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949126" w14:textId="47E6C0BB" w:rsidR="000B4F4C" w:rsidRPr="00416ADE" w:rsidRDefault="00416ADE" w:rsidP="001A123D">
      <w:pPr>
        <w:jc w:val="center"/>
        <w:rPr>
          <w:rFonts w:cs="Times New Roman"/>
          <w:sz w:val="32"/>
          <w:szCs w:val="32"/>
        </w:rPr>
      </w:pPr>
      <w:r w:rsidRPr="00416ADE">
        <w:rPr>
          <w:rFonts w:cs="Times New Roman"/>
          <w:b/>
          <w:bCs/>
          <w:sz w:val="32"/>
          <w:szCs w:val="32"/>
        </w:rPr>
        <w:t>SKRIPSI</w:t>
      </w:r>
    </w:p>
    <w:p w14:paraId="1B85DB25" w14:textId="77777777" w:rsidR="001A123D" w:rsidRPr="00416ADE" w:rsidRDefault="001A123D" w:rsidP="001A123D">
      <w:pPr>
        <w:jc w:val="center"/>
        <w:rPr>
          <w:rFonts w:cs="Times New Roman"/>
          <w:sz w:val="24"/>
          <w:szCs w:val="24"/>
        </w:rPr>
      </w:pPr>
    </w:p>
    <w:p w14:paraId="21913067" w14:textId="7592AA84" w:rsidR="000B4F4C" w:rsidRDefault="000B4F4C" w:rsidP="000B4B16">
      <w:pPr>
        <w:spacing w:line="360" w:lineRule="auto"/>
        <w:jc w:val="center"/>
        <w:rPr>
          <w:rFonts w:cs="Times New Roman"/>
          <w:b/>
          <w:bCs/>
          <w:szCs w:val="28"/>
        </w:rPr>
      </w:pPr>
      <w:bookmarkStart w:id="0" w:name="_Hlk110458394"/>
      <w:bookmarkStart w:id="1" w:name="_Hlk98674425"/>
      <w:r w:rsidRPr="00416ADE">
        <w:rPr>
          <w:rFonts w:cs="Times New Roman"/>
          <w:b/>
          <w:bCs/>
          <w:szCs w:val="28"/>
        </w:rPr>
        <w:t xml:space="preserve">PERANCANGAN SISTEM INFORMASI </w:t>
      </w:r>
      <w:r w:rsidR="00416ADE" w:rsidRPr="00416ADE">
        <w:rPr>
          <w:rFonts w:cs="Times New Roman"/>
          <w:b/>
          <w:bCs/>
          <w:szCs w:val="28"/>
        </w:rPr>
        <w:t xml:space="preserve">LAPORAN HARIAN PRODUKSI MANUFACTURING STAMPING </w:t>
      </w:r>
      <w:r w:rsidR="00416ADE" w:rsidRPr="00416ADE">
        <w:rPr>
          <w:rFonts w:cs="Times New Roman"/>
          <w:b/>
          <w:bCs/>
          <w:szCs w:val="28"/>
        </w:rPr>
        <w:t>BERBASIS WEB PADA</w:t>
      </w:r>
      <w:r w:rsidRPr="00416ADE">
        <w:rPr>
          <w:rFonts w:cs="Times New Roman"/>
          <w:b/>
          <w:bCs/>
          <w:szCs w:val="28"/>
        </w:rPr>
        <w:t xml:space="preserve"> PT</w:t>
      </w:r>
      <w:r w:rsidR="00283B21" w:rsidRPr="00416ADE">
        <w:rPr>
          <w:rFonts w:cs="Times New Roman"/>
          <w:b/>
          <w:bCs/>
          <w:szCs w:val="28"/>
        </w:rPr>
        <w:t xml:space="preserve"> </w:t>
      </w:r>
      <w:r w:rsidRPr="00416ADE">
        <w:rPr>
          <w:rFonts w:cs="Times New Roman"/>
          <w:b/>
          <w:bCs/>
          <w:szCs w:val="28"/>
        </w:rPr>
        <w:t>MMKI</w:t>
      </w:r>
      <w:bookmarkEnd w:id="0"/>
      <w:r w:rsidR="00416ADE" w:rsidRPr="00416ADE">
        <w:rPr>
          <w:rFonts w:cs="Times New Roman"/>
          <w:b/>
          <w:bCs/>
          <w:szCs w:val="28"/>
        </w:rPr>
        <w:t xml:space="preserve"> </w:t>
      </w:r>
    </w:p>
    <w:p w14:paraId="008A8A57" w14:textId="445ADB56" w:rsidR="00416ADE" w:rsidRPr="00416ADE" w:rsidRDefault="00416ADE" w:rsidP="00416ADE">
      <w:pPr>
        <w:pStyle w:val="GambardanTabel"/>
        <w:rPr>
          <w:rFonts w:cs="Times New Roman"/>
        </w:rPr>
      </w:pPr>
      <w:r w:rsidRPr="00416ADE">
        <w:rPr>
          <w:rFonts w:cs="Times New Roman"/>
        </w:rPr>
        <w:t>Diajukan untuk memenuhi salah satu syarat memperoleh gelar Sarjana Komputer</w:t>
      </w:r>
    </w:p>
    <w:bookmarkEnd w:id="1"/>
    <w:p w14:paraId="01855775" w14:textId="77777777" w:rsidR="000B4F4C" w:rsidRPr="00416ADE" w:rsidRDefault="000B4F4C" w:rsidP="000B4F4C">
      <w:pPr>
        <w:rPr>
          <w:rFonts w:cs="Times New Roman"/>
        </w:rPr>
      </w:pPr>
    </w:p>
    <w:p w14:paraId="7378C884" w14:textId="192FFE8D" w:rsidR="000B4F4C" w:rsidRPr="00416ADE" w:rsidRDefault="000B4F4C" w:rsidP="000B4F4C">
      <w:pPr>
        <w:rPr>
          <w:rFonts w:cs="Times New Roman"/>
        </w:rPr>
      </w:pPr>
    </w:p>
    <w:p w14:paraId="7BB165D0" w14:textId="61453539" w:rsidR="000B4F4C" w:rsidRPr="00416ADE" w:rsidRDefault="00EE1DEB" w:rsidP="000B4F4C">
      <w:pPr>
        <w:rPr>
          <w:rFonts w:cs="Times New Roman"/>
        </w:rPr>
      </w:pPr>
      <w:r w:rsidRPr="00416ADE">
        <w:rPr>
          <w:rFonts w:cs="Times New Roman"/>
          <w:noProof/>
        </w:rPr>
        <w:drawing>
          <wp:anchor distT="0" distB="0" distL="114300" distR="114300" simplePos="0" relativeHeight="251658240" behindDoc="0" locked="0" layoutInCell="1" allowOverlap="1" wp14:anchorId="609BC959" wp14:editId="0EB85B6F">
            <wp:simplePos x="0" y="0"/>
            <wp:positionH relativeFrom="margin">
              <wp:posOffset>1743498</wp:posOffset>
            </wp:positionH>
            <wp:positionV relativeFrom="paragraph">
              <wp:posOffset>91652</wp:posOffset>
            </wp:positionV>
            <wp:extent cx="1461600" cy="1285200"/>
            <wp:effectExtent l="0" t="0" r="5715" b="0"/>
            <wp:wrapNone/>
            <wp:docPr id="8" name="Picture 8" descr="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8"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61600" cy="1285200"/>
                    </a:xfrm>
                    <a:prstGeom prst="rect">
                      <a:avLst/>
                    </a:prstGeom>
                  </pic:spPr>
                </pic:pic>
              </a:graphicData>
            </a:graphic>
            <wp14:sizeRelH relativeFrom="page">
              <wp14:pctWidth>0</wp14:pctWidth>
            </wp14:sizeRelH>
            <wp14:sizeRelV relativeFrom="page">
              <wp14:pctHeight>0</wp14:pctHeight>
            </wp14:sizeRelV>
          </wp:anchor>
        </w:drawing>
      </w:r>
    </w:p>
    <w:p w14:paraId="5F9BDDAA" w14:textId="77777777" w:rsidR="000B4F4C" w:rsidRPr="00416ADE" w:rsidRDefault="000B4F4C" w:rsidP="000B4F4C">
      <w:pPr>
        <w:rPr>
          <w:rFonts w:cs="Times New Roman"/>
        </w:rPr>
      </w:pPr>
    </w:p>
    <w:p w14:paraId="79939B65" w14:textId="77777777" w:rsidR="000B4F4C" w:rsidRPr="00416ADE" w:rsidRDefault="000B4F4C" w:rsidP="000B4F4C">
      <w:pPr>
        <w:rPr>
          <w:rFonts w:cs="Times New Roman"/>
        </w:rPr>
      </w:pPr>
    </w:p>
    <w:p w14:paraId="2EBD6D53" w14:textId="77777777" w:rsidR="000B4F4C" w:rsidRPr="00416ADE" w:rsidRDefault="000B4F4C" w:rsidP="000B4F4C">
      <w:pPr>
        <w:rPr>
          <w:rFonts w:cs="Times New Roman"/>
        </w:rPr>
      </w:pPr>
    </w:p>
    <w:p w14:paraId="3417D7E7" w14:textId="77777777" w:rsidR="000B4F4C" w:rsidRPr="00416ADE" w:rsidRDefault="000B4F4C" w:rsidP="000B4F4C">
      <w:pPr>
        <w:rPr>
          <w:rFonts w:cs="Times New Roman"/>
        </w:rPr>
      </w:pPr>
    </w:p>
    <w:p w14:paraId="11C28F17" w14:textId="77777777" w:rsidR="000B4F4C" w:rsidRPr="00416ADE" w:rsidRDefault="000B4F4C" w:rsidP="000B4F4C">
      <w:pPr>
        <w:rPr>
          <w:rFonts w:cs="Times New Roman"/>
        </w:rPr>
      </w:pPr>
    </w:p>
    <w:p w14:paraId="6A9D6691" w14:textId="77777777" w:rsidR="00BF0DCD" w:rsidRDefault="00EE1DEB" w:rsidP="00BF0DCD">
      <w:pPr>
        <w:jc w:val="center"/>
        <w:rPr>
          <w:rFonts w:cs="Times New Roman"/>
          <w:sz w:val="24"/>
          <w:szCs w:val="21"/>
        </w:rPr>
      </w:pPr>
      <w:r w:rsidRPr="00EE1DEB">
        <w:rPr>
          <w:rFonts w:cs="Times New Roman"/>
          <w:sz w:val="24"/>
          <w:szCs w:val="21"/>
        </w:rPr>
        <w:t>D</w:t>
      </w:r>
      <w:r w:rsidR="000B4F4C" w:rsidRPr="00EE1DEB">
        <w:rPr>
          <w:rFonts w:cs="Times New Roman"/>
          <w:sz w:val="24"/>
          <w:szCs w:val="21"/>
        </w:rPr>
        <w:t>isusun Oleh :</w:t>
      </w:r>
      <w:bookmarkStart w:id="2" w:name="_Hlk89265097"/>
    </w:p>
    <w:p w14:paraId="51A70CE2" w14:textId="77777777" w:rsidR="00BF0DCD" w:rsidRDefault="00EE1DEB" w:rsidP="00BF0DCD">
      <w:pPr>
        <w:jc w:val="center"/>
        <w:rPr>
          <w:rFonts w:cs="Times New Roman"/>
          <w:sz w:val="24"/>
          <w:szCs w:val="21"/>
        </w:rPr>
      </w:pPr>
      <w:r>
        <w:rPr>
          <w:rFonts w:cs="Times New Roman"/>
        </w:rPr>
        <w:t>Rulli Aji Gunawan</w:t>
      </w:r>
    </w:p>
    <w:p w14:paraId="1EE6C457" w14:textId="33A164DC" w:rsidR="000B4F4C" w:rsidRPr="00BF0DCD" w:rsidRDefault="000B4F4C" w:rsidP="00BF0DCD">
      <w:pPr>
        <w:jc w:val="center"/>
        <w:rPr>
          <w:rFonts w:cs="Times New Roman"/>
          <w:sz w:val="24"/>
          <w:szCs w:val="21"/>
        </w:rPr>
      </w:pPr>
      <w:r w:rsidRPr="00416ADE">
        <w:rPr>
          <w:rFonts w:cs="Times New Roman"/>
        </w:rPr>
        <w:t>311910675</w:t>
      </w:r>
    </w:p>
    <w:bookmarkEnd w:id="2"/>
    <w:p w14:paraId="16070A43" w14:textId="77777777" w:rsidR="000B4F4C" w:rsidRPr="00416ADE" w:rsidRDefault="000B4F4C" w:rsidP="000B4F4C">
      <w:pPr>
        <w:rPr>
          <w:rFonts w:cs="Times New Roman"/>
        </w:rPr>
      </w:pPr>
    </w:p>
    <w:p w14:paraId="455A52A0" w14:textId="77777777" w:rsidR="000B4F4C" w:rsidRPr="00416ADE" w:rsidRDefault="000B4F4C" w:rsidP="000B4F4C">
      <w:pPr>
        <w:rPr>
          <w:rFonts w:cs="Times New Roman"/>
        </w:rPr>
      </w:pPr>
    </w:p>
    <w:p w14:paraId="35209D24" w14:textId="77777777" w:rsidR="000B4F4C" w:rsidRDefault="000B4F4C" w:rsidP="000B4B16">
      <w:pPr>
        <w:jc w:val="center"/>
        <w:rPr>
          <w:rFonts w:cs="Times New Roman"/>
          <w:b/>
          <w:bCs/>
        </w:rPr>
      </w:pPr>
      <w:r w:rsidRPr="00416ADE">
        <w:rPr>
          <w:rFonts w:cs="Times New Roman"/>
          <w:b/>
          <w:bCs/>
        </w:rPr>
        <w:t>PROGRAM STUDI TEKNIK INFORMATIKA</w:t>
      </w:r>
    </w:p>
    <w:p w14:paraId="511DD647" w14:textId="0432567C" w:rsidR="00BF0DCD" w:rsidRPr="00416ADE" w:rsidRDefault="00BF0DCD" w:rsidP="000B4B16">
      <w:pPr>
        <w:jc w:val="center"/>
        <w:rPr>
          <w:rFonts w:cs="Times New Roman"/>
          <w:b/>
          <w:bCs/>
        </w:rPr>
      </w:pPr>
      <w:r>
        <w:rPr>
          <w:rFonts w:cs="Times New Roman"/>
          <w:b/>
          <w:bCs/>
        </w:rPr>
        <w:t>FAKULTAS TEKNIK</w:t>
      </w:r>
    </w:p>
    <w:p w14:paraId="12526203" w14:textId="77777777" w:rsidR="000B4F4C" w:rsidRPr="00416ADE" w:rsidRDefault="000B4F4C" w:rsidP="000B4B16">
      <w:pPr>
        <w:jc w:val="center"/>
        <w:rPr>
          <w:rFonts w:cs="Times New Roman"/>
          <w:b/>
          <w:bCs/>
        </w:rPr>
      </w:pPr>
      <w:r w:rsidRPr="00416ADE">
        <w:rPr>
          <w:rFonts w:cs="Times New Roman"/>
          <w:b/>
          <w:bCs/>
        </w:rPr>
        <w:t>UNIVERSITAS PELITA BANGSA</w:t>
      </w:r>
    </w:p>
    <w:p w14:paraId="7D86D731" w14:textId="77777777" w:rsidR="000B4F4C" w:rsidRPr="00416ADE" w:rsidRDefault="000B4F4C" w:rsidP="000B4B16">
      <w:pPr>
        <w:jc w:val="center"/>
        <w:rPr>
          <w:rFonts w:cs="Times New Roman"/>
          <w:b/>
          <w:bCs/>
        </w:rPr>
      </w:pPr>
      <w:r w:rsidRPr="00416ADE">
        <w:rPr>
          <w:rFonts w:cs="Times New Roman"/>
          <w:b/>
          <w:bCs/>
        </w:rPr>
        <w:t>BEKASI</w:t>
      </w:r>
    </w:p>
    <w:p w14:paraId="38FA654B" w14:textId="145A73EC" w:rsidR="00985ACE" w:rsidRDefault="000B4F4C" w:rsidP="000B4B16">
      <w:pPr>
        <w:jc w:val="center"/>
        <w:rPr>
          <w:rFonts w:cs="Times New Roman"/>
          <w:b/>
          <w:bCs/>
        </w:rPr>
      </w:pPr>
      <w:r w:rsidRPr="00416ADE">
        <w:rPr>
          <w:rFonts w:cs="Times New Roman"/>
          <w:b/>
          <w:bCs/>
        </w:rPr>
        <w:t>202</w:t>
      </w:r>
      <w:r w:rsidR="00EE1DEB">
        <w:rPr>
          <w:rFonts w:cs="Times New Roman"/>
          <w:b/>
          <w:bCs/>
        </w:rPr>
        <w:t>3</w:t>
      </w:r>
    </w:p>
    <w:p w14:paraId="5CADD893" w14:textId="576D0217" w:rsidR="00985ACE" w:rsidRPr="00BF0DCD" w:rsidRDefault="00985ACE" w:rsidP="00BF0DCD">
      <w:pPr>
        <w:rPr>
          <w:rFonts w:cs="Times New Roman"/>
          <w:b/>
          <w:bCs/>
        </w:rPr>
        <w:sectPr w:rsidR="00985ACE" w:rsidRPr="00BF0DCD" w:rsidSect="00BF0DCD">
          <w:footerReference w:type="default" r:id="rId9"/>
          <w:headerReference w:type="first" r:id="rId10"/>
          <w:footerReference w:type="first" r:id="rId11"/>
          <w:pgSz w:w="11907" w:h="16839" w:code="9"/>
          <w:pgMar w:top="2268" w:right="1701" w:bottom="1701" w:left="2268" w:header="709" w:footer="709" w:gutter="0"/>
          <w:pgNumType w:fmt="lowerRoman"/>
          <w:cols w:space="708"/>
          <w:docGrid w:linePitch="360"/>
        </w:sectPr>
      </w:pPr>
      <w:r>
        <w:t xml:space="preserve"> </w:t>
      </w:r>
    </w:p>
    <w:p w14:paraId="5C80E59F" w14:textId="5373E0DD" w:rsidR="00BD0052" w:rsidRPr="004A68A5" w:rsidRDefault="000B4F4C" w:rsidP="007706FF">
      <w:pPr>
        <w:pStyle w:val="Halaman"/>
        <w:rPr>
          <w:rFonts w:cs="Times New Roman"/>
          <w:sz w:val="24"/>
          <w:szCs w:val="28"/>
        </w:rPr>
      </w:pPr>
      <w:bookmarkStart w:id="3" w:name="_Toc78092507"/>
      <w:bookmarkStart w:id="4" w:name="_Toc112357611"/>
      <w:r w:rsidRPr="004A68A5">
        <w:rPr>
          <w:rFonts w:cs="Times New Roman"/>
          <w:sz w:val="24"/>
          <w:szCs w:val="28"/>
        </w:rPr>
        <w:lastRenderedPageBreak/>
        <w:t>LEMBAR PERSETUJUAN</w:t>
      </w:r>
      <w:bookmarkEnd w:id="3"/>
      <w:bookmarkEnd w:id="4"/>
      <w:r w:rsidR="00BF0DCD" w:rsidRPr="004A68A5">
        <w:rPr>
          <w:rFonts w:cs="Times New Roman"/>
          <w:sz w:val="24"/>
          <w:szCs w:val="28"/>
        </w:rPr>
        <w:t xml:space="preserve"> SKRIPSI</w:t>
      </w:r>
    </w:p>
    <w:p w14:paraId="019DE321" w14:textId="41BC72F3" w:rsidR="000B4F4C" w:rsidRPr="00BF0DCD" w:rsidRDefault="000B4F4C" w:rsidP="00BF0DCD">
      <w:pPr>
        <w:spacing w:line="360" w:lineRule="auto"/>
        <w:jc w:val="center"/>
        <w:rPr>
          <w:rFonts w:cs="Times New Roman"/>
          <w:szCs w:val="28"/>
        </w:rPr>
      </w:pPr>
      <w:bookmarkStart w:id="5" w:name="_Hlk77013686"/>
      <w:r w:rsidRPr="00BF0DCD">
        <w:rPr>
          <w:rFonts w:cs="Times New Roman"/>
          <w:b/>
          <w:bCs/>
          <w:szCs w:val="28"/>
        </w:rPr>
        <w:t xml:space="preserve">PERANCANGAN SISTEM INFORMASI LAPORAN HARIAN PRODUKSI MANUFACTURING STAMPING </w:t>
      </w:r>
      <w:r w:rsidR="00BF0DCD" w:rsidRPr="00BF0DCD">
        <w:rPr>
          <w:rFonts w:cs="Times New Roman"/>
          <w:b/>
          <w:bCs/>
          <w:szCs w:val="28"/>
        </w:rPr>
        <w:t>BERBASIS WEB</w:t>
      </w:r>
      <w:r w:rsidR="00BF0DCD" w:rsidRPr="00BF0DCD">
        <w:rPr>
          <w:rFonts w:cs="Times New Roman"/>
          <w:b/>
          <w:bCs/>
          <w:szCs w:val="28"/>
        </w:rPr>
        <w:t xml:space="preserve"> PADA</w:t>
      </w:r>
      <w:r w:rsidRPr="00BF0DCD">
        <w:rPr>
          <w:rFonts w:cs="Times New Roman"/>
          <w:b/>
          <w:bCs/>
          <w:szCs w:val="28"/>
        </w:rPr>
        <w:t xml:space="preserve"> PT</w:t>
      </w:r>
      <w:r w:rsidR="00CF375E" w:rsidRPr="00BF0DCD">
        <w:rPr>
          <w:rFonts w:cs="Times New Roman"/>
          <w:b/>
          <w:bCs/>
          <w:szCs w:val="28"/>
        </w:rPr>
        <w:t xml:space="preserve"> </w:t>
      </w:r>
      <w:r w:rsidRPr="00BF0DCD">
        <w:rPr>
          <w:rFonts w:cs="Times New Roman"/>
          <w:b/>
          <w:bCs/>
          <w:szCs w:val="28"/>
        </w:rPr>
        <w:t>MMKI</w:t>
      </w:r>
      <w:bookmarkEnd w:id="5"/>
      <w:r w:rsidR="007E1D8E" w:rsidRPr="00416ADE">
        <w:rPr>
          <w:rFonts w:cs="Times New Roman"/>
          <w:sz w:val="24"/>
          <w:szCs w:val="24"/>
        </w:rPr>
        <w:br/>
      </w:r>
    </w:p>
    <w:p w14:paraId="3F40CDAD" w14:textId="4CF28DDF" w:rsidR="000B4F4C" w:rsidRPr="00416ADE" w:rsidRDefault="000B4F4C" w:rsidP="007E1D8E">
      <w:pPr>
        <w:spacing w:after="0" w:line="240" w:lineRule="auto"/>
        <w:jc w:val="center"/>
        <w:rPr>
          <w:rFonts w:cs="Times New Roman"/>
        </w:rPr>
      </w:pPr>
      <w:r w:rsidRPr="00416ADE">
        <w:rPr>
          <w:rFonts w:cs="Times New Roman"/>
        </w:rPr>
        <w:t>Disusun Oleh:</w:t>
      </w:r>
    </w:p>
    <w:p w14:paraId="341F2D71" w14:textId="7936C9CB" w:rsidR="000B4F4C" w:rsidRPr="00416ADE" w:rsidRDefault="000B4F4C" w:rsidP="007E1D8E">
      <w:pPr>
        <w:spacing w:after="0" w:line="240" w:lineRule="auto"/>
        <w:jc w:val="center"/>
        <w:rPr>
          <w:rFonts w:cs="Times New Roman"/>
          <w:b/>
          <w:bCs/>
        </w:rPr>
      </w:pPr>
      <w:r w:rsidRPr="00416ADE">
        <w:rPr>
          <w:rFonts w:cs="Times New Roman"/>
          <w:b/>
          <w:bCs/>
        </w:rPr>
        <w:t>R</w:t>
      </w:r>
      <w:r w:rsidR="004A68A5">
        <w:rPr>
          <w:rFonts w:cs="Times New Roman"/>
          <w:b/>
          <w:bCs/>
        </w:rPr>
        <w:t>ulli Aji Gunawan</w:t>
      </w:r>
    </w:p>
    <w:p w14:paraId="2B1F2410" w14:textId="739535AA" w:rsidR="000B4F4C" w:rsidRPr="00416ADE" w:rsidRDefault="000B4F4C" w:rsidP="007E1D8E">
      <w:pPr>
        <w:spacing w:after="0" w:line="240" w:lineRule="auto"/>
        <w:jc w:val="center"/>
        <w:rPr>
          <w:rFonts w:cs="Times New Roman"/>
        </w:rPr>
      </w:pPr>
      <w:r w:rsidRPr="00416ADE">
        <w:rPr>
          <w:rFonts w:cs="Times New Roman"/>
        </w:rPr>
        <w:t>311910675</w:t>
      </w:r>
    </w:p>
    <w:p w14:paraId="64B755BF" w14:textId="77777777" w:rsidR="000B4F4C" w:rsidRPr="00416ADE" w:rsidRDefault="000B4F4C" w:rsidP="00CF375E">
      <w:pPr>
        <w:jc w:val="center"/>
        <w:rPr>
          <w:rFonts w:cs="Times New Roman"/>
          <w:sz w:val="24"/>
          <w:szCs w:val="24"/>
        </w:rPr>
      </w:pPr>
    </w:p>
    <w:p w14:paraId="6235F124" w14:textId="77777777" w:rsidR="00BF0DCD" w:rsidRDefault="000B4F4C" w:rsidP="00BF0DCD">
      <w:pPr>
        <w:spacing w:after="0"/>
        <w:jc w:val="center"/>
        <w:rPr>
          <w:rFonts w:cs="Times New Roman"/>
        </w:rPr>
      </w:pPr>
      <w:r w:rsidRPr="00416ADE">
        <w:rPr>
          <w:rFonts w:cs="Times New Roman"/>
        </w:rPr>
        <w:t xml:space="preserve">Telah </w:t>
      </w:r>
      <w:r w:rsidR="00615C97" w:rsidRPr="00416ADE">
        <w:rPr>
          <w:rFonts w:cs="Times New Roman"/>
        </w:rPr>
        <w:t>d</w:t>
      </w:r>
      <w:r w:rsidRPr="00416ADE">
        <w:rPr>
          <w:rFonts w:cs="Times New Roman"/>
        </w:rPr>
        <w:t xml:space="preserve">iperiksa </w:t>
      </w:r>
      <w:r w:rsidR="00615C97" w:rsidRPr="00416ADE">
        <w:rPr>
          <w:rFonts w:cs="Times New Roman"/>
        </w:rPr>
        <w:t>d</w:t>
      </w:r>
      <w:r w:rsidRPr="00416ADE">
        <w:rPr>
          <w:rFonts w:cs="Times New Roman"/>
        </w:rPr>
        <w:t xml:space="preserve">an </w:t>
      </w:r>
      <w:r w:rsidR="00615C97" w:rsidRPr="00416ADE">
        <w:rPr>
          <w:rFonts w:cs="Times New Roman"/>
        </w:rPr>
        <w:t>d</w:t>
      </w:r>
      <w:r w:rsidRPr="00416ADE">
        <w:rPr>
          <w:rFonts w:cs="Times New Roman"/>
        </w:rPr>
        <w:t>isahkan</w:t>
      </w:r>
    </w:p>
    <w:p w14:paraId="612C5760" w14:textId="49A034C1" w:rsidR="007E1D8E" w:rsidRDefault="00BF0DCD" w:rsidP="00BF0DCD">
      <w:pPr>
        <w:spacing w:after="0"/>
        <w:jc w:val="center"/>
        <w:rPr>
          <w:rFonts w:cs="Times New Roman"/>
        </w:rPr>
      </w:pPr>
      <w:r>
        <w:rPr>
          <w:rFonts w:cs="Times New Roman"/>
        </w:rPr>
        <w:t>p</w:t>
      </w:r>
      <w:r w:rsidR="008B42A2" w:rsidRPr="00416ADE">
        <w:rPr>
          <w:rFonts w:cs="Times New Roman"/>
        </w:rPr>
        <w:t xml:space="preserve">ada </w:t>
      </w:r>
      <w:r>
        <w:rPr>
          <w:rFonts w:cs="Times New Roman"/>
        </w:rPr>
        <w:t>t</w:t>
      </w:r>
      <w:r w:rsidR="008B42A2" w:rsidRPr="00416ADE">
        <w:rPr>
          <w:rFonts w:cs="Times New Roman"/>
        </w:rPr>
        <w:t>anggal</w:t>
      </w:r>
      <w:r>
        <w:rPr>
          <w:rFonts w:cs="Times New Roman"/>
        </w:rPr>
        <w:t xml:space="preserve"> </w:t>
      </w:r>
      <w:r w:rsidR="008B42A2" w:rsidRPr="00416ADE">
        <w:rPr>
          <w:rFonts w:cs="Times New Roman"/>
        </w:rPr>
        <w:t>:</w:t>
      </w:r>
      <w:r>
        <w:rPr>
          <w:rFonts w:cs="Times New Roman"/>
        </w:rPr>
        <w:t xml:space="preserve"> …, …, …</w:t>
      </w:r>
    </w:p>
    <w:p w14:paraId="0E94DE22" w14:textId="77777777" w:rsidR="00BF0DCD" w:rsidRPr="00416ADE" w:rsidRDefault="00BF0DCD" w:rsidP="00BF0DCD">
      <w:pPr>
        <w:spacing w:after="0"/>
        <w:jc w:val="center"/>
        <w:rPr>
          <w:rFonts w:cs="Times New Roman"/>
        </w:rPr>
      </w:pPr>
    </w:p>
    <w:p w14:paraId="469F595F" w14:textId="77777777" w:rsidR="000B4F4C" w:rsidRPr="00416ADE" w:rsidRDefault="000B4F4C" w:rsidP="000B4F4C">
      <w:pPr>
        <w:rPr>
          <w:rFonts w:cs="Times New Roman"/>
        </w:rPr>
      </w:pPr>
    </w:p>
    <w:tbl>
      <w:tblPr>
        <w:tblStyle w:val="TableGrid"/>
        <w:tblW w:w="83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5"/>
        <w:gridCol w:w="4195"/>
      </w:tblGrid>
      <w:tr w:rsidR="000B4F4C" w:rsidRPr="00416ADE" w14:paraId="78017CF3" w14:textId="77777777" w:rsidTr="00DB6A5F">
        <w:trPr>
          <w:trHeight w:val="455"/>
          <w:jc w:val="center"/>
        </w:trPr>
        <w:tc>
          <w:tcPr>
            <w:tcW w:w="4195" w:type="dxa"/>
          </w:tcPr>
          <w:p w14:paraId="6A345BFD" w14:textId="20E92330" w:rsidR="000B4F4C" w:rsidRPr="00416ADE" w:rsidRDefault="00BF0DCD" w:rsidP="00ED7BF6">
            <w:pPr>
              <w:rPr>
                <w:rFonts w:cs="Times New Roman"/>
              </w:rPr>
            </w:pPr>
            <w:r>
              <w:rPr>
                <w:rFonts w:cs="Times New Roman"/>
              </w:rPr>
              <w:t>Dosen Pembimbing I</w:t>
            </w:r>
          </w:p>
        </w:tc>
        <w:tc>
          <w:tcPr>
            <w:tcW w:w="4195" w:type="dxa"/>
          </w:tcPr>
          <w:p w14:paraId="75B9E7E0" w14:textId="0EDC1336" w:rsidR="000B4F4C" w:rsidRPr="00416ADE" w:rsidRDefault="000B4F4C" w:rsidP="00BF0DCD">
            <w:pPr>
              <w:jc w:val="both"/>
              <w:rPr>
                <w:rFonts w:cs="Times New Roman"/>
              </w:rPr>
            </w:pPr>
            <w:r w:rsidRPr="00416ADE">
              <w:rPr>
                <w:rFonts w:cs="Times New Roman"/>
              </w:rPr>
              <w:t>Dosen Pembimbing</w:t>
            </w:r>
            <w:r w:rsidR="00BF0DCD">
              <w:rPr>
                <w:rFonts w:cs="Times New Roman"/>
              </w:rPr>
              <w:t xml:space="preserve"> II</w:t>
            </w:r>
          </w:p>
        </w:tc>
      </w:tr>
      <w:tr w:rsidR="000B4F4C" w:rsidRPr="00416ADE" w14:paraId="3648C666" w14:textId="77777777" w:rsidTr="00DB6A5F">
        <w:trPr>
          <w:trHeight w:val="1628"/>
          <w:jc w:val="center"/>
        </w:trPr>
        <w:tc>
          <w:tcPr>
            <w:tcW w:w="4195" w:type="dxa"/>
          </w:tcPr>
          <w:p w14:paraId="6C236ACA" w14:textId="77777777" w:rsidR="000B4F4C" w:rsidRPr="00416ADE" w:rsidRDefault="000B4F4C" w:rsidP="00ED7BF6">
            <w:pPr>
              <w:rPr>
                <w:rFonts w:cs="Times New Roman"/>
              </w:rPr>
            </w:pPr>
          </w:p>
          <w:p w14:paraId="25C4B29B" w14:textId="79E647B5" w:rsidR="000B4F4C" w:rsidRPr="00416ADE" w:rsidRDefault="000B4F4C" w:rsidP="00BF0DCD">
            <w:pPr>
              <w:rPr>
                <w:rFonts w:cs="Times New Roman"/>
              </w:rPr>
            </w:pPr>
          </w:p>
          <w:p w14:paraId="1259DD79" w14:textId="77777777" w:rsidR="000D3E7D" w:rsidRPr="00416ADE" w:rsidRDefault="000D3E7D" w:rsidP="00BF0DCD">
            <w:pPr>
              <w:rPr>
                <w:rFonts w:cs="Times New Roman"/>
              </w:rPr>
            </w:pPr>
          </w:p>
          <w:p w14:paraId="0604BB74" w14:textId="77777777" w:rsidR="000B4F4C" w:rsidRPr="00416ADE" w:rsidRDefault="000B4F4C" w:rsidP="00BF0DCD">
            <w:pPr>
              <w:rPr>
                <w:rFonts w:cs="Times New Roman"/>
              </w:rPr>
            </w:pPr>
          </w:p>
          <w:p w14:paraId="7E980E21" w14:textId="4F09E5AC" w:rsidR="000B4F4C" w:rsidRPr="00661941" w:rsidRDefault="00BF0DCD" w:rsidP="00661941">
            <w:pPr>
              <w:ind w:right="-159"/>
              <w:rPr>
                <w:rFonts w:cs="Times New Roman"/>
                <w:b/>
                <w:bCs/>
                <w:lang w:val="en-ID"/>
              </w:rPr>
            </w:pPr>
            <w:r w:rsidRPr="00661941">
              <w:rPr>
                <w:rFonts w:cs="Times New Roman"/>
                <w:b/>
                <w:bCs/>
                <w:lang w:val="en-ID"/>
              </w:rPr>
              <w:t>Andri Firmansyah, S.Kom., M.Kom.</w:t>
            </w:r>
          </w:p>
          <w:p w14:paraId="2A6302A6" w14:textId="18689CFC" w:rsidR="000B4F4C" w:rsidRPr="00416ADE" w:rsidRDefault="000B4F4C" w:rsidP="00BF0DCD">
            <w:pPr>
              <w:ind w:right="1020"/>
              <w:rPr>
                <w:rFonts w:cs="Times New Roman"/>
                <w:lang w:val="en-ID"/>
              </w:rPr>
            </w:pPr>
            <w:r w:rsidRPr="00416ADE">
              <w:rPr>
                <w:rFonts w:cs="Times New Roman"/>
                <w:b/>
                <w:bCs/>
              </w:rPr>
              <w:t>NI</w:t>
            </w:r>
            <w:r w:rsidR="00661941">
              <w:rPr>
                <w:rFonts w:cs="Times New Roman"/>
                <w:b/>
                <w:bCs/>
              </w:rPr>
              <w:t xml:space="preserve">DN. </w:t>
            </w:r>
            <w:r w:rsidR="00FB51A6">
              <w:rPr>
                <w:rFonts w:cs="Times New Roman"/>
                <w:b/>
                <w:bCs/>
              </w:rPr>
              <w:t>0401127203</w:t>
            </w:r>
          </w:p>
        </w:tc>
        <w:tc>
          <w:tcPr>
            <w:tcW w:w="4195" w:type="dxa"/>
          </w:tcPr>
          <w:p w14:paraId="33695B1E" w14:textId="1C922208" w:rsidR="000B4F4C" w:rsidRPr="00661941" w:rsidRDefault="000B4F4C" w:rsidP="007E1D8E">
            <w:pPr>
              <w:ind w:left="1341"/>
              <w:rPr>
                <w:rFonts w:cs="Times New Roman"/>
              </w:rPr>
            </w:pPr>
          </w:p>
          <w:p w14:paraId="2D3053CA" w14:textId="77777777" w:rsidR="000D3E7D" w:rsidRPr="00661941" w:rsidRDefault="000D3E7D" w:rsidP="007E1D8E">
            <w:pPr>
              <w:ind w:left="1341"/>
              <w:rPr>
                <w:rFonts w:cs="Times New Roman"/>
              </w:rPr>
            </w:pPr>
          </w:p>
          <w:p w14:paraId="6BD96C4E" w14:textId="77777777" w:rsidR="000B4F4C" w:rsidRPr="00661941" w:rsidRDefault="000B4F4C" w:rsidP="007E1D8E">
            <w:pPr>
              <w:ind w:left="1341"/>
              <w:rPr>
                <w:rFonts w:cs="Times New Roman"/>
              </w:rPr>
            </w:pPr>
          </w:p>
          <w:p w14:paraId="0F1CE772" w14:textId="77777777" w:rsidR="000B4F4C" w:rsidRPr="00661941" w:rsidRDefault="000B4F4C" w:rsidP="007E1D8E">
            <w:pPr>
              <w:ind w:left="1341"/>
              <w:rPr>
                <w:rFonts w:cs="Times New Roman"/>
              </w:rPr>
            </w:pPr>
          </w:p>
          <w:p w14:paraId="4C713531" w14:textId="77777777" w:rsidR="00661941" w:rsidRPr="00661941" w:rsidRDefault="00A85D18" w:rsidP="00661941">
            <w:pPr>
              <w:ind w:left="170"/>
              <w:rPr>
                <w:rFonts w:cs="Times New Roman"/>
                <w:b/>
                <w:bCs/>
              </w:rPr>
            </w:pPr>
            <w:bookmarkStart w:id="6" w:name="_Hlk110458372"/>
            <w:r w:rsidRPr="00661941">
              <w:rPr>
                <w:rFonts w:cs="Times New Roman"/>
                <w:b/>
                <w:bCs/>
              </w:rPr>
              <w:t>Drs. M</w:t>
            </w:r>
            <w:r w:rsidR="000D3E7D" w:rsidRPr="00661941">
              <w:rPr>
                <w:rFonts w:cs="Times New Roman"/>
                <w:b/>
                <w:bCs/>
                <w:lang w:val="en-ID"/>
              </w:rPr>
              <w:t>uhtajuddin Danny</w:t>
            </w:r>
            <w:r w:rsidRPr="00661941">
              <w:rPr>
                <w:rFonts w:cs="Times New Roman"/>
                <w:b/>
                <w:bCs/>
              </w:rPr>
              <w:t>, S.Kom., M.Kom.</w:t>
            </w:r>
            <w:bookmarkEnd w:id="6"/>
          </w:p>
          <w:p w14:paraId="1FF0B1FC" w14:textId="168376CC" w:rsidR="000B4F4C" w:rsidRPr="00661941" w:rsidRDefault="000B4F4C" w:rsidP="00661941">
            <w:pPr>
              <w:ind w:left="170"/>
              <w:rPr>
                <w:rFonts w:cs="Times New Roman"/>
                <w:b/>
                <w:bCs/>
              </w:rPr>
            </w:pPr>
            <w:r w:rsidRPr="00661941">
              <w:rPr>
                <w:rFonts w:cs="Times New Roman"/>
                <w:b/>
                <w:bCs/>
              </w:rPr>
              <w:t>NIDN</w:t>
            </w:r>
            <w:r w:rsidR="000D3E7D" w:rsidRPr="00661941">
              <w:rPr>
                <w:rFonts w:cs="Times New Roman"/>
                <w:b/>
                <w:bCs/>
                <w:lang w:val="en-ID"/>
              </w:rPr>
              <w:t>. 0401056703</w:t>
            </w:r>
          </w:p>
          <w:p w14:paraId="500E07D7" w14:textId="77777777" w:rsidR="00711CAA" w:rsidRPr="00661941" w:rsidRDefault="00711CAA" w:rsidP="007E1D8E">
            <w:pPr>
              <w:ind w:left="1341"/>
              <w:rPr>
                <w:rFonts w:cs="Times New Roman"/>
              </w:rPr>
            </w:pPr>
          </w:p>
          <w:p w14:paraId="1E1055E0" w14:textId="322EA670" w:rsidR="00711CAA" w:rsidRPr="00661941" w:rsidRDefault="00711CAA" w:rsidP="007E1D8E">
            <w:pPr>
              <w:ind w:left="1341"/>
              <w:rPr>
                <w:rFonts w:cs="Times New Roman"/>
              </w:rPr>
            </w:pPr>
          </w:p>
          <w:p w14:paraId="653CBC39" w14:textId="4D30CE45" w:rsidR="007E1D8E" w:rsidRPr="00661941" w:rsidRDefault="007E1D8E" w:rsidP="007E1D8E">
            <w:pPr>
              <w:ind w:left="1341"/>
              <w:rPr>
                <w:rFonts w:cs="Times New Roman"/>
              </w:rPr>
            </w:pPr>
          </w:p>
          <w:p w14:paraId="365A5B1C" w14:textId="77777777" w:rsidR="007E1D8E" w:rsidRPr="00661941" w:rsidRDefault="007E1D8E" w:rsidP="007E1D8E">
            <w:pPr>
              <w:ind w:left="1341"/>
              <w:rPr>
                <w:rFonts w:cs="Times New Roman"/>
              </w:rPr>
            </w:pPr>
          </w:p>
          <w:p w14:paraId="7070E687" w14:textId="454FB645" w:rsidR="00711CAA" w:rsidRPr="00661941" w:rsidRDefault="00711CAA" w:rsidP="007E1D8E">
            <w:pPr>
              <w:ind w:left="1341"/>
              <w:rPr>
                <w:rFonts w:cs="Times New Roman"/>
              </w:rPr>
            </w:pPr>
          </w:p>
        </w:tc>
      </w:tr>
      <w:tr w:rsidR="000B4F4C" w:rsidRPr="00416ADE" w14:paraId="2F11778B" w14:textId="77777777" w:rsidTr="00DB6A5F">
        <w:trPr>
          <w:trHeight w:val="1628"/>
          <w:jc w:val="center"/>
        </w:trPr>
        <w:tc>
          <w:tcPr>
            <w:tcW w:w="8390" w:type="dxa"/>
            <w:gridSpan w:val="2"/>
          </w:tcPr>
          <w:p w14:paraId="20F00C8D" w14:textId="77777777" w:rsidR="000B4F4C" w:rsidRPr="00416ADE" w:rsidRDefault="000B4F4C" w:rsidP="00711CAA">
            <w:pPr>
              <w:jc w:val="center"/>
              <w:rPr>
                <w:rFonts w:cs="Times New Roman"/>
              </w:rPr>
            </w:pPr>
            <w:r w:rsidRPr="00416ADE">
              <w:rPr>
                <w:rFonts w:cs="Times New Roman"/>
              </w:rPr>
              <w:t>Mengetahui,</w:t>
            </w:r>
          </w:p>
          <w:p w14:paraId="78EFB0CB" w14:textId="001A7FB1" w:rsidR="007E1D8E" w:rsidRPr="00416ADE" w:rsidRDefault="000B4F4C" w:rsidP="007E1D8E">
            <w:pPr>
              <w:jc w:val="center"/>
              <w:rPr>
                <w:rFonts w:cs="Times New Roman"/>
              </w:rPr>
            </w:pPr>
            <w:r w:rsidRPr="00416ADE">
              <w:rPr>
                <w:rFonts w:cs="Times New Roman"/>
              </w:rPr>
              <w:t>Ketua Program Studi Teknik Informatika</w:t>
            </w:r>
          </w:p>
          <w:p w14:paraId="227C27BD" w14:textId="4744D506" w:rsidR="007E1D8E" w:rsidRPr="00416ADE" w:rsidRDefault="005408E9" w:rsidP="007E1D8E">
            <w:pPr>
              <w:jc w:val="center"/>
              <w:rPr>
                <w:rFonts w:cs="Times New Roman"/>
              </w:rPr>
            </w:pPr>
            <w:r w:rsidRPr="00416ADE">
              <w:rPr>
                <w:rFonts w:cs="Times New Roman"/>
              </w:rPr>
              <w:t xml:space="preserve"> </w:t>
            </w:r>
          </w:p>
          <w:p w14:paraId="71854C4F" w14:textId="1689D89D" w:rsidR="000B4F4C" w:rsidRPr="00416ADE" w:rsidRDefault="000B4F4C" w:rsidP="00ED7BF6">
            <w:pPr>
              <w:rPr>
                <w:rFonts w:cs="Times New Roman"/>
              </w:rPr>
            </w:pPr>
          </w:p>
          <w:p w14:paraId="4147AC5E" w14:textId="77777777" w:rsidR="009972F6" w:rsidRPr="00416ADE" w:rsidRDefault="009972F6" w:rsidP="00ED7BF6">
            <w:pPr>
              <w:rPr>
                <w:rFonts w:cs="Times New Roman"/>
              </w:rPr>
            </w:pPr>
          </w:p>
          <w:p w14:paraId="21CD7141" w14:textId="77777777" w:rsidR="000B4F4C" w:rsidRPr="00416ADE" w:rsidRDefault="000B4F4C" w:rsidP="00ED7BF6">
            <w:pPr>
              <w:rPr>
                <w:rFonts w:cs="Times New Roman"/>
              </w:rPr>
            </w:pPr>
          </w:p>
          <w:p w14:paraId="617E9C82" w14:textId="33B36CC4" w:rsidR="000B4F4C" w:rsidRPr="00416ADE" w:rsidRDefault="00D3533E" w:rsidP="00711CAA">
            <w:pPr>
              <w:jc w:val="center"/>
              <w:rPr>
                <w:rFonts w:cs="Times New Roman"/>
                <w:b/>
                <w:bCs/>
                <w:u w:val="single"/>
              </w:rPr>
            </w:pPr>
            <w:r w:rsidRPr="00416ADE">
              <w:rPr>
                <w:rFonts w:cs="Times New Roman"/>
                <w:b/>
                <w:bCs/>
                <w:u w:val="single"/>
              </w:rPr>
              <w:t>Wahyu Hadikristanto, S.Kom</w:t>
            </w:r>
            <w:r w:rsidR="000D3E7D" w:rsidRPr="00416ADE">
              <w:rPr>
                <w:rFonts w:cs="Times New Roman"/>
                <w:b/>
                <w:bCs/>
                <w:u w:val="single"/>
              </w:rPr>
              <w:t>, M.Kom</w:t>
            </w:r>
          </w:p>
          <w:p w14:paraId="51471585" w14:textId="19B29A87" w:rsidR="000B4F4C" w:rsidRPr="00416ADE" w:rsidRDefault="000B4F4C" w:rsidP="00711CAA">
            <w:pPr>
              <w:jc w:val="center"/>
              <w:rPr>
                <w:rFonts w:cs="Times New Roman"/>
                <w:lang w:val="en-ID"/>
              </w:rPr>
            </w:pPr>
            <w:r w:rsidRPr="00416ADE">
              <w:rPr>
                <w:rFonts w:cs="Times New Roman"/>
                <w:b/>
                <w:bCs/>
              </w:rPr>
              <w:t>NIDN</w:t>
            </w:r>
            <w:r w:rsidR="000D3E7D" w:rsidRPr="00416ADE">
              <w:rPr>
                <w:rFonts w:cs="Times New Roman"/>
                <w:b/>
                <w:bCs/>
                <w:lang w:val="en-ID"/>
              </w:rPr>
              <w:t>.</w:t>
            </w:r>
            <w:r w:rsidR="000D3E7D" w:rsidRPr="00416ADE">
              <w:rPr>
                <w:rFonts w:cs="Times New Roman"/>
              </w:rPr>
              <w:t xml:space="preserve"> </w:t>
            </w:r>
            <w:r w:rsidR="000D3E7D" w:rsidRPr="00416ADE">
              <w:rPr>
                <w:rFonts w:cs="Times New Roman"/>
                <w:b/>
                <w:bCs/>
                <w:lang w:val="en-ID"/>
              </w:rPr>
              <w:t>0</w:t>
            </w:r>
            <w:r w:rsidR="00D3533E" w:rsidRPr="00416ADE">
              <w:rPr>
                <w:rFonts w:cs="Times New Roman"/>
                <w:b/>
                <w:bCs/>
                <w:lang w:val="en-ID"/>
              </w:rPr>
              <w:t>415088207</w:t>
            </w:r>
          </w:p>
        </w:tc>
      </w:tr>
    </w:tbl>
    <w:p w14:paraId="4238FCCF" w14:textId="02CD6868" w:rsidR="00BD0052" w:rsidRPr="004A68A5" w:rsidRDefault="00492A91" w:rsidP="004A68A5">
      <w:pPr>
        <w:pStyle w:val="Halaman"/>
        <w:rPr>
          <w:rFonts w:cs="Times New Roman"/>
          <w:sz w:val="24"/>
          <w:szCs w:val="36"/>
        </w:rPr>
      </w:pPr>
      <w:bookmarkStart w:id="7" w:name="_Toc112357613"/>
      <w:r w:rsidRPr="00416ADE">
        <w:rPr>
          <w:rFonts w:cs="Times New Roman"/>
          <w:sz w:val="24"/>
          <w:szCs w:val="28"/>
        </w:rPr>
        <w:lastRenderedPageBreak/>
        <w:t>LEMBAR</w:t>
      </w:r>
      <w:r w:rsidR="000B4F4C" w:rsidRPr="00416ADE">
        <w:rPr>
          <w:rFonts w:cs="Times New Roman"/>
          <w:sz w:val="24"/>
          <w:szCs w:val="36"/>
        </w:rPr>
        <w:t xml:space="preserve"> PENGESAHAN</w:t>
      </w:r>
      <w:bookmarkEnd w:id="7"/>
    </w:p>
    <w:p w14:paraId="721981B1" w14:textId="23D51CBE" w:rsidR="009972F6" w:rsidRPr="00416ADE" w:rsidRDefault="004A68A5" w:rsidP="007E1D8E">
      <w:pPr>
        <w:jc w:val="center"/>
        <w:rPr>
          <w:rFonts w:cs="Times New Roman"/>
          <w:sz w:val="24"/>
          <w:szCs w:val="24"/>
        </w:rPr>
      </w:pPr>
      <w:r w:rsidRPr="00BF0DCD">
        <w:rPr>
          <w:rFonts w:cs="Times New Roman"/>
          <w:b/>
          <w:bCs/>
          <w:szCs w:val="28"/>
        </w:rPr>
        <w:t>PERANCANGAN SISTEM INFORMASI LAPORAN HARIAN PRODUKSI MANUFACTURING STAMPING BERBASIS WEB PADA PT MMKI</w:t>
      </w:r>
    </w:p>
    <w:p w14:paraId="7FF49185" w14:textId="77777777" w:rsidR="007E1D8E" w:rsidRPr="00416ADE" w:rsidRDefault="007E1D8E" w:rsidP="007E1D8E">
      <w:pPr>
        <w:spacing w:after="0" w:line="240" w:lineRule="auto"/>
        <w:jc w:val="center"/>
        <w:rPr>
          <w:rFonts w:cs="Times New Roman"/>
        </w:rPr>
      </w:pPr>
      <w:r w:rsidRPr="00416ADE">
        <w:rPr>
          <w:rFonts w:cs="Times New Roman"/>
        </w:rPr>
        <w:t>Disusun Oleh:</w:t>
      </w:r>
    </w:p>
    <w:p w14:paraId="647FA69B" w14:textId="394AEC78" w:rsidR="007E1D8E" w:rsidRPr="00416ADE" w:rsidRDefault="004A68A5" w:rsidP="007E1D8E">
      <w:pPr>
        <w:spacing w:after="0" w:line="240" w:lineRule="auto"/>
        <w:jc w:val="center"/>
        <w:rPr>
          <w:rFonts w:cs="Times New Roman"/>
          <w:b/>
          <w:bCs/>
        </w:rPr>
      </w:pPr>
      <w:r>
        <w:rPr>
          <w:rFonts w:cs="Times New Roman"/>
          <w:b/>
          <w:bCs/>
        </w:rPr>
        <w:t>Rulli Aji Gunawan</w:t>
      </w:r>
    </w:p>
    <w:p w14:paraId="4901E3C7" w14:textId="639F88B9" w:rsidR="000B4F4C" w:rsidRDefault="007E1D8E" w:rsidP="004A68A5">
      <w:pPr>
        <w:spacing w:after="0" w:line="240" w:lineRule="auto"/>
        <w:jc w:val="center"/>
        <w:rPr>
          <w:rFonts w:cs="Times New Roman"/>
        </w:rPr>
      </w:pPr>
      <w:r w:rsidRPr="00416ADE">
        <w:rPr>
          <w:rFonts w:cs="Times New Roman"/>
        </w:rPr>
        <w:t>311910675</w:t>
      </w:r>
    </w:p>
    <w:p w14:paraId="77674018" w14:textId="77777777" w:rsidR="004A68A5" w:rsidRPr="00416ADE" w:rsidRDefault="004A68A5" w:rsidP="004A68A5">
      <w:pPr>
        <w:spacing w:after="0" w:line="240" w:lineRule="auto"/>
        <w:jc w:val="center"/>
        <w:rPr>
          <w:rFonts w:cs="Times New Roman"/>
        </w:rPr>
      </w:pPr>
    </w:p>
    <w:p w14:paraId="051E9B28" w14:textId="1BD17C75" w:rsidR="00614235" w:rsidRPr="00416ADE" w:rsidRDefault="00614235" w:rsidP="00614235">
      <w:pPr>
        <w:spacing w:after="0"/>
        <w:jc w:val="center"/>
        <w:rPr>
          <w:rFonts w:cs="Times New Roman"/>
        </w:rPr>
      </w:pPr>
      <w:r w:rsidRPr="00416ADE">
        <w:rPr>
          <w:rFonts w:cs="Times New Roman"/>
        </w:rPr>
        <w:t xml:space="preserve">Telah </w:t>
      </w:r>
      <w:r w:rsidR="004A68A5">
        <w:rPr>
          <w:rFonts w:cs="Times New Roman"/>
        </w:rPr>
        <w:t>dipertahankan didepan Dewan Penguji</w:t>
      </w:r>
    </w:p>
    <w:p w14:paraId="132E9ADD" w14:textId="110DD056" w:rsidR="000B4F4C" w:rsidRPr="00416ADE" w:rsidRDefault="004A68A5" w:rsidP="004A68A5">
      <w:pPr>
        <w:spacing w:after="0"/>
        <w:jc w:val="center"/>
        <w:rPr>
          <w:rFonts w:cs="Times New Roman"/>
        </w:rPr>
      </w:pPr>
      <w:r>
        <w:rPr>
          <w:rFonts w:cs="Times New Roman"/>
        </w:rPr>
        <w:t>p</w:t>
      </w:r>
      <w:r w:rsidR="00614235" w:rsidRPr="00416ADE">
        <w:rPr>
          <w:rFonts w:cs="Times New Roman"/>
        </w:rPr>
        <w:t xml:space="preserve">ada </w:t>
      </w:r>
      <w:r>
        <w:rPr>
          <w:rFonts w:cs="Times New Roman"/>
        </w:rPr>
        <w:t>t</w:t>
      </w:r>
      <w:r w:rsidR="00614235" w:rsidRPr="00416ADE">
        <w:rPr>
          <w:rFonts w:cs="Times New Roman"/>
        </w:rPr>
        <w:t>anggal</w:t>
      </w:r>
      <w:r>
        <w:rPr>
          <w:rFonts w:cs="Times New Roman"/>
        </w:rPr>
        <w:t xml:space="preserve"> : …, …, …</w:t>
      </w:r>
    </w:p>
    <w:p w14:paraId="7DF7CD0C" w14:textId="77777777" w:rsidR="000B4F4C" w:rsidRPr="00416ADE" w:rsidRDefault="000B4F4C" w:rsidP="000B4F4C">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0B4F4C" w:rsidRPr="00B47EE6" w14:paraId="62E4F481" w14:textId="77777777" w:rsidTr="007D3B9B">
        <w:trPr>
          <w:trHeight w:val="2028"/>
        </w:trPr>
        <w:tc>
          <w:tcPr>
            <w:tcW w:w="3964" w:type="dxa"/>
          </w:tcPr>
          <w:p w14:paraId="2682517A" w14:textId="6D85C464" w:rsidR="000B4F4C" w:rsidRPr="00B47EE6" w:rsidRDefault="00614235" w:rsidP="00ED7BF6">
            <w:pPr>
              <w:rPr>
                <w:rFonts w:cs="Times New Roman"/>
              </w:rPr>
            </w:pPr>
            <w:r w:rsidRPr="00B47EE6">
              <w:rPr>
                <w:rFonts w:cs="Times New Roman"/>
              </w:rPr>
              <w:t xml:space="preserve">Dosen </w:t>
            </w:r>
            <w:r w:rsidR="000B4F4C" w:rsidRPr="00B47EE6">
              <w:rPr>
                <w:rFonts w:cs="Times New Roman"/>
              </w:rPr>
              <w:t>Penguji I</w:t>
            </w:r>
          </w:p>
          <w:p w14:paraId="707C8292" w14:textId="1055C2C6" w:rsidR="000B4F4C" w:rsidRPr="00B47EE6" w:rsidRDefault="000B4F4C" w:rsidP="00ED7BF6">
            <w:pPr>
              <w:rPr>
                <w:rFonts w:cs="Times New Roman"/>
                <w:sz w:val="24"/>
                <w:szCs w:val="21"/>
              </w:rPr>
            </w:pPr>
          </w:p>
          <w:p w14:paraId="451DE398" w14:textId="77777777" w:rsidR="009972F6" w:rsidRPr="00B47EE6" w:rsidRDefault="009972F6" w:rsidP="00ED7BF6">
            <w:pPr>
              <w:rPr>
                <w:rFonts w:cs="Times New Roman"/>
                <w:sz w:val="24"/>
                <w:szCs w:val="21"/>
              </w:rPr>
            </w:pPr>
          </w:p>
          <w:p w14:paraId="5BB3BB95" w14:textId="77777777" w:rsidR="000B4F4C" w:rsidRPr="00B47EE6" w:rsidRDefault="000B4F4C" w:rsidP="00ED7BF6">
            <w:pPr>
              <w:rPr>
                <w:rFonts w:cs="Times New Roman"/>
                <w:sz w:val="24"/>
                <w:szCs w:val="21"/>
              </w:rPr>
            </w:pPr>
          </w:p>
          <w:p w14:paraId="3F328DEE" w14:textId="77777777" w:rsidR="004A68A5" w:rsidRPr="00B47EE6" w:rsidRDefault="004A68A5" w:rsidP="00ED7BF6">
            <w:pPr>
              <w:rPr>
                <w:rFonts w:cs="Times New Roman"/>
                <w:b/>
                <w:bCs/>
              </w:rPr>
            </w:pPr>
            <w:r w:rsidRPr="00B47EE6">
              <w:rPr>
                <w:rFonts w:cs="Times New Roman"/>
                <w:b/>
                <w:bCs/>
              </w:rPr>
              <w:t>Nama Lengkap dan Gelar</w:t>
            </w:r>
          </w:p>
          <w:p w14:paraId="68410BD4" w14:textId="1719432B" w:rsidR="000B4F4C" w:rsidRPr="00B47EE6" w:rsidRDefault="000B4F4C" w:rsidP="00ED7BF6">
            <w:pPr>
              <w:rPr>
                <w:rFonts w:cs="Times New Roman"/>
                <w:b/>
                <w:bCs/>
              </w:rPr>
            </w:pPr>
            <w:r w:rsidRPr="00B47EE6">
              <w:rPr>
                <w:rFonts w:cs="Times New Roman"/>
                <w:b/>
                <w:bCs/>
              </w:rPr>
              <w:t>NIDN</w:t>
            </w:r>
            <w:r w:rsidR="00891EC0" w:rsidRPr="00B47EE6">
              <w:rPr>
                <w:rFonts w:cs="Times New Roman"/>
                <w:b/>
                <w:bCs/>
              </w:rPr>
              <w:t xml:space="preserve">. </w:t>
            </w:r>
          </w:p>
        </w:tc>
        <w:tc>
          <w:tcPr>
            <w:tcW w:w="3964" w:type="dxa"/>
          </w:tcPr>
          <w:p w14:paraId="226FBBFA" w14:textId="40E54812" w:rsidR="000B4F4C" w:rsidRPr="00B47EE6" w:rsidRDefault="00614235" w:rsidP="004A68A5">
            <w:pPr>
              <w:rPr>
                <w:rFonts w:cs="Times New Roman"/>
              </w:rPr>
            </w:pPr>
            <w:r w:rsidRPr="00B47EE6">
              <w:rPr>
                <w:rFonts w:cs="Times New Roman"/>
              </w:rPr>
              <w:t xml:space="preserve">Dosen </w:t>
            </w:r>
            <w:r w:rsidR="000B4F4C" w:rsidRPr="00B47EE6">
              <w:rPr>
                <w:rFonts w:cs="Times New Roman"/>
              </w:rPr>
              <w:t>Penguji II</w:t>
            </w:r>
          </w:p>
          <w:p w14:paraId="338B383E" w14:textId="77777777" w:rsidR="000B4F4C" w:rsidRPr="007D3B9B" w:rsidRDefault="000B4F4C" w:rsidP="00B47EE6">
            <w:pPr>
              <w:rPr>
                <w:rFonts w:cs="Times New Roman"/>
                <w:sz w:val="24"/>
                <w:szCs w:val="21"/>
              </w:rPr>
            </w:pPr>
          </w:p>
          <w:p w14:paraId="75C648A8" w14:textId="77777777" w:rsidR="009972F6" w:rsidRPr="007D3B9B" w:rsidRDefault="009972F6" w:rsidP="00B47EE6">
            <w:pPr>
              <w:rPr>
                <w:rFonts w:cs="Times New Roman"/>
                <w:sz w:val="24"/>
                <w:szCs w:val="21"/>
              </w:rPr>
            </w:pPr>
          </w:p>
          <w:p w14:paraId="43055A64" w14:textId="77777777" w:rsidR="000B4F4C" w:rsidRPr="007D3B9B" w:rsidRDefault="000B4F4C" w:rsidP="00B47EE6">
            <w:pPr>
              <w:rPr>
                <w:rFonts w:cs="Times New Roman"/>
                <w:sz w:val="24"/>
                <w:szCs w:val="21"/>
              </w:rPr>
            </w:pPr>
          </w:p>
          <w:p w14:paraId="709A24AF" w14:textId="77777777" w:rsidR="004A68A5" w:rsidRPr="007D3B9B" w:rsidRDefault="004A68A5" w:rsidP="004A68A5">
            <w:pPr>
              <w:rPr>
                <w:rFonts w:cs="Times New Roman"/>
                <w:b/>
                <w:bCs/>
                <w:szCs w:val="28"/>
              </w:rPr>
            </w:pPr>
            <w:r w:rsidRPr="007D3B9B">
              <w:rPr>
                <w:rFonts w:cs="Times New Roman"/>
                <w:b/>
                <w:bCs/>
                <w:szCs w:val="28"/>
              </w:rPr>
              <w:t>Nama Lengkap dan Gelar</w:t>
            </w:r>
          </w:p>
          <w:p w14:paraId="4D12BCE1" w14:textId="117BBDFA" w:rsidR="000B4F4C" w:rsidRPr="00B47EE6" w:rsidRDefault="000B4F4C" w:rsidP="004A68A5">
            <w:pPr>
              <w:rPr>
                <w:rFonts w:cs="Times New Roman"/>
                <w:b/>
                <w:bCs/>
              </w:rPr>
            </w:pPr>
            <w:r w:rsidRPr="00B47EE6">
              <w:rPr>
                <w:rFonts w:cs="Times New Roman"/>
                <w:b/>
                <w:bCs/>
              </w:rPr>
              <w:t>NIDN</w:t>
            </w:r>
            <w:r w:rsidR="00891EC0" w:rsidRPr="00B47EE6">
              <w:rPr>
                <w:rFonts w:cs="Times New Roman"/>
                <w:b/>
                <w:bCs/>
              </w:rPr>
              <w:t xml:space="preserve">. </w:t>
            </w:r>
          </w:p>
        </w:tc>
      </w:tr>
      <w:tr w:rsidR="004A68A5" w:rsidRPr="00B47EE6" w14:paraId="59F0C113" w14:textId="77777777" w:rsidTr="00B47EE6">
        <w:trPr>
          <w:trHeight w:val="2120"/>
        </w:trPr>
        <w:tc>
          <w:tcPr>
            <w:tcW w:w="3964" w:type="dxa"/>
          </w:tcPr>
          <w:p w14:paraId="6EEB6EC5" w14:textId="77777777" w:rsidR="004A68A5" w:rsidRPr="00B47EE6" w:rsidRDefault="004A68A5" w:rsidP="004A68A5">
            <w:pPr>
              <w:rPr>
                <w:rFonts w:cs="Times New Roman"/>
              </w:rPr>
            </w:pPr>
            <w:r w:rsidRPr="00B47EE6">
              <w:rPr>
                <w:rFonts w:cs="Times New Roman"/>
              </w:rPr>
              <w:t>Dosen Pembimbing I</w:t>
            </w:r>
          </w:p>
          <w:p w14:paraId="3DACFCE4" w14:textId="77777777" w:rsidR="004A68A5" w:rsidRPr="00B47EE6" w:rsidRDefault="004A68A5" w:rsidP="004A68A5">
            <w:pPr>
              <w:rPr>
                <w:rFonts w:cs="Times New Roman"/>
                <w:sz w:val="24"/>
                <w:szCs w:val="21"/>
              </w:rPr>
            </w:pPr>
          </w:p>
          <w:p w14:paraId="19D3C2C6" w14:textId="77777777" w:rsidR="004A68A5" w:rsidRPr="00B47EE6" w:rsidRDefault="004A68A5" w:rsidP="004A68A5">
            <w:pPr>
              <w:rPr>
                <w:rFonts w:cs="Times New Roman"/>
                <w:sz w:val="24"/>
                <w:szCs w:val="21"/>
              </w:rPr>
            </w:pPr>
          </w:p>
          <w:p w14:paraId="2148C33D" w14:textId="77777777" w:rsidR="004A68A5" w:rsidRPr="00B47EE6" w:rsidRDefault="004A68A5" w:rsidP="004A68A5">
            <w:pPr>
              <w:rPr>
                <w:rFonts w:cs="Times New Roman"/>
                <w:sz w:val="24"/>
                <w:szCs w:val="21"/>
              </w:rPr>
            </w:pPr>
          </w:p>
          <w:p w14:paraId="7F76B048" w14:textId="77777777" w:rsidR="004A68A5" w:rsidRPr="00B47EE6" w:rsidRDefault="004A68A5" w:rsidP="004A68A5">
            <w:pPr>
              <w:ind w:right="-159"/>
              <w:rPr>
                <w:rFonts w:cs="Times New Roman"/>
                <w:b/>
                <w:bCs/>
                <w:lang w:val="en-ID"/>
              </w:rPr>
            </w:pPr>
            <w:r w:rsidRPr="00B47EE6">
              <w:rPr>
                <w:rFonts w:cs="Times New Roman"/>
                <w:b/>
                <w:bCs/>
                <w:lang w:val="en-ID"/>
              </w:rPr>
              <w:t>Andri Firmansyah, S.Kom., M.Kom.</w:t>
            </w:r>
          </w:p>
          <w:p w14:paraId="1BAB2034" w14:textId="0755B20C" w:rsidR="004A68A5" w:rsidRPr="00B47EE6" w:rsidRDefault="004A68A5" w:rsidP="004A68A5">
            <w:pPr>
              <w:rPr>
                <w:rFonts w:cs="Times New Roman"/>
              </w:rPr>
            </w:pPr>
            <w:r w:rsidRPr="00B47EE6">
              <w:rPr>
                <w:rFonts w:cs="Times New Roman"/>
                <w:b/>
                <w:bCs/>
              </w:rPr>
              <w:t>NIDN. 0401127203</w:t>
            </w:r>
          </w:p>
        </w:tc>
        <w:tc>
          <w:tcPr>
            <w:tcW w:w="3964" w:type="dxa"/>
          </w:tcPr>
          <w:p w14:paraId="32D795CB" w14:textId="77777777" w:rsidR="004A68A5" w:rsidRPr="00B47EE6" w:rsidRDefault="004A68A5" w:rsidP="004A68A5">
            <w:pPr>
              <w:rPr>
                <w:rFonts w:cs="Times New Roman"/>
              </w:rPr>
            </w:pPr>
            <w:r w:rsidRPr="00B47EE6">
              <w:rPr>
                <w:rFonts w:cs="Times New Roman"/>
              </w:rPr>
              <w:t xml:space="preserve">Dosen Pembimbing </w:t>
            </w:r>
            <w:r w:rsidRPr="00B47EE6">
              <w:rPr>
                <w:rFonts w:cs="Times New Roman"/>
              </w:rPr>
              <w:t>II</w:t>
            </w:r>
          </w:p>
          <w:p w14:paraId="26331099" w14:textId="77777777" w:rsidR="004A68A5" w:rsidRPr="00B47EE6" w:rsidRDefault="004A68A5" w:rsidP="004A68A5">
            <w:pPr>
              <w:rPr>
                <w:rFonts w:cs="Times New Roman"/>
                <w:sz w:val="24"/>
                <w:szCs w:val="21"/>
              </w:rPr>
            </w:pPr>
          </w:p>
          <w:p w14:paraId="62079B88" w14:textId="77777777" w:rsidR="004A68A5" w:rsidRPr="00B47EE6" w:rsidRDefault="004A68A5" w:rsidP="004A68A5">
            <w:pPr>
              <w:rPr>
                <w:rFonts w:cs="Times New Roman"/>
                <w:sz w:val="24"/>
                <w:szCs w:val="21"/>
              </w:rPr>
            </w:pPr>
          </w:p>
          <w:p w14:paraId="24266CF3" w14:textId="77777777" w:rsidR="004A68A5" w:rsidRPr="00B47EE6" w:rsidRDefault="004A68A5" w:rsidP="004A68A5">
            <w:pPr>
              <w:rPr>
                <w:rFonts w:cs="Times New Roman"/>
                <w:sz w:val="24"/>
                <w:szCs w:val="21"/>
              </w:rPr>
            </w:pPr>
          </w:p>
          <w:p w14:paraId="712E7852" w14:textId="77777777" w:rsidR="004A68A5" w:rsidRPr="00B47EE6" w:rsidRDefault="004A68A5" w:rsidP="00B47EE6">
            <w:pPr>
              <w:rPr>
                <w:rFonts w:cs="Times New Roman"/>
                <w:b/>
                <w:bCs/>
              </w:rPr>
            </w:pPr>
            <w:r w:rsidRPr="00B47EE6">
              <w:rPr>
                <w:rFonts w:cs="Times New Roman"/>
                <w:b/>
                <w:bCs/>
              </w:rPr>
              <w:t>Drs. M</w:t>
            </w:r>
            <w:r w:rsidRPr="00B47EE6">
              <w:rPr>
                <w:rFonts w:cs="Times New Roman"/>
                <w:b/>
                <w:bCs/>
                <w:lang w:val="en-ID"/>
              </w:rPr>
              <w:t>uhtajuddin Danny</w:t>
            </w:r>
            <w:r w:rsidRPr="00B47EE6">
              <w:rPr>
                <w:rFonts w:cs="Times New Roman"/>
                <w:b/>
                <w:bCs/>
              </w:rPr>
              <w:t>, S.Kom., M.Kom.</w:t>
            </w:r>
          </w:p>
          <w:p w14:paraId="132A544D" w14:textId="15FA15FF" w:rsidR="004A68A5" w:rsidRPr="00B47EE6" w:rsidRDefault="004A68A5" w:rsidP="00B47EE6">
            <w:pPr>
              <w:rPr>
                <w:rFonts w:cs="Times New Roman"/>
                <w:b/>
                <w:bCs/>
              </w:rPr>
            </w:pPr>
            <w:r w:rsidRPr="00B47EE6">
              <w:rPr>
                <w:rFonts w:cs="Times New Roman"/>
                <w:b/>
                <w:bCs/>
              </w:rPr>
              <w:t>NIDN</w:t>
            </w:r>
            <w:r w:rsidRPr="00B47EE6">
              <w:rPr>
                <w:rFonts w:cs="Times New Roman"/>
                <w:b/>
                <w:bCs/>
                <w:lang w:val="en-ID"/>
              </w:rPr>
              <w:t>. 0401056703</w:t>
            </w:r>
          </w:p>
        </w:tc>
      </w:tr>
      <w:tr w:rsidR="000B4F4C" w:rsidRPr="00B47EE6" w14:paraId="5BAF5B60" w14:textId="77777777" w:rsidTr="00B47EE6">
        <w:trPr>
          <w:trHeight w:val="3967"/>
        </w:trPr>
        <w:tc>
          <w:tcPr>
            <w:tcW w:w="7928" w:type="dxa"/>
            <w:gridSpan w:val="2"/>
          </w:tcPr>
          <w:p w14:paraId="029C05D3" w14:textId="77777777" w:rsidR="00614235" w:rsidRPr="00B47EE6" w:rsidRDefault="00614235" w:rsidP="00614235">
            <w:pPr>
              <w:jc w:val="center"/>
              <w:rPr>
                <w:rFonts w:cs="Times New Roman"/>
                <w:sz w:val="24"/>
                <w:szCs w:val="21"/>
              </w:rPr>
            </w:pPr>
          </w:p>
          <w:p w14:paraId="0484E0DE" w14:textId="0E0737DA" w:rsidR="000B4F4C" w:rsidRPr="00B47EE6" w:rsidRDefault="000B4F4C" w:rsidP="00614235">
            <w:pPr>
              <w:jc w:val="center"/>
              <w:rPr>
                <w:rFonts w:cs="Times New Roman"/>
              </w:rPr>
            </w:pPr>
            <w:r w:rsidRPr="00B47EE6">
              <w:rPr>
                <w:rFonts w:cs="Times New Roman"/>
              </w:rPr>
              <w:t>Mengetahui,</w:t>
            </w:r>
          </w:p>
          <w:p w14:paraId="73C95678" w14:textId="52419677" w:rsidR="00614235" w:rsidRPr="00B47EE6" w:rsidRDefault="000B4F4C" w:rsidP="00614235">
            <w:pPr>
              <w:jc w:val="center"/>
              <w:rPr>
                <w:rFonts w:cs="Times New Roman"/>
              </w:rPr>
            </w:pPr>
            <w:r w:rsidRPr="00B47EE6">
              <w:rPr>
                <w:rFonts w:cs="Times New Roman"/>
              </w:rPr>
              <w:t>Ketua Program Studi Teknik Informatika</w:t>
            </w:r>
          </w:p>
          <w:p w14:paraId="0D230135" w14:textId="77777777" w:rsidR="00614235" w:rsidRPr="00B47EE6" w:rsidRDefault="00614235" w:rsidP="00614235">
            <w:pPr>
              <w:jc w:val="center"/>
              <w:rPr>
                <w:rFonts w:cs="Times New Roman"/>
                <w:sz w:val="22"/>
                <w:szCs w:val="20"/>
              </w:rPr>
            </w:pPr>
          </w:p>
          <w:p w14:paraId="74B4FFAE" w14:textId="77777777" w:rsidR="004A68A5" w:rsidRPr="00B47EE6" w:rsidRDefault="004A68A5" w:rsidP="00614235">
            <w:pPr>
              <w:jc w:val="center"/>
              <w:rPr>
                <w:rFonts w:cs="Times New Roman"/>
                <w:sz w:val="22"/>
                <w:szCs w:val="20"/>
              </w:rPr>
            </w:pPr>
          </w:p>
          <w:p w14:paraId="36CF8022" w14:textId="77777777" w:rsidR="000B4F4C" w:rsidRPr="00B47EE6" w:rsidRDefault="000B4F4C" w:rsidP="00614235">
            <w:pPr>
              <w:jc w:val="center"/>
              <w:rPr>
                <w:rFonts w:cs="Times New Roman"/>
                <w:sz w:val="22"/>
                <w:szCs w:val="20"/>
              </w:rPr>
            </w:pPr>
          </w:p>
          <w:p w14:paraId="2FB55EB8" w14:textId="77777777" w:rsidR="00D3533E" w:rsidRPr="00B47EE6" w:rsidRDefault="00D3533E" w:rsidP="00D3533E">
            <w:pPr>
              <w:jc w:val="center"/>
              <w:rPr>
                <w:rFonts w:cs="Times New Roman"/>
                <w:b/>
                <w:bCs/>
              </w:rPr>
            </w:pPr>
            <w:bookmarkStart w:id="8" w:name="_Hlk111124364"/>
            <w:r w:rsidRPr="00B47EE6">
              <w:rPr>
                <w:rFonts w:cs="Times New Roman"/>
                <w:b/>
                <w:bCs/>
              </w:rPr>
              <w:t>Wahyu Hadikristanto, S.Kom, M.Kom</w:t>
            </w:r>
            <w:bookmarkEnd w:id="8"/>
          </w:p>
          <w:p w14:paraId="0A404276" w14:textId="77777777" w:rsidR="000B4F4C" w:rsidRPr="00B47EE6" w:rsidRDefault="00D3533E" w:rsidP="00D3533E">
            <w:pPr>
              <w:jc w:val="center"/>
              <w:rPr>
                <w:rFonts w:cs="Times New Roman"/>
                <w:b/>
                <w:bCs/>
                <w:lang w:val="en-ID"/>
              </w:rPr>
            </w:pPr>
            <w:r w:rsidRPr="00B47EE6">
              <w:rPr>
                <w:rFonts w:cs="Times New Roman"/>
                <w:b/>
                <w:bCs/>
              </w:rPr>
              <w:t>NIDN</w:t>
            </w:r>
            <w:r w:rsidRPr="00B47EE6">
              <w:rPr>
                <w:rFonts w:cs="Times New Roman"/>
                <w:b/>
                <w:bCs/>
                <w:lang w:val="en-ID"/>
              </w:rPr>
              <w:t>.</w:t>
            </w:r>
            <w:r w:rsidRPr="00B47EE6">
              <w:rPr>
                <w:rFonts w:cs="Times New Roman"/>
              </w:rPr>
              <w:t xml:space="preserve"> </w:t>
            </w:r>
            <w:r w:rsidRPr="00B47EE6">
              <w:rPr>
                <w:rFonts w:cs="Times New Roman"/>
                <w:b/>
                <w:bCs/>
                <w:lang w:val="en-ID"/>
              </w:rPr>
              <w:t>0415088207</w:t>
            </w:r>
          </w:p>
          <w:p w14:paraId="3347C8DB" w14:textId="77777777" w:rsidR="00B47EE6" w:rsidRPr="00B47EE6" w:rsidRDefault="00B47EE6" w:rsidP="00D3533E">
            <w:pPr>
              <w:jc w:val="center"/>
              <w:rPr>
                <w:rFonts w:cs="Times New Roman"/>
              </w:rPr>
            </w:pPr>
          </w:p>
          <w:p w14:paraId="63F153EC" w14:textId="545AA110" w:rsidR="00B47EE6" w:rsidRPr="00B47EE6" w:rsidRDefault="00B47EE6" w:rsidP="00B47EE6">
            <w:pPr>
              <w:jc w:val="center"/>
              <w:rPr>
                <w:rFonts w:cs="Times New Roman"/>
              </w:rPr>
            </w:pPr>
            <w:r>
              <w:rPr>
                <w:rFonts w:cs="Times New Roman"/>
              </w:rPr>
              <w:t>Dekan Fakultas Teknik</w:t>
            </w:r>
          </w:p>
          <w:p w14:paraId="3C2D60D2" w14:textId="77777777" w:rsidR="00B47EE6" w:rsidRPr="00B47EE6" w:rsidRDefault="00B47EE6" w:rsidP="00B47EE6">
            <w:pPr>
              <w:jc w:val="center"/>
              <w:rPr>
                <w:rFonts w:cs="Times New Roman"/>
                <w:sz w:val="22"/>
                <w:szCs w:val="20"/>
              </w:rPr>
            </w:pPr>
          </w:p>
          <w:p w14:paraId="33E83B32" w14:textId="77777777" w:rsidR="00B47EE6" w:rsidRPr="00B47EE6" w:rsidRDefault="00B47EE6" w:rsidP="00B47EE6">
            <w:pPr>
              <w:jc w:val="center"/>
              <w:rPr>
                <w:rFonts w:cs="Times New Roman"/>
                <w:sz w:val="22"/>
                <w:szCs w:val="20"/>
              </w:rPr>
            </w:pPr>
          </w:p>
          <w:p w14:paraId="6F33BE02" w14:textId="77777777" w:rsidR="00B47EE6" w:rsidRPr="00B47EE6" w:rsidRDefault="00B47EE6" w:rsidP="00B47EE6">
            <w:pPr>
              <w:jc w:val="center"/>
              <w:rPr>
                <w:rFonts w:cs="Times New Roman"/>
                <w:sz w:val="22"/>
                <w:szCs w:val="20"/>
              </w:rPr>
            </w:pPr>
          </w:p>
          <w:p w14:paraId="6E8D259F" w14:textId="77777777" w:rsidR="009C544F" w:rsidRPr="009C544F" w:rsidRDefault="009C544F" w:rsidP="009C544F">
            <w:pPr>
              <w:spacing w:after="0" w:line="240" w:lineRule="auto"/>
              <w:jc w:val="center"/>
              <w:rPr>
                <w:rFonts w:eastAsia="MS Mincho" w:cs="Times New Roman"/>
                <w:b/>
                <w:bCs/>
                <w:lang w:val="id-ID" w:eastAsia="en-US"/>
              </w:rPr>
            </w:pPr>
            <w:r w:rsidRPr="009C544F">
              <w:rPr>
                <w:rFonts w:eastAsia="MS Mincho" w:cs="Times New Roman"/>
                <w:b/>
                <w:bCs/>
                <w:lang w:val="id-ID" w:eastAsia="en-US"/>
              </w:rPr>
              <w:t>Putri Anggun Sari, S.Pt., M.Si.</w:t>
            </w:r>
          </w:p>
          <w:p w14:paraId="546C596C" w14:textId="37E92545" w:rsidR="00B47EE6" w:rsidRPr="00B47EE6" w:rsidRDefault="009C544F" w:rsidP="009C544F">
            <w:pPr>
              <w:jc w:val="center"/>
              <w:rPr>
                <w:rFonts w:cs="Times New Roman"/>
              </w:rPr>
            </w:pPr>
            <w:r w:rsidRPr="009C544F">
              <w:rPr>
                <w:rFonts w:cs="Times New Roman"/>
                <w:b/>
                <w:bCs/>
              </w:rPr>
              <w:t>NIDN. 0424088403</w:t>
            </w:r>
          </w:p>
        </w:tc>
      </w:tr>
    </w:tbl>
    <w:p w14:paraId="36E13237" w14:textId="77777777" w:rsidR="00BB7709" w:rsidRPr="00416ADE" w:rsidRDefault="00BB7709" w:rsidP="00BB7709">
      <w:pPr>
        <w:pStyle w:val="Halaman"/>
        <w:rPr>
          <w:rFonts w:cs="Times New Roman"/>
        </w:rPr>
      </w:pPr>
      <w:r>
        <w:rPr>
          <w:rFonts w:cs="Times New Roman"/>
          <w:noProof/>
        </w:rPr>
        <w:lastRenderedPageBreak/>
        <mc:AlternateContent>
          <mc:Choice Requires="wps">
            <w:drawing>
              <wp:anchor distT="0" distB="0" distL="114300" distR="114300" simplePos="0" relativeHeight="251661312" behindDoc="0" locked="0" layoutInCell="1" allowOverlap="1" wp14:anchorId="5444D6EC" wp14:editId="6FF600CF">
                <wp:simplePos x="0" y="0"/>
                <wp:positionH relativeFrom="column">
                  <wp:posOffset>-77047</wp:posOffset>
                </wp:positionH>
                <wp:positionV relativeFrom="paragraph">
                  <wp:posOffset>-9313</wp:posOffset>
                </wp:positionV>
                <wp:extent cx="5190067" cy="8178800"/>
                <wp:effectExtent l="0" t="0" r="10795" b="12700"/>
                <wp:wrapNone/>
                <wp:docPr id="1007683341" name="Rectangle 1"/>
                <wp:cNvGraphicFramePr/>
                <a:graphic xmlns:a="http://schemas.openxmlformats.org/drawingml/2006/main">
                  <a:graphicData uri="http://schemas.microsoft.com/office/word/2010/wordprocessingShape">
                    <wps:wsp>
                      <wps:cNvSpPr/>
                      <wps:spPr>
                        <a:xfrm>
                          <a:off x="0" y="0"/>
                          <a:ext cx="5190067" cy="817880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960637" id="Rectangle 1" o:spid="_x0000_s1026" style="position:absolute;margin-left:-6.05pt;margin-top:-.75pt;width:408.65pt;height:644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" filled="f" strokecolor="black [3213]" strokeweight="1pt"/>
            </w:pict>
          </mc:Fallback>
        </mc:AlternateContent>
      </w:r>
      <w:r>
        <w:rPr>
          <w:rFonts w:cs="Times New Roman"/>
        </w:rPr>
        <w:t>PERNYATAAN</w:t>
      </w:r>
      <w:r>
        <w:rPr>
          <w:rFonts w:cs="Times New Roman"/>
        </w:rPr>
        <w:br/>
        <w:t>KEASLIAN SKRIPSI</w:t>
      </w:r>
    </w:p>
    <w:p w14:paraId="78502E43" w14:textId="77777777" w:rsidR="00BB7709" w:rsidRDefault="00BB7709" w:rsidP="00BB7709">
      <w:pPr>
        <w:pStyle w:val="ParagrafNormal"/>
      </w:pPr>
      <w:r w:rsidRPr="00A27697">
        <w:rPr>
          <w:szCs w:val="21"/>
        </w:rPr>
        <w:t>S</w:t>
      </w:r>
      <w:r>
        <w:t>ebagai mahasiswa Universitas Pelita Bangsa, yang bertanda tangan dibawah ini, saya :</w:t>
      </w:r>
    </w:p>
    <w:p w14:paraId="370BA8B7" w14:textId="77777777" w:rsidR="00BB7709" w:rsidRDefault="00BB7709" w:rsidP="00BB7709">
      <w:pPr>
        <w:pStyle w:val="ParagrafNormal"/>
      </w:pPr>
      <w:r>
        <w:t>Nama</w:t>
      </w:r>
      <w:r>
        <w:tab/>
      </w:r>
      <w:r>
        <w:tab/>
        <w:t>:</w:t>
      </w:r>
      <w:r>
        <w:tab/>
        <w:t>Rulli Aji Gunawan</w:t>
      </w:r>
    </w:p>
    <w:p w14:paraId="55544F5E" w14:textId="77777777" w:rsidR="00BB7709" w:rsidRDefault="00BB7709" w:rsidP="00BB7709">
      <w:pPr>
        <w:pStyle w:val="ParagrafNormal"/>
      </w:pPr>
      <w:r>
        <w:t>NIM</w:t>
      </w:r>
      <w:r>
        <w:tab/>
      </w:r>
      <w:r>
        <w:tab/>
        <w:t>:</w:t>
      </w:r>
      <w:r>
        <w:tab/>
        <w:t>311910675</w:t>
      </w:r>
    </w:p>
    <w:p w14:paraId="1E75AFA7" w14:textId="77777777" w:rsidR="00BB7709" w:rsidRDefault="00BB7709" w:rsidP="00BB7709">
      <w:pPr>
        <w:pStyle w:val="ParagrafNormal"/>
      </w:pPr>
    </w:p>
    <w:p w14:paraId="23E05FBA" w14:textId="77777777" w:rsidR="00BB7709" w:rsidRDefault="00BB7709" w:rsidP="00BB7709">
      <w:pPr>
        <w:pStyle w:val="ParagrafNormal"/>
      </w:pPr>
      <w:r>
        <w:t xml:space="preserve">Menyatakan bahwa karya ilmiah yang berjudul : </w:t>
      </w:r>
    </w:p>
    <w:p w14:paraId="71C5360A" w14:textId="77777777" w:rsidR="00BB7709" w:rsidRDefault="00BB7709" w:rsidP="00BB7709">
      <w:pPr>
        <w:pStyle w:val="ParagrafNormal"/>
        <w:spacing w:line="240" w:lineRule="auto"/>
      </w:pPr>
    </w:p>
    <w:p w14:paraId="35B704CF" w14:textId="77777777" w:rsidR="00BB7709" w:rsidRDefault="00BB7709" w:rsidP="00BB7709">
      <w:pPr>
        <w:pStyle w:val="ParagrafNormal"/>
        <w:jc w:val="center"/>
      </w:pPr>
      <w:r>
        <w:t>“</w:t>
      </w:r>
      <w:r w:rsidRPr="00A27697">
        <w:t>P</w:t>
      </w:r>
      <w:r>
        <w:t>erancangan Sistem Informasi Laporan Harian Produksi Manufacturing Stamping Bebasis Web Pada PT MMKI”</w:t>
      </w:r>
    </w:p>
    <w:p w14:paraId="494057AF" w14:textId="77777777" w:rsidR="00BB7709" w:rsidRDefault="00BB7709" w:rsidP="00BB7709">
      <w:pPr>
        <w:pStyle w:val="ParagrafNormal"/>
        <w:spacing w:line="240" w:lineRule="auto"/>
      </w:pPr>
    </w:p>
    <w:p w14:paraId="4470B049" w14:textId="77777777" w:rsidR="00BB7709" w:rsidRDefault="00BB7709" w:rsidP="00BB7709">
      <w:pPr>
        <w:pStyle w:val="ParagrafNormal"/>
      </w:pPr>
      <w:r>
        <w:t>merupakan karya asli saya (kecuali cuplikan dan ringkasan yang masing-masing telah saya jelaskan sumbernya dan perangkat pendukung seperti web cam dll). Apabila dikemudian hari, karya saya disinyalir bukan merupakan karya asli saya, yang disertai dengan bukti-bukti yang cukup, maka saya bersedia untuk dibatalkan gelar saya beserta hak dan kewajiban yang melekat pada gelar tersebut. Demikian surat pernyataan ini saya buat dengan sebenarnya.</w:t>
      </w:r>
    </w:p>
    <w:p w14:paraId="3227C6F3" w14:textId="77777777" w:rsidR="00BB7709" w:rsidRDefault="00BB7709" w:rsidP="00BB7709">
      <w:pPr>
        <w:pStyle w:val="ParagrafNormal"/>
        <w:spacing w:line="240" w:lineRule="auto"/>
      </w:pPr>
    </w:p>
    <w:p w14:paraId="3B08175E" w14:textId="77777777" w:rsidR="00BB7709" w:rsidRDefault="00BB7709" w:rsidP="00BB7709">
      <w:pPr>
        <w:pStyle w:val="ParagrafNormal"/>
      </w:pPr>
      <w:r>
        <w:tab/>
      </w:r>
      <w:r>
        <w:tab/>
      </w:r>
      <w:r>
        <w:tab/>
      </w:r>
      <w:r>
        <w:tab/>
      </w:r>
      <w:r>
        <w:tab/>
      </w:r>
      <w:r>
        <w:tab/>
        <w:t>Dibuat di</w:t>
      </w:r>
      <w:r>
        <w:tab/>
      </w:r>
      <w:r>
        <w:tab/>
        <w:t>:   Bekasi</w:t>
      </w:r>
    </w:p>
    <w:p w14:paraId="407548BD" w14:textId="77777777" w:rsidR="00BB7709" w:rsidRDefault="00BB7709" w:rsidP="00BB7709">
      <w:pPr>
        <w:pStyle w:val="ParagrafNormal"/>
      </w:pPr>
      <w:r>
        <w:tab/>
      </w:r>
      <w:r>
        <w:tab/>
      </w:r>
      <w:r>
        <w:tab/>
      </w:r>
      <w:r>
        <w:tab/>
      </w:r>
      <w:r>
        <w:tab/>
      </w:r>
      <w:r>
        <w:tab/>
        <w:t>Pada Tanggal</w:t>
      </w:r>
      <w:r>
        <w:tab/>
      </w:r>
      <w:r>
        <w:tab/>
        <w:t>:   17 Juli 2023</w:t>
      </w:r>
    </w:p>
    <w:p w14:paraId="6E746176" w14:textId="77777777" w:rsidR="00BB7709" w:rsidRDefault="00BB7709" w:rsidP="00BB7709">
      <w:pPr>
        <w:pStyle w:val="ParagrafNormal"/>
        <w:spacing w:line="240" w:lineRule="auto"/>
      </w:pPr>
    </w:p>
    <w:p w14:paraId="01CBCDCD" w14:textId="77777777" w:rsidR="00BB7709" w:rsidRDefault="00BB7709" w:rsidP="00BB7709">
      <w:pPr>
        <w:pStyle w:val="ParagrafNormal"/>
      </w:pPr>
      <w:r>
        <w:tab/>
      </w:r>
      <w:r>
        <w:tab/>
      </w:r>
      <w:r>
        <w:tab/>
      </w:r>
      <w:r>
        <w:tab/>
      </w:r>
      <w:r>
        <w:tab/>
      </w:r>
      <w:r>
        <w:tab/>
      </w:r>
      <w:r>
        <w:tab/>
        <w:t>Yang Menyatakan</w:t>
      </w:r>
    </w:p>
    <w:p w14:paraId="02A2F48A" w14:textId="77777777" w:rsidR="00BB7709" w:rsidRDefault="00BB7709" w:rsidP="00BB7709">
      <w:pPr>
        <w:pStyle w:val="ParagrafNormal"/>
      </w:pPr>
    </w:p>
    <w:p w14:paraId="408BF50D" w14:textId="77777777" w:rsidR="00BB7709" w:rsidRPr="00A27697" w:rsidRDefault="00BB7709" w:rsidP="00BB7709">
      <w:pPr>
        <w:pStyle w:val="ParagrafNormal"/>
        <w:rPr>
          <w:szCs w:val="21"/>
        </w:rPr>
      </w:pPr>
      <w:r>
        <w:rPr>
          <w:szCs w:val="21"/>
        </w:rPr>
        <w:tab/>
      </w:r>
      <w:r>
        <w:rPr>
          <w:szCs w:val="21"/>
        </w:rPr>
        <w:tab/>
      </w:r>
      <w:r>
        <w:rPr>
          <w:szCs w:val="21"/>
        </w:rPr>
        <w:tab/>
      </w:r>
      <w:r>
        <w:rPr>
          <w:szCs w:val="21"/>
        </w:rPr>
        <w:tab/>
      </w:r>
      <w:r>
        <w:rPr>
          <w:szCs w:val="21"/>
        </w:rPr>
        <w:tab/>
      </w:r>
      <w:r>
        <w:rPr>
          <w:szCs w:val="21"/>
        </w:rPr>
        <w:tab/>
      </w:r>
      <w:r>
        <w:rPr>
          <w:szCs w:val="21"/>
        </w:rPr>
        <w:tab/>
        <w:t>Rulli Aji Gunawan</w:t>
      </w:r>
    </w:p>
    <w:p w14:paraId="5789065D" w14:textId="77777777" w:rsidR="006E503A" w:rsidRPr="00BB7709" w:rsidRDefault="006E503A" w:rsidP="006E503A">
      <w:pPr>
        <w:pStyle w:val="Halaman"/>
        <w:ind w:left="-284" w:right="-284"/>
      </w:pPr>
      <w:r>
        <w:rPr>
          <w:rFonts w:cs="Times New Roman"/>
          <w:noProof/>
        </w:rPr>
        <w:lastRenderedPageBreak/>
        <mc:AlternateContent>
          <mc:Choice Requires="wps">
            <w:drawing>
              <wp:anchor distT="0" distB="0" distL="114300" distR="114300" simplePos="0" relativeHeight="251663360" behindDoc="0" locked="0" layoutInCell="1" allowOverlap="1" wp14:anchorId="4915320B" wp14:editId="4D2D9F6B">
                <wp:simplePos x="0" y="0"/>
                <wp:positionH relativeFrom="column">
                  <wp:posOffset>-324889</wp:posOffset>
                </wp:positionH>
                <wp:positionV relativeFrom="paragraph">
                  <wp:posOffset>-6235</wp:posOffset>
                </wp:positionV>
                <wp:extent cx="5715000" cy="8174182"/>
                <wp:effectExtent l="0" t="0" r="19050" b="17780"/>
                <wp:wrapNone/>
                <wp:docPr id="1558361953" name="Rectangle 1"/>
                <wp:cNvGraphicFramePr/>
                <a:graphic xmlns:a="http://schemas.openxmlformats.org/drawingml/2006/main">
                  <a:graphicData uri="http://schemas.microsoft.com/office/word/2010/wordprocessingShape">
                    <wps:wsp>
                      <wps:cNvSpPr/>
                      <wps:spPr>
                        <a:xfrm>
                          <a:off x="0" y="0"/>
                          <a:ext cx="5715000" cy="8174182"/>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02C512" id="Rectangle 1" o:spid="_x0000_s1026" style="position:absolute;margin-left:-25.6pt;margin-top:-.5pt;width:450pt;height:643.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" filled="f" strokecolor="black [3213]" strokeweight="1pt"/>
            </w:pict>
          </mc:Fallback>
        </mc:AlternateContent>
      </w:r>
      <w:r w:rsidRPr="00BB7709">
        <w:rPr>
          <w:rFonts w:cs="Times New Roman"/>
        </w:rPr>
        <w:t>PEPERNYATAAN PERSETUJUAN PUBLIKASI KARYA ILMIAH UNTUK</w:t>
      </w:r>
      <w:r>
        <w:rPr>
          <w:rFonts w:cs="Times New Roman"/>
        </w:rPr>
        <w:t xml:space="preserve"> </w:t>
      </w:r>
      <w:r w:rsidRPr="00BB7709">
        <w:rPr>
          <w:rFonts w:cs="Times New Roman"/>
        </w:rPr>
        <w:t>KEPENTINGAN AKADEMIS</w:t>
      </w:r>
    </w:p>
    <w:p w14:paraId="3EC5F407" w14:textId="77777777" w:rsidR="006E503A" w:rsidRDefault="006E503A" w:rsidP="006E503A">
      <w:pPr>
        <w:pStyle w:val="ParagrafNormal"/>
        <w:spacing w:line="240" w:lineRule="auto"/>
        <w:ind w:left="-284" w:right="-284"/>
      </w:pPr>
      <w:r w:rsidRPr="00BB7709">
        <w:rPr>
          <w:szCs w:val="21"/>
        </w:rPr>
        <w:t>S</w:t>
      </w:r>
      <w:r>
        <w:t>ebagai mahasiswa Universitas Pelita Bangsa, yang bertanda tangan dibawah ini, saya :</w:t>
      </w:r>
    </w:p>
    <w:p w14:paraId="4B2F8D01" w14:textId="77777777" w:rsidR="006E503A" w:rsidRDefault="006E503A" w:rsidP="006E503A">
      <w:pPr>
        <w:pStyle w:val="ParagrafNormal"/>
        <w:spacing w:line="240" w:lineRule="auto"/>
        <w:ind w:left="-284" w:right="-284"/>
      </w:pPr>
      <w:r>
        <w:t>Nama</w:t>
      </w:r>
      <w:r>
        <w:tab/>
      </w:r>
      <w:r>
        <w:tab/>
        <w:t>:</w:t>
      </w:r>
      <w:r>
        <w:tab/>
        <w:t>Rulli Aji Gunawan</w:t>
      </w:r>
    </w:p>
    <w:p w14:paraId="7A413EBE" w14:textId="77777777" w:rsidR="006E503A" w:rsidRDefault="006E503A" w:rsidP="006E503A">
      <w:pPr>
        <w:pStyle w:val="ParagrafNormal"/>
        <w:spacing w:line="240" w:lineRule="auto"/>
        <w:ind w:left="-284" w:right="-284"/>
      </w:pPr>
      <w:r>
        <w:t>NIM</w:t>
      </w:r>
      <w:r>
        <w:tab/>
      </w:r>
      <w:r>
        <w:tab/>
        <w:t>:</w:t>
      </w:r>
      <w:r>
        <w:tab/>
        <w:t>311910675</w:t>
      </w:r>
    </w:p>
    <w:p w14:paraId="341107FE" w14:textId="77777777" w:rsidR="006E503A" w:rsidRDefault="006E503A" w:rsidP="006E503A">
      <w:pPr>
        <w:pStyle w:val="ParagrafNormal"/>
        <w:ind w:left="-284" w:right="-284"/>
      </w:pPr>
      <w:r>
        <w:t>demi mengembangkan Ilmu Pengetahuan, menyetujui untuk memberikan kepada Universitas Pelita Bangsa Hak Bebas Royalti Non-Elsklusif (</w:t>
      </w:r>
      <w:r w:rsidRPr="005147C3">
        <w:rPr>
          <w:i/>
          <w:iCs/>
        </w:rPr>
        <w:t>Non Exclusive Royalty Free Right</w:t>
      </w:r>
      <w:r>
        <w:t>) atas karya ilmiah yang berjudul :</w:t>
      </w:r>
    </w:p>
    <w:p w14:paraId="0C6C769D" w14:textId="77777777" w:rsidR="006E503A" w:rsidRDefault="006E503A" w:rsidP="006E503A">
      <w:pPr>
        <w:pStyle w:val="ParagrafNormal"/>
        <w:spacing w:line="240" w:lineRule="auto"/>
        <w:ind w:left="-284" w:right="-284"/>
      </w:pPr>
    </w:p>
    <w:p w14:paraId="380F289F" w14:textId="77777777" w:rsidR="006E503A" w:rsidRDefault="006E503A" w:rsidP="006E503A">
      <w:pPr>
        <w:pStyle w:val="ParagrafNormal"/>
        <w:ind w:left="-284" w:right="-284"/>
        <w:jc w:val="center"/>
      </w:pPr>
      <w:r>
        <w:t>“</w:t>
      </w:r>
      <w:r w:rsidRPr="00A27697">
        <w:t>P</w:t>
      </w:r>
      <w:r>
        <w:t>erancangan Sistem Informasi Laporan Harian Produksi Manufacturing Stamping Bebasis Web Pada PT MMKI”</w:t>
      </w:r>
    </w:p>
    <w:p w14:paraId="38962F75" w14:textId="77777777" w:rsidR="006E503A" w:rsidRDefault="006E503A" w:rsidP="006E503A">
      <w:pPr>
        <w:pStyle w:val="ParagrafNormal"/>
        <w:spacing w:line="240" w:lineRule="auto"/>
        <w:ind w:left="-284" w:right="-284"/>
      </w:pPr>
    </w:p>
    <w:p w14:paraId="74A77138" w14:textId="77777777" w:rsidR="006E503A" w:rsidRDefault="006E503A" w:rsidP="006E503A">
      <w:pPr>
        <w:pStyle w:val="ParagrafNormal"/>
        <w:ind w:left="-284" w:right="-284"/>
      </w:pPr>
      <w:r>
        <w:t>beserta perangkat yang diperlukan (bila ada). Dengan Hak Bebas Royalti Non-Elsklusif ini Universitas Pelita Bangsa berhak untuk menyimpan, mengcopy ulang (memperbanyak), menggunakan, mengelolanya dalam bentuk pangkalan data (database), mendistribusikannya dan menampilkan/mempublikasikannya di internet atau media lain untuk kepentingan akadmeis tanpa perlu meminta ijin dari saya selama tetap mencantumkan nama saya sebagai penulis/pencipta.</w:t>
      </w:r>
    </w:p>
    <w:p w14:paraId="56AF69C1" w14:textId="77777777" w:rsidR="006E503A" w:rsidRDefault="006E503A" w:rsidP="006E503A">
      <w:pPr>
        <w:pStyle w:val="ParagrafNormal"/>
        <w:ind w:left="-284" w:right="-284"/>
      </w:pPr>
      <w:r>
        <w:t>Saya bersedia untuk menanggung secara pribadi, tan[a melibatkan pihak Universitas Pelita Bangsa, segala bentuk tuntutan hukum yang timbul atau pelanggaran Hak Cipta dalam karya ilmiah saya ini.</w:t>
      </w:r>
    </w:p>
    <w:p w14:paraId="2278E70F" w14:textId="77777777" w:rsidR="006E503A" w:rsidRDefault="006E503A" w:rsidP="006E503A">
      <w:pPr>
        <w:pStyle w:val="ParagrafNormal"/>
        <w:spacing w:line="240" w:lineRule="auto"/>
        <w:ind w:left="-284" w:right="-284"/>
      </w:pPr>
      <w:r w:rsidRPr="005147C3">
        <w:t>Demikian surat pernyataan ini saya buat dengan sebenarnya.</w:t>
      </w:r>
    </w:p>
    <w:p w14:paraId="1344EB0A" w14:textId="77777777" w:rsidR="006E503A" w:rsidRDefault="006E503A" w:rsidP="006E503A">
      <w:pPr>
        <w:pStyle w:val="ParagrafNormal"/>
        <w:spacing w:line="240" w:lineRule="auto"/>
        <w:ind w:left="-284" w:right="-284"/>
      </w:pPr>
      <w:r>
        <w:tab/>
      </w:r>
      <w:r>
        <w:tab/>
      </w:r>
      <w:r>
        <w:tab/>
      </w:r>
      <w:r>
        <w:tab/>
      </w:r>
      <w:r>
        <w:tab/>
      </w:r>
      <w:r>
        <w:tab/>
      </w:r>
      <w:r>
        <w:tab/>
        <w:t>Dibuat di</w:t>
      </w:r>
      <w:r>
        <w:tab/>
      </w:r>
      <w:r>
        <w:tab/>
        <w:t>:   Bekasi</w:t>
      </w:r>
    </w:p>
    <w:p w14:paraId="55F9A823" w14:textId="77777777" w:rsidR="006E503A" w:rsidRDefault="006E503A" w:rsidP="006E503A">
      <w:pPr>
        <w:pStyle w:val="ParagrafNormal"/>
        <w:spacing w:line="240" w:lineRule="auto"/>
        <w:ind w:left="-284" w:right="-284"/>
      </w:pPr>
      <w:r>
        <w:tab/>
      </w:r>
      <w:r>
        <w:tab/>
      </w:r>
      <w:r>
        <w:tab/>
      </w:r>
      <w:r>
        <w:tab/>
      </w:r>
      <w:r>
        <w:tab/>
      </w:r>
      <w:r>
        <w:tab/>
      </w:r>
      <w:r>
        <w:tab/>
        <w:t>Pada Tanggal</w:t>
      </w:r>
      <w:r>
        <w:tab/>
      </w:r>
      <w:r>
        <w:tab/>
        <w:t>:   17 Juli 2023</w:t>
      </w:r>
    </w:p>
    <w:p w14:paraId="65B427D2" w14:textId="77777777" w:rsidR="006E503A" w:rsidRDefault="006E503A" w:rsidP="006E503A">
      <w:pPr>
        <w:pStyle w:val="ParagrafNormal"/>
        <w:ind w:left="-284" w:right="-284"/>
      </w:pPr>
      <w:r>
        <w:tab/>
      </w:r>
      <w:r>
        <w:tab/>
      </w:r>
      <w:r>
        <w:tab/>
      </w:r>
      <w:r>
        <w:tab/>
      </w:r>
      <w:r>
        <w:tab/>
      </w:r>
      <w:r>
        <w:tab/>
      </w:r>
      <w:r>
        <w:tab/>
      </w:r>
      <w:r>
        <w:tab/>
        <w:t>Yang Menyatakan</w:t>
      </w:r>
    </w:p>
    <w:p w14:paraId="4B688CB6" w14:textId="77777777" w:rsidR="006E503A" w:rsidRDefault="006E503A" w:rsidP="006E503A">
      <w:pPr>
        <w:pStyle w:val="ParagrafNormal"/>
        <w:ind w:left="-284" w:right="-284"/>
      </w:pPr>
    </w:p>
    <w:p w14:paraId="41843BC6" w14:textId="016A5CFE" w:rsidR="00A27697" w:rsidRDefault="006E503A" w:rsidP="006E503A">
      <w:pPr>
        <w:pStyle w:val="ParagrafNormal"/>
        <w:ind w:left="-284" w:right="-284"/>
        <w:rPr>
          <w:szCs w:val="21"/>
        </w:rPr>
      </w:pPr>
      <w:r>
        <w:rPr>
          <w:szCs w:val="21"/>
        </w:rPr>
        <w:tab/>
      </w:r>
      <w:r>
        <w:rPr>
          <w:szCs w:val="21"/>
        </w:rPr>
        <w:tab/>
      </w:r>
      <w:r>
        <w:rPr>
          <w:szCs w:val="21"/>
        </w:rPr>
        <w:tab/>
      </w:r>
      <w:r>
        <w:rPr>
          <w:szCs w:val="21"/>
        </w:rPr>
        <w:tab/>
      </w:r>
      <w:r>
        <w:rPr>
          <w:szCs w:val="21"/>
        </w:rPr>
        <w:tab/>
      </w:r>
      <w:r>
        <w:rPr>
          <w:szCs w:val="21"/>
        </w:rPr>
        <w:tab/>
      </w:r>
      <w:r>
        <w:rPr>
          <w:szCs w:val="21"/>
        </w:rPr>
        <w:tab/>
      </w:r>
      <w:r>
        <w:rPr>
          <w:szCs w:val="21"/>
        </w:rPr>
        <w:tab/>
        <w:t>Rulli Aji Gunawan</w:t>
      </w:r>
      <w:r w:rsidR="00A27697">
        <w:rPr>
          <w:szCs w:val="21"/>
        </w:rPr>
        <w:br w:type="page"/>
      </w:r>
    </w:p>
    <w:p w14:paraId="0B9B01DB" w14:textId="18DBAF0F" w:rsidR="000B4F4C" w:rsidRPr="00416ADE" w:rsidRDefault="00A35747" w:rsidP="007706FF">
      <w:pPr>
        <w:pStyle w:val="Halaman"/>
        <w:rPr>
          <w:rFonts w:cs="Times New Roman"/>
        </w:rPr>
      </w:pPr>
      <w:r>
        <w:rPr>
          <w:rFonts w:cs="Times New Roman"/>
        </w:rPr>
        <w:lastRenderedPageBreak/>
        <w:t>UCAPAN TERIMA KASIH</w:t>
      </w:r>
    </w:p>
    <w:p w14:paraId="54A2F2BE" w14:textId="19B17325" w:rsidR="000B4F4C" w:rsidRPr="00416ADE" w:rsidRDefault="000B4F4C" w:rsidP="009F6662">
      <w:pPr>
        <w:pStyle w:val="ParagrafNormal"/>
      </w:pPr>
      <w:r w:rsidRPr="00416ADE">
        <w:t xml:space="preserve">Dengan memanjatkan puji syukur kehadirat Allah yang telah melimpahkan segala rahmat, hidayat dan kemudahan-Nya </w:t>
      </w:r>
      <w:r w:rsidR="009F6662">
        <w:t xml:space="preserve">kepada penulis </w:t>
      </w:r>
      <w:r w:rsidRPr="00416ADE">
        <w:t xml:space="preserve">sehingga </w:t>
      </w:r>
      <w:r w:rsidR="009F6662">
        <w:t>skripsi</w:t>
      </w:r>
      <w:r w:rsidRPr="00416ADE">
        <w:t xml:space="preserve"> dengan judul “</w:t>
      </w:r>
      <w:r w:rsidR="009F6662" w:rsidRPr="009F6662">
        <w:t>PERANCANGAN SISTEM INFORMASI LAPORAN HARIAN PRODUKSI MANUFACTURING STAMPING BERBASIS WEB PADA PT MMKI</w:t>
      </w:r>
      <w:r w:rsidRPr="00416ADE">
        <w:t xml:space="preserve">” dapat </w:t>
      </w:r>
      <w:r w:rsidR="009F6662">
        <w:t xml:space="preserve">penulis </w:t>
      </w:r>
      <w:r w:rsidRPr="00416ADE">
        <w:t>selesaikan sesuai dengan rencana karena dukungan dari beberapa pihak</w:t>
      </w:r>
      <w:r w:rsidR="009F6662">
        <w:t xml:space="preserve"> yang tidak ternilai besarnya</w:t>
      </w:r>
      <w:r w:rsidRPr="00416ADE">
        <w:t xml:space="preserve">. Oleh sebab itu, penulis menyampaikan terima </w:t>
      </w:r>
      <w:r w:rsidR="00B636CE" w:rsidRPr="00416ADE">
        <w:t>kepada:</w:t>
      </w:r>
      <w:r w:rsidRPr="00416ADE">
        <w:t xml:space="preserve"> </w:t>
      </w:r>
    </w:p>
    <w:p w14:paraId="6BA5E88E" w14:textId="77777777" w:rsidR="000B4F4C" w:rsidRPr="00416ADE" w:rsidRDefault="000B4F4C" w:rsidP="00754FE1">
      <w:pPr>
        <w:pStyle w:val="kkpheading-4"/>
        <w:rPr>
          <w:rFonts w:ascii="Times New Roman" w:hAnsi="Times New Roman" w:cs="Times New Roman"/>
        </w:rPr>
      </w:pPr>
      <w:r w:rsidRPr="00416ADE">
        <w:rPr>
          <w:rFonts w:ascii="Times New Roman" w:hAnsi="Times New Roman" w:cs="Times New Roman"/>
        </w:rPr>
        <w:t xml:space="preserve">Ibu Putri Anggun Sari, S.Pt., M.Si. selaku Dekan Fakultas Teknik Universitas Pelita Bangsa. </w:t>
      </w:r>
    </w:p>
    <w:p w14:paraId="56D78AFE" w14:textId="23584A07" w:rsidR="000B4F4C" w:rsidRPr="00416ADE" w:rsidRDefault="000B4F4C" w:rsidP="00754FE1">
      <w:pPr>
        <w:pStyle w:val="kkpheading-4"/>
        <w:rPr>
          <w:rFonts w:ascii="Times New Roman" w:hAnsi="Times New Roman" w:cs="Times New Roman"/>
        </w:rPr>
      </w:pPr>
      <w:r w:rsidRPr="00416ADE">
        <w:rPr>
          <w:rFonts w:ascii="Times New Roman" w:hAnsi="Times New Roman" w:cs="Times New Roman"/>
        </w:rPr>
        <w:t xml:space="preserve">Bapak </w:t>
      </w:r>
      <w:r w:rsidR="00D3533E" w:rsidRPr="00416ADE">
        <w:rPr>
          <w:rFonts w:ascii="Times New Roman" w:hAnsi="Times New Roman" w:cs="Times New Roman"/>
        </w:rPr>
        <w:t>Wahyu Hadikristanto, S.Kom, M.Kom</w:t>
      </w:r>
      <w:r w:rsidR="001F3CC4" w:rsidRPr="00416ADE">
        <w:rPr>
          <w:rFonts w:ascii="Times New Roman" w:hAnsi="Times New Roman" w:cs="Times New Roman"/>
        </w:rPr>
        <w:t xml:space="preserve"> </w:t>
      </w:r>
      <w:r w:rsidRPr="00416ADE">
        <w:rPr>
          <w:rFonts w:ascii="Times New Roman" w:hAnsi="Times New Roman" w:cs="Times New Roman"/>
        </w:rPr>
        <w:t xml:space="preserve"> sebagai Kepala Program Studi Teknik Informatika </w:t>
      </w:r>
    </w:p>
    <w:p w14:paraId="25FC1269" w14:textId="4865D14F" w:rsidR="000B4F4C" w:rsidRPr="00416ADE" w:rsidRDefault="000B4F4C" w:rsidP="00754FE1">
      <w:pPr>
        <w:pStyle w:val="kkpheading-4"/>
        <w:rPr>
          <w:rFonts w:ascii="Times New Roman" w:hAnsi="Times New Roman" w:cs="Times New Roman"/>
        </w:rPr>
      </w:pPr>
      <w:r w:rsidRPr="00416ADE">
        <w:rPr>
          <w:rFonts w:ascii="Times New Roman" w:hAnsi="Times New Roman" w:cs="Times New Roman"/>
        </w:rPr>
        <w:t xml:space="preserve">Bapak </w:t>
      </w:r>
      <w:r w:rsidR="009B6BAB" w:rsidRPr="009B6BAB">
        <w:rPr>
          <w:rFonts w:ascii="Times New Roman" w:hAnsi="Times New Roman" w:cs="Times New Roman"/>
        </w:rPr>
        <w:t>Andri Firmansyah, S.Kom., M.Kom.</w:t>
      </w:r>
      <w:r w:rsidR="009B6BAB">
        <w:rPr>
          <w:rFonts w:ascii="Times New Roman" w:hAnsi="Times New Roman" w:cs="Times New Roman"/>
        </w:rPr>
        <w:t xml:space="preserve"> sebagai Dosen Pembimbing I dan Bapak </w:t>
      </w:r>
      <w:r w:rsidR="00B636CE" w:rsidRPr="00416ADE">
        <w:rPr>
          <w:rFonts w:ascii="Times New Roman" w:hAnsi="Times New Roman" w:cs="Times New Roman"/>
        </w:rPr>
        <w:t>Drs. Muhtajuddin Danny, S.Kom, M.Kom.</w:t>
      </w:r>
      <w:r w:rsidRPr="00416ADE">
        <w:rPr>
          <w:rFonts w:ascii="Times New Roman" w:hAnsi="Times New Roman" w:cs="Times New Roman"/>
        </w:rPr>
        <w:t xml:space="preserve"> sebagai Dosen Pembimbing </w:t>
      </w:r>
      <w:r w:rsidR="009B6BAB">
        <w:rPr>
          <w:rFonts w:ascii="Times New Roman" w:hAnsi="Times New Roman" w:cs="Times New Roman"/>
        </w:rPr>
        <w:t>II yang memberikan arahan serta ide penelitian, informasi referensi yang dibutuhkan, serta dukungan dan bimbingan yang terkait dengan penelitian ini.</w:t>
      </w:r>
    </w:p>
    <w:p w14:paraId="525AFB58" w14:textId="1A01E813" w:rsidR="000B4F4C" w:rsidRPr="00416ADE" w:rsidRDefault="009B6BAB" w:rsidP="00754FE1">
      <w:pPr>
        <w:pStyle w:val="kkpheading-4"/>
        <w:rPr>
          <w:rFonts w:ascii="Times New Roman" w:hAnsi="Times New Roman" w:cs="Times New Roman"/>
        </w:rPr>
      </w:pPr>
      <w:r>
        <w:rPr>
          <w:rFonts w:ascii="Times New Roman" w:hAnsi="Times New Roman" w:cs="Times New Roman"/>
        </w:rPr>
        <w:t>Management beserta jajaran staff Departemen Stamping PT MMKI yang telah memberikan data-data yang yang berkaitan dengan keperluan penelitian ini hingga sampai terbentuknya sebuah aplikasi.</w:t>
      </w:r>
    </w:p>
    <w:p w14:paraId="07693776" w14:textId="068603BE" w:rsidR="000B4F4C" w:rsidRPr="00416ADE" w:rsidRDefault="009B6BAB" w:rsidP="00754FE1">
      <w:pPr>
        <w:pStyle w:val="kkpheading-4"/>
        <w:rPr>
          <w:rFonts w:ascii="Times New Roman" w:hAnsi="Times New Roman" w:cs="Times New Roman"/>
        </w:rPr>
      </w:pPr>
      <w:r>
        <w:rPr>
          <w:rFonts w:ascii="Times New Roman" w:hAnsi="Times New Roman" w:cs="Times New Roman"/>
        </w:rPr>
        <w:t>Istri dan anak-anak penulis</w:t>
      </w:r>
      <w:r w:rsidR="000B4F4C" w:rsidRPr="00416ADE">
        <w:rPr>
          <w:rFonts w:ascii="Times New Roman" w:hAnsi="Times New Roman" w:cs="Times New Roman"/>
        </w:rPr>
        <w:t xml:space="preserve"> yang senantiasa memberikan dukungan</w:t>
      </w:r>
      <w:r>
        <w:rPr>
          <w:rFonts w:ascii="Times New Roman" w:hAnsi="Times New Roman" w:cs="Times New Roman"/>
        </w:rPr>
        <w:t>, semangat,</w:t>
      </w:r>
      <w:r w:rsidR="000B4F4C" w:rsidRPr="00416ADE">
        <w:rPr>
          <w:rFonts w:ascii="Times New Roman" w:hAnsi="Times New Roman" w:cs="Times New Roman"/>
        </w:rPr>
        <w:t xml:space="preserve"> dan doa</w:t>
      </w:r>
      <w:r>
        <w:rPr>
          <w:rFonts w:ascii="Times New Roman" w:hAnsi="Times New Roman" w:cs="Times New Roman"/>
        </w:rPr>
        <w:t xml:space="preserve"> yang memberikan kekuatan serta dorongan untuk menyelesaikan penelitian ini.</w:t>
      </w:r>
    </w:p>
    <w:p w14:paraId="02E08860" w14:textId="77777777" w:rsidR="000B4F4C" w:rsidRPr="00416ADE" w:rsidRDefault="000B4F4C" w:rsidP="00754FE1">
      <w:pPr>
        <w:pStyle w:val="kkpheading-4"/>
        <w:rPr>
          <w:rFonts w:ascii="Times New Roman" w:hAnsi="Times New Roman" w:cs="Times New Roman"/>
        </w:rPr>
      </w:pPr>
      <w:r w:rsidRPr="00416ADE">
        <w:rPr>
          <w:rFonts w:ascii="Times New Roman" w:hAnsi="Times New Roman" w:cs="Times New Roman"/>
        </w:rPr>
        <w:t>Semua pihak yang tidak dapat disebutkan satu persatu yang selalu memberikan doa, dukungan, dan semangat.</w:t>
      </w:r>
    </w:p>
    <w:p w14:paraId="7527D40D" w14:textId="338E0992" w:rsidR="000B4F4C" w:rsidRPr="00416ADE" w:rsidRDefault="00323DAE" w:rsidP="00323DAE">
      <w:pPr>
        <w:pStyle w:val="ParagrafNormal"/>
      </w:pPr>
      <w:r w:rsidRPr="00323DAE">
        <w:t xml:space="preserve">Semoga Tuhan Yang Maha Esa memberikan balasan yang lebih besar kepada </w:t>
      </w:r>
      <w:r>
        <w:t xml:space="preserve"> b</w:t>
      </w:r>
      <w:r w:rsidRPr="00323DAE">
        <w:t>eliau-beliau</w:t>
      </w:r>
      <w:r>
        <w:t xml:space="preserve"> </w:t>
      </w:r>
      <w:r w:rsidRPr="00323DAE">
        <w:t>dan pada akhirnya penulis berharap bahwa penulisan skripsi ini dapat bermanfaat dan</w:t>
      </w:r>
      <w:r>
        <w:t xml:space="preserve"> </w:t>
      </w:r>
      <w:r w:rsidRPr="00323DAE">
        <w:t>berguna sebagaimana mestinya.</w:t>
      </w:r>
    </w:p>
    <w:p w14:paraId="26791713" w14:textId="75E665B2" w:rsidR="00323DAE" w:rsidRDefault="00323DAE" w:rsidP="00323DAE">
      <w:pPr>
        <w:pStyle w:val="ParagrafNormal"/>
        <w:ind w:left="4320" w:firstLine="720"/>
      </w:pPr>
      <w:r>
        <w:t xml:space="preserve">          </w:t>
      </w:r>
      <w:r w:rsidR="000B4F4C" w:rsidRPr="00416ADE">
        <w:t>Bekasi,</w:t>
      </w:r>
      <w:r w:rsidR="00911F16" w:rsidRPr="00416ADE">
        <w:t xml:space="preserve"> 8 Agustus</w:t>
      </w:r>
      <w:r w:rsidR="000B4F4C" w:rsidRPr="00416ADE">
        <w:t xml:space="preserve"> 2022</w:t>
      </w:r>
    </w:p>
    <w:p w14:paraId="73F36B12" w14:textId="3EB48DB8" w:rsidR="000B4F4C" w:rsidRDefault="00323DAE" w:rsidP="00323DAE">
      <w:pPr>
        <w:pStyle w:val="ParagrafNormal"/>
        <w:ind w:left="5040"/>
      </w:pPr>
      <w:r>
        <w:t xml:space="preserve">          Penulis</w:t>
      </w:r>
    </w:p>
    <w:p w14:paraId="359A06A6" w14:textId="7A34DE94" w:rsidR="00A4726F" w:rsidRDefault="00323DAE" w:rsidP="00A4726F">
      <w:pPr>
        <w:pStyle w:val="Halaman"/>
      </w:pPr>
      <w:r>
        <w:br w:type="page"/>
      </w:r>
      <w:r w:rsidR="00302AF0">
        <w:rPr>
          <w:rFonts w:cs="Times New Roman"/>
          <w:noProof/>
        </w:rPr>
        <w:lastRenderedPageBreak/>
        <mc:AlternateContent>
          <mc:Choice Requires="wps">
            <w:drawing>
              <wp:anchor distT="0" distB="0" distL="114300" distR="114300" simplePos="0" relativeHeight="251665408" behindDoc="0" locked="0" layoutInCell="1" allowOverlap="1" wp14:anchorId="50F4D9A6" wp14:editId="4C46B72A">
                <wp:simplePos x="0" y="0"/>
                <wp:positionH relativeFrom="column">
                  <wp:posOffset>-93980</wp:posOffset>
                </wp:positionH>
                <wp:positionV relativeFrom="paragraph">
                  <wp:posOffset>-43180</wp:posOffset>
                </wp:positionV>
                <wp:extent cx="5190067" cy="4533900"/>
                <wp:effectExtent l="0" t="0" r="10795" b="19050"/>
                <wp:wrapNone/>
                <wp:docPr id="1506813353" name="Rectangle 1"/>
                <wp:cNvGraphicFramePr/>
                <a:graphic xmlns:a="http://schemas.openxmlformats.org/drawingml/2006/main">
                  <a:graphicData uri="http://schemas.microsoft.com/office/word/2010/wordprocessingShape">
                    <wps:wsp>
                      <wps:cNvSpPr/>
                      <wps:spPr>
                        <a:xfrm>
                          <a:off x="0" y="0"/>
                          <a:ext cx="5190067" cy="453390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CBA7AEA" id="Rectangle 1" o:spid="_x0000_s1026" style="position:absolute;margin-left:-7.4pt;margin-top:-3.4pt;width:408.65pt;height:357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" filled="f" strokecolor="black [3213]" strokeweight="1pt"/>
            </w:pict>
          </mc:Fallback>
        </mc:AlternateContent>
      </w:r>
      <w:r w:rsidR="00A4726F">
        <w:t>ABSTRAK</w:t>
      </w:r>
    </w:p>
    <w:p w14:paraId="5AF23B8D" w14:textId="33EBDAC7" w:rsidR="00E25DB9" w:rsidRDefault="00A4726F" w:rsidP="00E25DB9">
      <w:pPr>
        <w:pStyle w:val="ParagrafNormal"/>
        <w:ind w:firstLine="720"/>
      </w:pPr>
      <w:r w:rsidRPr="00A4726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t>.</w:t>
      </w:r>
      <w:r w:rsidR="00E25DB9">
        <w:t xml:space="preserve"> </w:t>
      </w:r>
      <w:r w:rsidR="00E25DB9" w:rsidRPr="00A4726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sidR="00E25DB9">
        <w:t>.</w:t>
      </w:r>
    </w:p>
    <w:p w14:paraId="75909EA0" w14:textId="77777777" w:rsidR="00A25AD5" w:rsidRDefault="00A4726F" w:rsidP="00E25DB9">
      <w:pPr>
        <w:pStyle w:val="ParagrafNormal"/>
      </w:pPr>
      <w:r>
        <w:t xml:space="preserve">Kata kunci </w:t>
      </w:r>
      <w:r w:rsidR="00E25DB9">
        <w:t>: Sistem Informasi, OOP, Agile, Stamping</w:t>
      </w:r>
    </w:p>
    <w:p w14:paraId="66836E8A" w14:textId="77777777" w:rsidR="00A25AD5" w:rsidRDefault="00A25AD5">
      <w:pPr>
        <w:rPr>
          <w:rFonts w:cs="Times New Roman"/>
          <w:sz w:val="24"/>
        </w:rPr>
      </w:pPr>
      <w:r>
        <w:br w:type="page"/>
      </w:r>
    </w:p>
    <w:p w14:paraId="5B34A30F" w14:textId="5F99374F" w:rsidR="00A25AD5" w:rsidRDefault="00A25AD5" w:rsidP="00A25AD5">
      <w:pPr>
        <w:pStyle w:val="Halaman"/>
      </w:pPr>
      <w:r>
        <w:rPr>
          <w:rFonts w:cs="Times New Roman"/>
          <w:noProof/>
        </w:rPr>
        <w:lastRenderedPageBreak/>
        <mc:AlternateContent>
          <mc:Choice Requires="wps">
            <w:drawing>
              <wp:anchor distT="0" distB="0" distL="114300" distR="114300" simplePos="0" relativeHeight="251667456" behindDoc="0" locked="0" layoutInCell="1" allowOverlap="1" wp14:anchorId="27EA902B" wp14:editId="2331AE7F">
                <wp:simplePos x="0" y="0"/>
                <wp:positionH relativeFrom="column">
                  <wp:posOffset>-109220</wp:posOffset>
                </wp:positionH>
                <wp:positionV relativeFrom="paragraph">
                  <wp:posOffset>-44450</wp:posOffset>
                </wp:positionV>
                <wp:extent cx="5190067" cy="4533900"/>
                <wp:effectExtent l="0" t="0" r="10795" b="19050"/>
                <wp:wrapNone/>
                <wp:docPr id="313202219" name="Rectangle 1"/>
                <wp:cNvGraphicFramePr/>
                <a:graphic xmlns:a="http://schemas.openxmlformats.org/drawingml/2006/main">
                  <a:graphicData uri="http://schemas.microsoft.com/office/word/2010/wordprocessingShape">
                    <wps:wsp>
                      <wps:cNvSpPr/>
                      <wps:spPr>
                        <a:xfrm>
                          <a:off x="0" y="0"/>
                          <a:ext cx="5190067" cy="453390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156A09" id="Rectangle 1" o:spid="_x0000_s1026" style="position:absolute;margin-left:-8.6pt;margin-top:-3.5pt;width:408.65pt;height:357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" filled="f" strokecolor="black [3213]" strokeweight="1pt"/>
            </w:pict>
          </mc:Fallback>
        </mc:AlternateContent>
      </w:r>
      <w:r>
        <w:t>ABST</w:t>
      </w:r>
      <w:r>
        <w:t>RACT</w:t>
      </w:r>
    </w:p>
    <w:p w14:paraId="0D606B1E" w14:textId="4E7E1501" w:rsidR="00A25AD5" w:rsidRPr="00A25AD5" w:rsidRDefault="00A25AD5" w:rsidP="00A25AD5">
      <w:pPr>
        <w:pStyle w:val="ParagrafNormal"/>
        <w:ind w:firstLine="720"/>
        <w:rPr>
          <w:i/>
          <w:iCs/>
        </w:rPr>
      </w:pPr>
      <w:r w:rsidRPr="00A25AD5">
        <w:rPr>
          <w:i/>
          <w:iC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0FA853C" w14:textId="12591284" w:rsidR="00A4726F" w:rsidRPr="00A25AD5" w:rsidRDefault="00A25AD5" w:rsidP="00A25AD5">
      <w:pPr>
        <w:pStyle w:val="ParagrafNormal"/>
        <w:rPr>
          <w:i/>
          <w:iCs/>
        </w:rPr>
      </w:pPr>
      <w:r>
        <w:rPr>
          <w:i/>
          <w:iCs/>
        </w:rPr>
        <w:t>Keywords</w:t>
      </w:r>
      <w:r w:rsidRPr="00A25AD5">
        <w:rPr>
          <w:i/>
          <w:iCs/>
        </w:rPr>
        <w:t xml:space="preserve"> : Sistem Informasi, OOP, Agile, Stamping</w:t>
      </w:r>
      <w:r w:rsidRPr="00A25AD5">
        <w:rPr>
          <w:i/>
          <w:iCs/>
        </w:rPr>
        <w:tab/>
      </w:r>
      <w:r w:rsidR="00A4726F" w:rsidRPr="00A25AD5">
        <w:rPr>
          <w:i/>
          <w:iCs/>
        </w:rPr>
        <w:br w:type="page"/>
      </w:r>
    </w:p>
    <w:bookmarkStart w:id="9" w:name="_Toc112357615" w:displacedByCustomXml="next"/>
    <w:sdt>
      <w:sdtPr>
        <w:rPr>
          <w:rFonts w:eastAsiaTheme="minorEastAsia" w:cs="Times New Roman"/>
          <w:b w:val="0"/>
          <w:bCs w:val="0"/>
          <w:szCs w:val="22"/>
        </w:rPr>
        <w:id w:val="-1396048228"/>
        <w:docPartObj>
          <w:docPartGallery w:val="Table of Contents"/>
          <w:docPartUnique/>
        </w:docPartObj>
      </w:sdtPr>
      <w:sdtEndPr>
        <w:rPr>
          <w:noProof/>
        </w:rPr>
      </w:sdtEndPr>
      <w:sdtContent>
        <w:p w14:paraId="43827C62" w14:textId="64ABB6BC" w:rsidR="00F92682" w:rsidRPr="00416ADE" w:rsidRDefault="00F92682" w:rsidP="00606225">
          <w:pPr>
            <w:pStyle w:val="Halaman"/>
            <w:spacing w:line="480" w:lineRule="auto"/>
            <w:rPr>
              <w:rFonts w:cs="Times New Roman"/>
            </w:rPr>
          </w:pPr>
          <w:r w:rsidRPr="00416ADE">
            <w:rPr>
              <w:rFonts w:cs="Times New Roman"/>
            </w:rPr>
            <w:t>DAFTAR ISI</w:t>
          </w:r>
          <w:bookmarkEnd w:id="9"/>
        </w:p>
        <w:p w14:paraId="16F061AF" w14:textId="72A54DA2" w:rsidR="0007427C" w:rsidRPr="00416ADE" w:rsidRDefault="007706FF" w:rsidP="0007427C">
          <w:pPr>
            <w:pStyle w:val="TOC1"/>
            <w:spacing w:line="480" w:lineRule="auto"/>
            <w:rPr>
              <w:rFonts w:cs="Times New Roman"/>
              <w:noProof/>
            </w:rPr>
          </w:pPr>
          <w:r w:rsidRPr="00416ADE">
            <w:rPr>
              <w:rFonts w:cs="Times New Roman"/>
            </w:rPr>
            <w:fldChar w:fldCharType="begin"/>
          </w:r>
          <w:r w:rsidRPr="00416ADE">
            <w:rPr>
              <w:rFonts w:cs="Times New Roman"/>
            </w:rPr>
            <w:instrText xml:space="preserve"> TOC \o "1-2" \h \z </w:instrText>
          </w:r>
          <w:r w:rsidRPr="00416ADE">
            <w:rPr>
              <w:rFonts w:cs="Times New Roman"/>
            </w:rPr>
            <w:fldChar w:fldCharType="separate"/>
          </w:r>
          <w:hyperlink w:anchor="_Toc112357611" w:history="1">
            <w:r w:rsidR="0007427C" w:rsidRPr="00416ADE">
              <w:rPr>
                <w:rStyle w:val="Hyperlink"/>
                <w:rFonts w:cs="Times New Roman"/>
                <w:noProof/>
              </w:rPr>
              <w:t>LEMBAR PERSETUJUAN</w:t>
            </w:r>
            <w:r w:rsidR="0007427C" w:rsidRPr="00416ADE">
              <w:rPr>
                <w:rFonts w:cs="Times New Roman"/>
                <w:noProof/>
                <w:webHidden/>
              </w:rPr>
              <w:tab/>
            </w:r>
            <w:r w:rsidR="0007427C" w:rsidRPr="00416ADE">
              <w:rPr>
                <w:rFonts w:cs="Times New Roman"/>
                <w:noProof/>
                <w:webHidden/>
              </w:rPr>
              <w:fldChar w:fldCharType="begin"/>
            </w:r>
            <w:r w:rsidR="0007427C" w:rsidRPr="00416ADE">
              <w:rPr>
                <w:rFonts w:cs="Times New Roman"/>
                <w:noProof/>
                <w:webHidden/>
              </w:rPr>
              <w:instrText xml:space="preserve"> PAGEREF _Toc112357611 \h </w:instrText>
            </w:r>
            <w:r w:rsidR="0007427C" w:rsidRPr="00416ADE">
              <w:rPr>
                <w:rFonts w:cs="Times New Roman"/>
                <w:noProof/>
                <w:webHidden/>
              </w:rPr>
            </w:r>
            <w:r w:rsidR="0007427C" w:rsidRPr="00416ADE">
              <w:rPr>
                <w:rFonts w:cs="Times New Roman"/>
                <w:noProof/>
                <w:webHidden/>
              </w:rPr>
              <w:fldChar w:fldCharType="separate"/>
            </w:r>
            <w:r w:rsidR="006E503A">
              <w:rPr>
                <w:rFonts w:cs="Times New Roman"/>
                <w:noProof/>
                <w:webHidden/>
              </w:rPr>
              <w:t>i</w:t>
            </w:r>
            <w:r w:rsidR="0007427C" w:rsidRPr="00416ADE">
              <w:rPr>
                <w:rFonts w:cs="Times New Roman"/>
                <w:noProof/>
                <w:webHidden/>
              </w:rPr>
              <w:fldChar w:fldCharType="end"/>
            </w:r>
          </w:hyperlink>
        </w:p>
        <w:p w14:paraId="1EE02B67" w14:textId="0CABA784" w:rsidR="0007427C" w:rsidRPr="00416ADE" w:rsidRDefault="00000000" w:rsidP="0007427C">
          <w:pPr>
            <w:pStyle w:val="TOC1"/>
            <w:spacing w:line="480" w:lineRule="auto"/>
            <w:rPr>
              <w:rFonts w:cs="Times New Roman"/>
              <w:noProof/>
            </w:rPr>
          </w:pPr>
          <w:hyperlink w:anchor="_Toc112357612" w:history="1">
            <w:r w:rsidR="0007427C" w:rsidRPr="00416ADE">
              <w:rPr>
                <w:rStyle w:val="Hyperlink"/>
                <w:rFonts w:cs="Times New Roman"/>
                <w:noProof/>
              </w:rPr>
              <w:t>LAPORAN KERJA PRAKTEK</w:t>
            </w:r>
            <w:r w:rsidR="0007427C" w:rsidRPr="00416ADE">
              <w:rPr>
                <w:rFonts w:cs="Times New Roman"/>
                <w:noProof/>
                <w:webHidden/>
              </w:rPr>
              <w:tab/>
            </w:r>
            <w:r w:rsidR="0007427C" w:rsidRPr="00416ADE">
              <w:rPr>
                <w:rFonts w:cs="Times New Roman"/>
                <w:noProof/>
                <w:webHidden/>
              </w:rPr>
              <w:fldChar w:fldCharType="begin"/>
            </w:r>
            <w:r w:rsidR="0007427C" w:rsidRPr="00416ADE">
              <w:rPr>
                <w:rFonts w:cs="Times New Roman"/>
                <w:noProof/>
                <w:webHidden/>
              </w:rPr>
              <w:instrText xml:space="preserve"> PAGEREF _Toc112357612 \h </w:instrText>
            </w:r>
            <w:r w:rsidR="0007427C" w:rsidRPr="00416ADE">
              <w:rPr>
                <w:rFonts w:cs="Times New Roman"/>
                <w:noProof/>
                <w:webHidden/>
              </w:rPr>
              <w:fldChar w:fldCharType="separate"/>
            </w:r>
            <w:r w:rsidR="006E503A">
              <w:rPr>
                <w:rFonts w:cs="Times New Roman"/>
                <w:b/>
                <w:bCs/>
                <w:noProof/>
                <w:webHidden/>
                <w:lang w:val="en-US"/>
              </w:rPr>
              <w:t>Error! Bookmark not defined.</w:t>
            </w:r>
            <w:r w:rsidR="0007427C" w:rsidRPr="00416ADE">
              <w:rPr>
                <w:rFonts w:cs="Times New Roman"/>
                <w:noProof/>
                <w:webHidden/>
              </w:rPr>
              <w:fldChar w:fldCharType="end"/>
            </w:r>
          </w:hyperlink>
        </w:p>
        <w:p w14:paraId="18EDC412" w14:textId="11173ACA" w:rsidR="0007427C" w:rsidRPr="00416ADE" w:rsidRDefault="00000000" w:rsidP="0007427C">
          <w:pPr>
            <w:pStyle w:val="TOC1"/>
            <w:spacing w:line="480" w:lineRule="auto"/>
            <w:rPr>
              <w:rFonts w:cs="Times New Roman"/>
              <w:noProof/>
            </w:rPr>
          </w:pPr>
          <w:hyperlink w:anchor="_Toc112357613" w:history="1">
            <w:r w:rsidR="0007427C" w:rsidRPr="00416ADE">
              <w:rPr>
                <w:rStyle w:val="Hyperlink"/>
                <w:rFonts w:cs="Times New Roman"/>
                <w:noProof/>
              </w:rPr>
              <w:t>LEMBAR PENGESAHAN</w:t>
            </w:r>
            <w:r w:rsidR="0007427C" w:rsidRPr="00416ADE">
              <w:rPr>
                <w:rFonts w:cs="Times New Roman"/>
                <w:noProof/>
                <w:webHidden/>
              </w:rPr>
              <w:tab/>
            </w:r>
            <w:r w:rsidR="0007427C" w:rsidRPr="00416ADE">
              <w:rPr>
                <w:rFonts w:cs="Times New Roman"/>
                <w:noProof/>
                <w:webHidden/>
              </w:rPr>
              <w:fldChar w:fldCharType="begin"/>
            </w:r>
            <w:r w:rsidR="0007427C" w:rsidRPr="00416ADE">
              <w:rPr>
                <w:rFonts w:cs="Times New Roman"/>
                <w:noProof/>
                <w:webHidden/>
              </w:rPr>
              <w:instrText xml:space="preserve"> PAGEREF _Toc112357613 \h </w:instrText>
            </w:r>
            <w:r w:rsidR="0007427C" w:rsidRPr="00416ADE">
              <w:rPr>
                <w:rFonts w:cs="Times New Roman"/>
                <w:noProof/>
                <w:webHidden/>
              </w:rPr>
            </w:r>
            <w:r w:rsidR="0007427C" w:rsidRPr="00416ADE">
              <w:rPr>
                <w:rFonts w:cs="Times New Roman"/>
                <w:noProof/>
                <w:webHidden/>
              </w:rPr>
              <w:fldChar w:fldCharType="separate"/>
            </w:r>
            <w:r w:rsidR="006E503A">
              <w:rPr>
                <w:rFonts w:cs="Times New Roman"/>
                <w:noProof/>
                <w:webHidden/>
              </w:rPr>
              <w:t>ii</w:t>
            </w:r>
            <w:r w:rsidR="0007427C" w:rsidRPr="00416ADE">
              <w:rPr>
                <w:rFonts w:cs="Times New Roman"/>
                <w:noProof/>
                <w:webHidden/>
              </w:rPr>
              <w:fldChar w:fldCharType="end"/>
            </w:r>
          </w:hyperlink>
        </w:p>
        <w:p w14:paraId="74879C1C" w14:textId="2FF37F41" w:rsidR="0007427C" w:rsidRPr="00416ADE" w:rsidRDefault="00000000" w:rsidP="0007427C">
          <w:pPr>
            <w:pStyle w:val="TOC1"/>
            <w:spacing w:line="480" w:lineRule="auto"/>
            <w:rPr>
              <w:rFonts w:cs="Times New Roman"/>
              <w:noProof/>
            </w:rPr>
          </w:pPr>
          <w:hyperlink w:anchor="_Toc112357614" w:history="1">
            <w:r w:rsidR="0007427C" w:rsidRPr="00416ADE">
              <w:rPr>
                <w:rStyle w:val="Hyperlink"/>
                <w:rFonts w:cs="Times New Roman"/>
                <w:noProof/>
              </w:rPr>
              <w:t>KATA PENGANTAR</w:t>
            </w:r>
            <w:r w:rsidR="0007427C" w:rsidRPr="00416ADE">
              <w:rPr>
                <w:rFonts w:cs="Times New Roman"/>
                <w:noProof/>
                <w:webHidden/>
              </w:rPr>
              <w:tab/>
            </w:r>
            <w:r w:rsidR="0007427C" w:rsidRPr="00416ADE">
              <w:rPr>
                <w:rFonts w:cs="Times New Roman"/>
                <w:noProof/>
                <w:webHidden/>
              </w:rPr>
              <w:fldChar w:fldCharType="begin"/>
            </w:r>
            <w:r w:rsidR="0007427C" w:rsidRPr="00416ADE">
              <w:rPr>
                <w:rFonts w:cs="Times New Roman"/>
                <w:noProof/>
                <w:webHidden/>
              </w:rPr>
              <w:instrText xml:space="preserve"> PAGEREF _Toc112357614 \h </w:instrText>
            </w:r>
            <w:r w:rsidR="0007427C" w:rsidRPr="00416ADE">
              <w:rPr>
                <w:rFonts w:cs="Times New Roman"/>
                <w:noProof/>
                <w:webHidden/>
              </w:rPr>
            </w:r>
            <w:r w:rsidR="0007427C" w:rsidRPr="00416ADE">
              <w:rPr>
                <w:rFonts w:cs="Times New Roman"/>
                <w:noProof/>
                <w:webHidden/>
              </w:rPr>
              <w:fldChar w:fldCharType="separate"/>
            </w:r>
            <w:r w:rsidR="006E503A">
              <w:rPr>
                <w:rFonts w:cs="Times New Roman"/>
                <w:noProof/>
                <w:webHidden/>
              </w:rPr>
              <w:t>vi</w:t>
            </w:r>
            <w:r w:rsidR="0007427C" w:rsidRPr="00416ADE">
              <w:rPr>
                <w:rFonts w:cs="Times New Roman"/>
                <w:noProof/>
                <w:webHidden/>
              </w:rPr>
              <w:fldChar w:fldCharType="end"/>
            </w:r>
          </w:hyperlink>
        </w:p>
        <w:p w14:paraId="117CD982" w14:textId="74C0B313" w:rsidR="0007427C" w:rsidRPr="00416ADE" w:rsidRDefault="00000000" w:rsidP="0007427C">
          <w:pPr>
            <w:pStyle w:val="TOC1"/>
            <w:spacing w:line="480" w:lineRule="auto"/>
            <w:rPr>
              <w:rFonts w:cs="Times New Roman"/>
              <w:noProof/>
            </w:rPr>
          </w:pPr>
          <w:hyperlink w:anchor="_Toc112357615" w:history="1">
            <w:r w:rsidR="0007427C" w:rsidRPr="00416ADE">
              <w:rPr>
                <w:rStyle w:val="Hyperlink"/>
                <w:rFonts w:cs="Times New Roman"/>
                <w:noProof/>
              </w:rPr>
              <w:t>DAFTAR ISI</w:t>
            </w:r>
            <w:r w:rsidR="0007427C" w:rsidRPr="00416ADE">
              <w:rPr>
                <w:rFonts w:cs="Times New Roman"/>
                <w:noProof/>
                <w:webHidden/>
              </w:rPr>
              <w:tab/>
            </w:r>
            <w:r w:rsidR="0007427C" w:rsidRPr="00416ADE">
              <w:rPr>
                <w:rFonts w:cs="Times New Roman"/>
                <w:noProof/>
                <w:webHidden/>
              </w:rPr>
              <w:fldChar w:fldCharType="begin"/>
            </w:r>
            <w:r w:rsidR="0007427C" w:rsidRPr="00416ADE">
              <w:rPr>
                <w:rFonts w:cs="Times New Roman"/>
                <w:noProof/>
                <w:webHidden/>
              </w:rPr>
              <w:instrText xml:space="preserve"> PAGEREF _Toc112357615 \h </w:instrText>
            </w:r>
            <w:r w:rsidR="0007427C" w:rsidRPr="00416ADE">
              <w:rPr>
                <w:rFonts w:cs="Times New Roman"/>
                <w:noProof/>
                <w:webHidden/>
              </w:rPr>
            </w:r>
            <w:r w:rsidR="0007427C" w:rsidRPr="00416ADE">
              <w:rPr>
                <w:rFonts w:cs="Times New Roman"/>
                <w:noProof/>
                <w:webHidden/>
              </w:rPr>
              <w:fldChar w:fldCharType="separate"/>
            </w:r>
            <w:r w:rsidR="006E503A">
              <w:rPr>
                <w:rFonts w:cs="Times New Roman"/>
                <w:noProof/>
                <w:webHidden/>
              </w:rPr>
              <w:t>vii</w:t>
            </w:r>
            <w:r w:rsidR="0007427C" w:rsidRPr="00416ADE">
              <w:rPr>
                <w:rFonts w:cs="Times New Roman"/>
                <w:noProof/>
                <w:webHidden/>
              </w:rPr>
              <w:fldChar w:fldCharType="end"/>
            </w:r>
          </w:hyperlink>
        </w:p>
        <w:p w14:paraId="7DB10319" w14:textId="441AD8F9" w:rsidR="0007427C" w:rsidRPr="00416ADE" w:rsidRDefault="00000000" w:rsidP="0007427C">
          <w:pPr>
            <w:pStyle w:val="TOC1"/>
            <w:spacing w:line="480" w:lineRule="auto"/>
            <w:rPr>
              <w:rFonts w:cs="Times New Roman"/>
              <w:noProof/>
            </w:rPr>
          </w:pPr>
          <w:hyperlink w:anchor="_Toc112357616" w:history="1">
            <w:r w:rsidR="0007427C" w:rsidRPr="00416ADE">
              <w:rPr>
                <w:rStyle w:val="Hyperlink"/>
                <w:rFonts w:cs="Times New Roman"/>
                <w:noProof/>
              </w:rPr>
              <w:t>DAFTAR TABEL</w:t>
            </w:r>
            <w:r w:rsidR="0007427C" w:rsidRPr="00416ADE">
              <w:rPr>
                <w:rFonts w:cs="Times New Roman"/>
                <w:noProof/>
                <w:webHidden/>
              </w:rPr>
              <w:tab/>
            </w:r>
            <w:r w:rsidR="0007427C" w:rsidRPr="00416ADE">
              <w:rPr>
                <w:rFonts w:cs="Times New Roman"/>
                <w:noProof/>
                <w:webHidden/>
              </w:rPr>
              <w:fldChar w:fldCharType="begin"/>
            </w:r>
            <w:r w:rsidR="0007427C" w:rsidRPr="00416ADE">
              <w:rPr>
                <w:rFonts w:cs="Times New Roman"/>
                <w:noProof/>
                <w:webHidden/>
              </w:rPr>
              <w:instrText xml:space="preserve"> PAGEREF _Toc112357616 \h </w:instrText>
            </w:r>
            <w:r w:rsidR="0007427C" w:rsidRPr="00416ADE">
              <w:rPr>
                <w:rFonts w:cs="Times New Roman"/>
                <w:noProof/>
                <w:webHidden/>
              </w:rPr>
            </w:r>
            <w:r w:rsidR="0007427C" w:rsidRPr="00416ADE">
              <w:rPr>
                <w:rFonts w:cs="Times New Roman"/>
                <w:noProof/>
                <w:webHidden/>
              </w:rPr>
              <w:fldChar w:fldCharType="separate"/>
            </w:r>
            <w:r w:rsidR="006E503A">
              <w:rPr>
                <w:rFonts w:cs="Times New Roman"/>
                <w:noProof/>
                <w:webHidden/>
              </w:rPr>
              <w:t>ix</w:t>
            </w:r>
            <w:r w:rsidR="0007427C" w:rsidRPr="00416ADE">
              <w:rPr>
                <w:rFonts w:cs="Times New Roman"/>
                <w:noProof/>
                <w:webHidden/>
              </w:rPr>
              <w:fldChar w:fldCharType="end"/>
            </w:r>
          </w:hyperlink>
        </w:p>
        <w:p w14:paraId="0AD0E31A" w14:textId="60C5B308" w:rsidR="0007427C" w:rsidRPr="00416ADE" w:rsidRDefault="00000000" w:rsidP="0007427C">
          <w:pPr>
            <w:pStyle w:val="TOC1"/>
            <w:spacing w:line="480" w:lineRule="auto"/>
            <w:rPr>
              <w:rFonts w:cs="Times New Roman"/>
              <w:noProof/>
            </w:rPr>
          </w:pPr>
          <w:hyperlink w:anchor="_Toc112357617" w:history="1">
            <w:r w:rsidR="0007427C" w:rsidRPr="00416ADE">
              <w:rPr>
                <w:rStyle w:val="Hyperlink"/>
                <w:rFonts w:cs="Times New Roman"/>
                <w:noProof/>
              </w:rPr>
              <w:t>DAFTAR GAMBAR</w:t>
            </w:r>
            <w:r w:rsidR="0007427C" w:rsidRPr="00416ADE">
              <w:rPr>
                <w:rFonts w:cs="Times New Roman"/>
                <w:noProof/>
                <w:webHidden/>
              </w:rPr>
              <w:tab/>
            </w:r>
            <w:r w:rsidR="0007427C" w:rsidRPr="00416ADE">
              <w:rPr>
                <w:rFonts w:cs="Times New Roman"/>
                <w:noProof/>
                <w:webHidden/>
              </w:rPr>
              <w:fldChar w:fldCharType="begin"/>
            </w:r>
            <w:r w:rsidR="0007427C" w:rsidRPr="00416ADE">
              <w:rPr>
                <w:rFonts w:cs="Times New Roman"/>
                <w:noProof/>
                <w:webHidden/>
              </w:rPr>
              <w:instrText xml:space="preserve"> PAGEREF _Toc112357617 \h </w:instrText>
            </w:r>
            <w:r w:rsidR="0007427C" w:rsidRPr="00416ADE">
              <w:rPr>
                <w:rFonts w:cs="Times New Roman"/>
                <w:noProof/>
                <w:webHidden/>
              </w:rPr>
            </w:r>
            <w:r w:rsidR="0007427C" w:rsidRPr="00416ADE">
              <w:rPr>
                <w:rFonts w:cs="Times New Roman"/>
                <w:noProof/>
                <w:webHidden/>
              </w:rPr>
              <w:fldChar w:fldCharType="separate"/>
            </w:r>
            <w:r w:rsidR="006E503A">
              <w:rPr>
                <w:rFonts w:cs="Times New Roman"/>
                <w:noProof/>
                <w:webHidden/>
              </w:rPr>
              <w:t>x</w:t>
            </w:r>
            <w:r w:rsidR="0007427C" w:rsidRPr="00416ADE">
              <w:rPr>
                <w:rFonts w:cs="Times New Roman"/>
                <w:noProof/>
                <w:webHidden/>
              </w:rPr>
              <w:fldChar w:fldCharType="end"/>
            </w:r>
          </w:hyperlink>
        </w:p>
        <w:p w14:paraId="0AA50A3B" w14:textId="0304B135" w:rsidR="0007427C" w:rsidRPr="00416ADE" w:rsidRDefault="00000000" w:rsidP="0007427C">
          <w:pPr>
            <w:pStyle w:val="TOC1"/>
            <w:spacing w:line="480" w:lineRule="auto"/>
            <w:rPr>
              <w:rFonts w:cs="Times New Roman"/>
              <w:noProof/>
            </w:rPr>
          </w:pPr>
          <w:hyperlink w:anchor="_Toc112357618" w:history="1">
            <w:r w:rsidR="0007427C" w:rsidRPr="00416ADE">
              <w:rPr>
                <w:rStyle w:val="Hyperlink"/>
                <w:rFonts w:cs="Times New Roman"/>
                <w:noProof/>
              </w:rPr>
              <w:t>BAB I PENDAHULUAN</w:t>
            </w:r>
            <w:r w:rsidR="0007427C" w:rsidRPr="00416ADE">
              <w:rPr>
                <w:rFonts w:cs="Times New Roman"/>
                <w:noProof/>
                <w:webHidden/>
              </w:rPr>
              <w:tab/>
            </w:r>
            <w:r w:rsidR="0007427C" w:rsidRPr="00416ADE">
              <w:rPr>
                <w:rFonts w:cs="Times New Roman"/>
                <w:noProof/>
                <w:webHidden/>
              </w:rPr>
              <w:fldChar w:fldCharType="begin"/>
            </w:r>
            <w:r w:rsidR="0007427C" w:rsidRPr="00416ADE">
              <w:rPr>
                <w:rFonts w:cs="Times New Roman"/>
                <w:noProof/>
                <w:webHidden/>
              </w:rPr>
              <w:instrText xml:space="preserve"> PAGEREF _Toc112357618 \h </w:instrText>
            </w:r>
            <w:r w:rsidR="0007427C" w:rsidRPr="00416ADE">
              <w:rPr>
                <w:rFonts w:cs="Times New Roman"/>
                <w:noProof/>
                <w:webHidden/>
              </w:rPr>
            </w:r>
            <w:r w:rsidR="0007427C" w:rsidRPr="00416ADE">
              <w:rPr>
                <w:rFonts w:cs="Times New Roman"/>
                <w:noProof/>
                <w:webHidden/>
              </w:rPr>
              <w:fldChar w:fldCharType="separate"/>
            </w:r>
            <w:r w:rsidR="006E503A">
              <w:rPr>
                <w:rFonts w:cs="Times New Roman"/>
                <w:noProof/>
                <w:webHidden/>
              </w:rPr>
              <w:t>1</w:t>
            </w:r>
            <w:r w:rsidR="0007427C" w:rsidRPr="00416ADE">
              <w:rPr>
                <w:rFonts w:cs="Times New Roman"/>
                <w:noProof/>
                <w:webHidden/>
              </w:rPr>
              <w:fldChar w:fldCharType="end"/>
            </w:r>
          </w:hyperlink>
        </w:p>
        <w:p w14:paraId="78862C3B" w14:textId="680E7114" w:rsidR="0007427C" w:rsidRPr="00416ADE" w:rsidRDefault="00000000" w:rsidP="0007427C">
          <w:pPr>
            <w:pStyle w:val="TOC2"/>
            <w:tabs>
              <w:tab w:val="left" w:pos="1701"/>
              <w:tab w:val="right" w:leader="dot" w:pos="7928"/>
            </w:tabs>
            <w:spacing w:line="480" w:lineRule="auto"/>
            <w:rPr>
              <w:noProof/>
              <w:lang w:val="en-ID" w:eastAsia="ja-JP"/>
            </w:rPr>
          </w:pPr>
          <w:hyperlink w:anchor="_Toc112357619" w:history="1">
            <w:r w:rsidR="0007427C" w:rsidRPr="00416ADE">
              <w:rPr>
                <w:rStyle w:val="Hyperlink"/>
                <w:noProof/>
              </w:rPr>
              <w:t>1.1.</w:t>
            </w:r>
            <w:r w:rsidR="0007427C" w:rsidRPr="00416ADE">
              <w:rPr>
                <w:noProof/>
                <w:lang w:val="en-ID" w:eastAsia="ja-JP"/>
              </w:rPr>
              <w:tab/>
            </w:r>
            <w:r w:rsidR="0007427C" w:rsidRPr="00416ADE">
              <w:rPr>
                <w:rStyle w:val="Hyperlink"/>
                <w:noProof/>
              </w:rPr>
              <w:t>Latar Belakang Masalah</w:t>
            </w:r>
            <w:r w:rsidR="0007427C" w:rsidRPr="00416ADE">
              <w:rPr>
                <w:noProof/>
                <w:webHidden/>
              </w:rPr>
              <w:tab/>
            </w:r>
            <w:r w:rsidR="0007427C" w:rsidRPr="00416ADE">
              <w:rPr>
                <w:noProof/>
                <w:webHidden/>
              </w:rPr>
              <w:fldChar w:fldCharType="begin"/>
            </w:r>
            <w:r w:rsidR="0007427C" w:rsidRPr="00416ADE">
              <w:rPr>
                <w:noProof/>
                <w:webHidden/>
              </w:rPr>
              <w:instrText xml:space="preserve"> PAGEREF _Toc112357619 \h </w:instrText>
            </w:r>
            <w:r w:rsidR="0007427C" w:rsidRPr="00416ADE">
              <w:rPr>
                <w:noProof/>
                <w:webHidden/>
              </w:rPr>
            </w:r>
            <w:r w:rsidR="0007427C" w:rsidRPr="00416ADE">
              <w:rPr>
                <w:noProof/>
                <w:webHidden/>
              </w:rPr>
              <w:fldChar w:fldCharType="separate"/>
            </w:r>
            <w:r w:rsidR="006E503A">
              <w:rPr>
                <w:noProof/>
                <w:webHidden/>
              </w:rPr>
              <w:t>1</w:t>
            </w:r>
            <w:r w:rsidR="0007427C" w:rsidRPr="00416ADE">
              <w:rPr>
                <w:noProof/>
                <w:webHidden/>
              </w:rPr>
              <w:fldChar w:fldCharType="end"/>
            </w:r>
          </w:hyperlink>
        </w:p>
        <w:p w14:paraId="4E5BD97B" w14:textId="77E8D32A" w:rsidR="0007427C" w:rsidRPr="00416ADE" w:rsidRDefault="00000000" w:rsidP="0007427C">
          <w:pPr>
            <w:pStyle w:val="TOC2"/>
            <w:tabs>
              <w:tab w:val="left" w:pos="1701"/>
              <w:tab w:val="right" w:leader="dot" w:pos="7928"/>
            </w:tabs>
            <w:spacing w:line="480" w:lineRule="auto"/>
            <w:rPr>
              <w:noProof/>
              <w:lang w:val="en-ID" w:eastAsia="ja-JP"/>
            </w:rPr>
          </w:pPr>
          <w:hyperlink w:anchor="_Toc112357620" w:history="1">
            <w:r w:rsidR="0007427C" w:rsidRPr="00416ADE">
              <w:rPr>
                <w:rStyle w:val="Hyperlink"/>
                <w:noProof/>
              </w:rPr>
              <w:t>1.2.</w:t>
            </w:r>
            <w:r w:rsidR="0007427C" w:rsidRPr="00416ADE">
              <w:rPr>
                <w:noProof/>
                <w:lang w:val="en-ID" w:eastAsia="ja-JP"/>
              </w:rPr>
              <w:tab/>
            </w:r>
            <w:r w:rsidR="0007427C" w:rsidRPr="00416ADE">
              <w:rPr>
                <w:rStyle w:val="Hyperlink"/>
                <w:noProof/>
              </w:rPr>
              <w:t>Identifikasi Masalah</w:t>
            </w:r>
            <w:r w:rsidR="0007427C" w:rsidRPr="00416ADE">
              <w:rPr>
                <w:noProof/>
                <w:webHidden/>
              </w:rPr>
              <w:tab/>
            </w:r>
            <w:r w:rsidR="0007427C" w:rsidRPr="00416ADE">
              <w:rPr>
                <w:noProof/>
                <w:webHidden/>
              </w:rPr>
              <w:fldChar w:fldCharType="begin"/>
            </w:r>
            <w:r w:rsidR="0007427C" w:rsidRPr="00416ADE">
              <w:rPr>
                <w:noProof/>
                <w:webHidden/>
              </w:rPr>
              <w:instrText xml:space="preserve"> PAGEREF _Toc112357620 \h </w:instrText>
            </w:r>
            <w:r w:rsidR="0007427C" w:rsidRPr="00416ADE">
              <w:rPr>
                <w:noProof/>
                <w:webHidden/>
              </w:rPr>
            </w:r>
            <w:r w:rsidR="0007427C" w:rsidRPr="00416ADE">
              <w:rPr>
                <w:noProof/>
                <w:webHidden/>
              </w:rPr>
              <w:fldChar w:fldCharType="separate"/>
            </w:r>
            <w:r w:rsidR="006E503A">
              <w:rPr>
                <w:noProof/>
                <w:webHidden/>
              </w:rPr>
              <w:t>5</w:t>
            </w:r>
            <w:r w:rsidR="0007427C" w:rsidRPr="00416ADE">
              <w:rPr>
                <w:noProof/>
                <w:webHidden/>
              </w:rPr>
              <w:fldChar w:fldCharType="end"/>
            </w:r>
          </w:hyperlink>
        </w:p>
        <w:p w14:paraId="34B31BE0" w14:textId="43A6B853" w:rsidR="0007427C" w:rsidRPr="00416ADE" w:rsidRDefault="00000000" w:rsidP="0007427C">
          <w:pPr>
            <w:pStyle w:val="TOC2"/>
            <w:tabs>
              <w:tab w:val="left" w:pos="1701"/>
              <w:tab w:val="right" w:leader="dot" w:pos="7928"/>
            </w:tabs>
            <w:spacing w:line="480" w:lineRule="auto"/>
            <w:rPr>
              <w:noProof/>
              <w:lang w:val="en-ID" w:eastAsia="ja-JP"/>
            </w:rPr>
          </w:pPr>
          <w:hyperlink w:anchor="_Toc112357621" w:history="1">
            <w:r w:rsidR="0007427C" w:rsidRPr="00416ADE">
              <w:rPr>
                <w:rStyle w:val="Hyperlink"/>
                <w:noProof/>
              </w:rPr>
              <w:t>1.3.</w:t>
            </w:r>
            <w:r w:rsidR="0007427C" w:rsidRPr="00416ADE">
              <w:rPr>
                <w:noProof/>
                <w:lang w:val="en-ID" w:eastAsia="ja-JP"/>
              </w:rPr>
              <w:tab/>
            </w:r>
            <w:r w:rsidR="0007427C" w:rsidRPr="00416ADE">
              <w:rPr>
                <w:rStyle w:val="Hyperlink"/>
                <w:noProof/>
              </w:rPr>
              <w:t>Batasan Masalah</w:t>
            </w:r>
            <w:r w:rsidR="0007427C" w:rsidRPr="00416ADE">
              <w:rPr>
                <w:noProof/>
                <w:webHidden/>
              </w:rPr>
              <w:tab/>
            </w:r>
            <w:r w:rsidR="0007427C" w:rsidRPr="00416ADE">
              <w:rPr>
                <w:noProof/>
                <w:webHidden/>
              </w:rPr>
              <w:fldChar w:fldCharType="begin"/>
            </w:r>
            <w:r w:rsidR="0007427C" w:rsidRPr="00416ADE">
              <w:rPr>
                <w:noProof/>
                <w:webHidden/>
              </w:rPr>
              <w:instrText xml:space="preserve"> PAGEREF _Toc112357621 \h </w:instrText>
            </w:r>
            <w:r w:rsidR="0007427C" w:rsidRPr="00416ADE">
              <w:rPr>
                <w:noProof/>
                <w:webHidden/>
              </w:rPr>
            </w:r>
            <w:r w:rsidR="0007427C" w:rsidRPr="00416ADE">
              <w:rPr>
                <w:noProof/>
                <w:webHidden/>
              </w:rPr>
              <w:fldChar w:fldCharType="separate"/>
            </w:r>
            <w:r w:rsidR="006E503A">
              <w:rPr>
                <w:noProof/>
                <w:webHidden/>
              </w:rPr>
              <w:t>5</w:t>
            </w:r>
            <w:r w:rsidR="0007427C" w:rsidRPr="00416ADE">
              <w:rPr>
                <w:noProof/>
                <w:webHidden/>
              </w:rPr>
              <w:fldChar w:fldCharType="end"/>
            </w:r>
          </w:hyperlink>
        </w:p>
        <w:p w14:paraId="56413232" w14:textId="2D6A5C4E" w:rsidR="0007427C" w:rsidRPr="00416ADE" w:rsidRDefault="00000000" w:rsidP="0007427C">
          <w:pPr>
            <w:pStyle w:val="TOC2"/>
            <w:tabs>
              <w:tab w:val="left" w:pos="1701"/>
              <w:tab w:val="right" w:leader="dot" w:pos="7928"/>
            </w:tabs>
            <w:spacing w:line="480" w:lineRule="auto"/>
            <w:rPr>
              <w:noProof/>
              <w:lang w:val="en-ID" w:eastAsia="ja-JP"/>
            </w:rPr>
          </w:pPr>
          <w:hyperlink w:anchor="_Toc112357622" w:history="1">
            <w:r w:rsidR="0007427C" w:rsidRPr="00416ADE">
              <w:rPr>
                <w:rStyle w:val="Hyperlink"/>
                <w:noProof/>
              </w:rPr>
              <w:t>1.4.</w:t>
            </w:r>
            <w:r w:rsidR="0007427C" w:rsidRPr="00416ADE">
              <w:rPr>
                <w:noProof/>
                <w:lang w:val="en-ID" w:eastAsia="ja-JP"/>
              </w:rPr>
              <w:tab/>
            </w:r>
            <w:r w:rsidR="0007427C" w:rsidRPr="00416ADE">
              <w:rPr>
                <w:rStyle w:val="Hyperlink"/>
                <w:noProof/>
              </w:rPr>
              <w:t>Rumusan Masalah</w:t>
            </w:r>
            <w:r w:rsidR="0007427C" w:rsidRPr="00416ADE">
              <w:rPr>
                <w:noProof/>
                <w:webHidden/>
              </w:rPr>
              <w:tab/>
            </w:r>
            <w:r w:rsidR="0007427C" w:rsidRPr="00416ADE">
              <w:rPr>
                <w:noProof/>
                <w:webHidden/>
              </w:rPr>
              <w:fldChar w:fldCharType="begin"/>
            </w:r>
            <w:r w:rsidR="0007427C" w:rsidRPr="00416ADE">
              <w:rPr>
                <w:noProof/>
                <w:webHidden/>
              </w:rPr>
              <w:instrText xml:space="preserve"> PAGEREF _Toc112357622 \h </w:instrText>
            </w:r>
            <w:r w:rsidR="0007427C" w:rsidRPr="00416ADE">
              <w:rPr>
                <w:noProof/>
                <w:webHidden/>
              </w:rPr>
            </w:r>
            <w:r w:rsidR="0007427C" w:rsidRPr="00416ADE">
              <w:rPr>
                <w:noProof/>
                <w:webHidden/>
              </w:rPr>
              <w:fldChar w:fldCharType="separate"/>
            </w:r>
            <w:r w:rsidR="006E503A">
              <w:rPr>
                <w:noProof/>
                <w:webHidden/>
              </w:rPr>
              <w:t>6</w:t>
            </w:r>
            <w:r w:rsidR="0007427C" w:rsidRPr="00416ADE">
              <w:rPr>
                <w:noProof/>
                <w:webHidden/>
              </w:rPr>
              <w:fldChar w:fldCharType="end"/>
            </w:r>
          </w:hyperlink>
        </w:p>
        <w:p w14:paraId="1E2F8F7E" w14:textId="66501767" w:rsidR="0007427C" w:rsidRPr="00416ADE" w:rsidRDefault="00000000" w:rsidP="0007427C">
          <w:pPr>
            <w:pStyle w:val="TOC2"/>
            <w:tabs>
              <w:tab w:val="left" w:pos="1701"/>
              <w:tab w:val="right" w:leader="dot" w:pos="7928"/>
            </w:tabs>
            <w:spacing w:line="480" w:lineRule="auto"/>
            <w:rPr>
              <w:noProof/>
              <w:lang w:val="en-ID" w:eastAsia="ja-JP"/>
            </w:rPr>
          </w:pPr>
          <w:hyperlink w:anchor="_Toc112357623" w:history="1">
            <w:r w:rsidR="0007427C" w:rsidRPr="00416ADE">
              <w:rPr>
                <w:rStyle w:val="Hyperlink"/>
                <w:noProof/>
              </w:rPr>
              <w:t>1.5.</w:t>
            </w:r>
            <w:r w:rsidR="0007427C" w:rsidRPr="00416ADE">
              <w:rPr>
                <w:noProof/>
                <w:lang w:val="en-ID" w:eastAsia="ja-JP"/>
              </w:rPr>
              <w:tab/>
            </w:r>
            <w:r w:rsidR="0007427C" w:rsidRPr="00416ADE">
              <w:rPr>
                <w:rStyle w:val="Hyperlink"/>
                <w:noProof/>
              </w:rPr>
              <w:t>Tujuan dan Manfaat Kerja Praktek</w:t>
            </w:r>
            <w:r w:rsidR="0007427C" w:rsidRPr="00416ADE">
              <w:rPr>
                <w:noProof/>
                <w:webHidden/>
              </w:rPr>
              <w:tab/>
            </w:r>
            <w:r w:rsidR="0007427C" w:rsidRPr="00416ADE">
              <w:rPr>
                <w:noProof/>
                <w:webHidden/>
              </w:rPr>
              <w:fldChar w:fldCharType="begin"/>
            </w:r>
            <w:r w:rsidR="0007427C" w:rsidRPr="00416ADE">
              <w:rPr>
                <w:noProof/>
                <w:webHidden/>
              </w:rPr>
              <w:instrText xml:space="preserve"> PAGEREF _Toc112357623 \h </w:instrText>
            </w:r>
            <w:r w:rsidR="0007427C" w:rsidRPr="00416ADE">
              <w:rPr>
                <w:noProof/>
                <w:webHidden/>
              </w:rPr>
            </w:r>
            <w:r w:rsidR="0007427C" w:rsidRPr="00416ADE">
              <w:rPr>
                <w:noProof/>
                <w:webHidden/>
              </w:rPr>
              <w:fldChar w:fldCharType="separate"/>
            </w:r>
            <w:r w:rsidR="006E503A">
              <w:rPr>
                <w:noProof/>
                <w:webHidden/>
              </w:rPr>
              <w:t>7</w:t>
            </w:r>
            <w:r w:rsidR="0007427C" w:rsidRPr="00416ADE">
              <w:rPr>
                <w:noProof/>
                <w:webHidden/>
              </w:rPr>
              <w:fldChar w:fldCharType="end"/>
            </w:r>
          </w:hyperlink>
        </w:p>
        <w:p w14:paraId="21A09AC2" w14:textId="4826F198" w:rsidR="0007427C" w:rsidRPr="00416ADE" w:rsidRDefault="00000000" w:rsidP="0007427C">
          <w:pPr>
            <w:pStyle w:val="TOC2"/>
            <w:tabs>
              <w:tab w:val="left" w:pos="1701"/>
              <w:tab w:val="right" w:leader="dot" w:pos="7928"/>
            </w:tabs>
            <w:spacing w:line="480" w:lineRule="auto"/>
            <w:rPr>
              <w:noProof/>
              <w:lang w:val="en-ID" w:eastAsia="ja-JP"/>
            </w:rPr>
          </w:pPr>
          <w:hyperlink w:anchor="_Toc112357624" w:history="1">
            <w:r w:rsidR="0007427C" w:rsidRPr="00416ADE">
              <w:rPr>
                <w:rStyle w:val="Hyperlink"/>
                <w:noProof/>
              </w:rPr>
              <w:t>1.6.</w:t>
            </w:r>
            <w:r w:rsidR="0007427C" w:rsidRPr="00416ADE">
              <w:rPr>
                <w:noProof/>
                <w:lang w:val="en-ID" w:eastAsia="ja-JP"/>
              </w:rPr>
              <w:tab/>
            </w:r>
            <w:r w:rsidR="0007427C" w:rsidRPr="00416ADE">
              <w:rPr>
                <w:rStyle w:val="Hyperlink"/>
                <w:noProof/>
              </w:rPr>
              <w:t>Jadwal Waktu dan Tempat Pelaksanaan</w:t>
            </w:r>
            <w:r w:rsidR="0007427C" w:rsidRPr="00416ADE">
              <w:rPr>
                <w:noProof/>
                <w:webHidden/>
              </w:rPr>
              <w:tab/>
            </w:r>
            <w:r w:rsidR="0007427C" w:rsidRPr="00416ADE">
              <w:rPr>
                <w:noProof/>
                <w:webHidden/>
              </w:rPr>
              <w:fldChar w:fldCharType="begin"/>
            </w:r>
            <w:r w:rsidR="0007427C" w:rsidRPr="00416ADE">
              <w:rPr>
                <w:noProof/>
                <w:webHidden/>
              </w:rPr>
              <w:instrText xml:space="preserve"> PAGEREF _Toc112357624 \h </w:instrText>
            </w:r>
            <w:r w:rsidR="0007427C" w:rsidRPr="00416ADE">
              <w:rPr>
                <w:noProof/>
                <w:webHidden/>
              </w:rPr>
            </w:r>
            <w:r w:rsidR="0007427C" w:rsidRPr="00416ADE">
              <w:rPr>
                <w:noProof/>
                <w:webHidden/>
              </w:rPr>
              <w:fldChar w:fldCharType="separate"/>
            </w:r>
            <w:r w:rsidR="006E503A">
              <w:rPr>
                <w:noProof/>
                <w:webHidden/>
              </w:rPr>
              <w:t>8</w:t>
            </w:r>
            <w:r w:rsidR="0007427C" w:rsidRPr="00416ADE">
              <w:rPr>
                <w:noProof/>
                <w:webHidden/>
              </w:rPr>
              <w:fldChar w:fldCharType="end"/>
            </w:r>
          </w:hyperlink>
        </w:p>
        <w:p w14:paraId="295DD0FB" w14:textId="7672469A" w:rsidR="0007427C" w:rsidRPr="00416ADE" w:rsidRDefault="00000000" w:rsidP="0007427C">
          <w:pPr>
            <w:pStyle w:val="TOC2"/>
            <w:tabs>
              <w:tab w:val="left" w:pos="1701"/>
              <w:tab w:val="right" w:leader="dot" w:pos="7928"/>
            </w:tabs>
            <w:spacing w:line="480" w:lineRule="auto"/>
            <w:rPr>
              <w:noProof/>
              <w:lang w:val="en-ID" w:eastAsia="ja-JP"/>
            </w:rPr>
          </w:pPr>
          <w:hyperlink w:anchor="_Toc112357625" w:history="1">
            <w:r w:rsidR="0007427C" w:rsidRPr="00416ADE">
              <w:rPr>
                <w:rStyle w:val="Hyperlink"/>
                <w:noProof/>
              </w:rPr>
              <w:t>1.7.</w:t>
            </w:r>
            <w:r w:rsidR="0007427C" w:rsidRPr="00416ADE">
              <w:rPr>
                <w:noProof/>
                <w:lang w:val="en-ID" w:eastAsia="ja-JP"/>
              </w:rPr>
              <w:tab/>
            </w:r>
            <w:r w:rsidR="0007427C" w:rsidRPr="00416ADE">
              <w:rPr>
                <w:rStyle w:val="Hyperlink"/>
                <w:noProof/>
              </w:rPr>
              <w:t>Sistematika Penulisan</w:t>
            </w:r>
            <w:r w:rsidR="0007427C" w:rsidRPr="00416ADE">
              <w:rPr>
                <w:noProof/>
                <w:webHidden/>
              </w:rPr>
              <w:tab/>
            </w:r>
            <w:r w:rsidR="0007427C" w:rsidRPr="00416ADE">
              <w:rPr>
                <w:noProof/>
                <w:webHidden/>
              </w:rPr>
              <w:fldChar w:fldCharType="begin"/>
            </w:r>
            <w:r w:rsidR="0007427C" w:rsidRPr="00416ADE">
              <w:rPr>
                <w:noProof/>
                <w:webHidden/>
              </w:rPr>
              <w:instrText xml:space="preserve"> PAGEREF _Toc112357625 \h </w:instrText>
            </w:r>
            <w:r w:rsidR="0007427C" w:rsidRPr="00416ADE">
              <w:rPr>
                <w:noProof/>
                <w:webHidden/>
              </w:rPr>
            </w:r>
            <w:r w:rsidR="0007427C" w:rsidRPr="00416ADE">
              <w:rPr>
                <w:noProof/>
                <w:webHidden/>
              </w:rPr>
              <w:fldChar w:fldCharType="separate"/>
            </w:r>
            <w:r w:rsidR="006E503A">
              <w:rPr>
                <w:noProof/>
                <w:webHidden/>
              </w:rPr>
              <w:t>9</w:t>
            </w:r>
            <w:r w:rsidR="0007427C" w:rsidRPr="00416ADE">
              <w:rPr>
                <w:noProof/>
                <w:webHidden/>
              </w:rPr>
              <w:fldChar w:fldCharType="end"/>
            </w:r>
          </w:hyperlink>
        </w:p>
        <w:p w14:paraId="0F26F21F" w14:textId="67031AC7" w:rsidR="0007427C" w:rsidRPr="00416ADE" w:rsidRDefault="00000000" w:rsidP="0007427C">
          <w:pPr>
            <w:pStyle w:val="TOC2"/>
            <w:tabs>
              <w:tab w:val="left" w:pos="1701"/>
              <w:tab w:val="right" w:leader="dot" w:pos="7928"/>
            </w:tabs>
            <w:spacing w:line="480" w:lineRule="auto"/>
            <w:rPr>
              <w:noProof/>
              <w:lang w:val="en-ID" w:eastAsia="ja-JP"/>
            </w:rPr>
          </w:pPr>
          <w:hyperlink w:anchor="_Toc112357626" w:history="1">
            <w:r w:rsidR="0007427C" w:rsidRPr="00416ADE">
              <w:rPr>
                <w:rStyle w:val="Hyperlink"/>
                <w:noProof/>
              </w:rPr>
              <w:t>2.1.</w:t>
            </w:r>
            <w:r w:rsidR="0007427C" w:rsidRPr="00416ADE">
              <w:rPr>
                <w:noProof/>
                <w:lang w:val="en-ID" w:eastAsia="ja-JP"/>
              </w:rPr>
              <w:tab/>
            </w:r>
            <w:r w:rsidR="0007427C" w:rsidRPr="00416ADE">
              <w:rPr>
                <w:rStyle w:val="Hyperlink"/>
                <w:noProof/>
              </w:rPr>
              <w:t>Definisi Sistem Informasi</w:t>
            </w:r>
            <w:r w:rsidR="0007427C" w:rsidRPr="00416ADE">
              <w:rPr>
                <w:noProof/>
                <w:webHidden/>
              </w:rPr>
              <w:tab/>
            </w:r>
            <w:r w:rsidR="0007427C" w:rsidRPr="00416ADE">
              <w:rPr>
                <w:noProof/>
                <w:webHidden/>
              </w:rPr>
              <w:fldChar w:fldCharType="begin"/>
            </w:r>
            <w:r w:rsidR="0007427C" w:rsidRPr="00416ADE">
              <w:rPr>
                <w:noProof/>
                <w:webHidden/>
              </w:rPr>
              <w:instrText xml:space="preserve"> PAGEREF _Toc112357626 \h </w:instrText>
            </w:r>
            <w:r w:rsidR="0007427C" w:rsidRPr="00416ADE">
              <w:rPr>
                <w:noProof/>
                <w:webHidden/>
              </w:rPr>
            </w:r>
            <w:r w:rsidR="0007427C" w:rsidRPr="00416ADE">
              <w:rPr>
                <w:noProof/>
                <w:webHidden/>
              </w:rPr>
              <w:fldChar w:fldCharType="separate"/>
            </w:r>
            <w:r w:rsidR="006E503A">
              <w:rPr>
                <w:noProof/>
                <w:webHidden/>
              </w:rPr>
              <w:t>11</w:t>
            </w:r>
            <w:r w:rsidR="0007427C" w:rsidRPr="00416ADE">
              <w:rPr>
                <w:noProof/>
                <w:webHidden/>
              </w:rPr>
              <w:fldChar w:fldCharType="end"/>
            </w:r>
          </w:hyperlink>
        </w:p>
        <w:p w14:paraId="642346EE" w14:textId="634E1268" w:rsidR="0007427C" w:rsidRPr="00416ADE" w:rsidRDefault="00000000" w:rsidP="0007427C">
          <w:pPr>
            <w:pStyle w:val="TOC2"/>
            <w:tabs>
              <w:tab w:val="left" w:pos="1701"/>
              <w:tab w:val="right" w:leader="dot" w:pos="7928"/>
            </w:tabs>
            <w:spacing w:line="480" w:lineRule="auto"/>
            <w:rPr>
              <w:noProof/>
              <w:lang w:val="en-ID" w:eastAsia="ja-JP"/>
            </w:rPr>
          </w:pPr>
          <w:hyperlink w:anchor="_Toc112357627" w:history="1">
            <w:r w:rsidR="0007427C" w:rsidRPr="00416ADE">
              <w:rPr>
                <w:rStyle w:val="Hyperlink"/>
                <w:noProof/>
              </w:rPr>
              <w:t>2.2.</w:t>
            </w:r>
            <w:r w:rsidR="0007427C" w:rsidRPr="00416ADE">
              <w:rPr>
                <w:noProof/>
                <w:lang w:val="en-ID" w:eastAsia="ja-JP"/>
              </w:rPr>
              <w:tab/>
            </w:r>
            <w:r w:rsidR="0007427C" w:rsidRPr="00416ADE">
              <w:rPr>
                <w:rStyle w:val="Hyperlink"/>
                <w:noProof/>
              </w:rPr>
              <w:t>Perancangan</w:t>
            </w:r>
            <w:r w:rsidR="0007427C" w:rsidRPr="00416ADE">
              <w:rPr>
                <w:noProof/>
                <w:webHidden/>
              </w:rPr>
              <w:tab/>
            </w:r>
            <w:r w:rsidR="0007427C" w:rsidRPr="00416ADE">
              <w:rPr>
                <w:noProof/>
                <w:webHidden/>
              </w:rPr>
              <w:fldChar w:fldCharType="begin"/>
            </w:r>
            <w:r w:rsidR="0007427C" w:rsidRPr="00416ADE">
              <w:rPr>
                <w:noProof/>
                <w:webHidden/>
              </w:rPr>
              <w:instrText xml:space="preserve"> PAGEREF _Toc112357627 \h </w:instrText>
            </w:r>
            <w:r w:rsidR="0007427C" w:rsidRPr="00416ADE">
              <w:rPr>
                <w:noProof/>
                <w:webHidden/>
              </w:rPr>
            </w:r>
            <w:r w:rsidR="0007427C" w:rsidRPr="00416ADE">
              <w:rPr>
                <w:noProof/>
                <w:webHidden/>
              </w:rPr>
              <w:fldChar w:fldCharType="separate"/>
            </w:r>
            <w:r w:rsidR="006E503A">
              <w:rPr>
                <w:noProof/>
                <w:webHidden/>
              </w:rPr>
              <w:t>12</w:t>
            </w:r>
            <w:r w:rsidR="0007427C" w:rsidRPr="00416ADE">
              <w:rPr>
                <w:noProof/>
                <w:webHidden/>
              </w:rPr>
              <w:fldChar w:fldCharType="end"/>
            </w:r>
          </w:hyperlink>
        </w:p>
        <w:p w14:paraId="38651717" w14:textId="38C80092" w:rsidR="0007427C" w:rsidRPr="00416ADE" w:rsidRDefault="00000000" w:rsidP="0007427C">
          <w:pPr>
            <w:pStyle w:val="TOC2"/>
            <w:tabs>
              <w:tab w:val="left" w:pos="1701"/>
              <w:tab w:val="right" w:leader="dot" w:pos="7928"/>
            </w:tabs>
            <w:spacing w:line="480" w:lineRule="auto"/>
            <w:rPr>
              <w:noProof/>
              <w:lang w:val="en-ID" w:eastAsia="ja-JP"/>
            </w:rPr>
          </w:pPr>
          <w:hyperlink w:anchor="_Toc112357628" w:history="1">
            <w:r w:rsidR="0007427C" w:rsidRPr="00416ADE">
              <w:rPr>
                <w:rStyle w:val="Hyperlink"/>
                <w:noProof/>
              </w:rPr>
              <w:t>2.3.</w:t>
            </w:r>
            <w:r w:rsidR="0007427C" w:rsidRPr="00416ADE">
              <w:rPr>
                <w:noProof/>
                <w:lang w:val="en-ID" w:eastAsia="ja-JP"/>
              </w:rPr>
              <w:tab/>
            </w:r>
            <w:r w:rsidR="0007427C" w:rsidRPr="00416ADE">
              <w:rPr>
                <w:rStyle w:val="Hyperlink"/>
                <w:noProof/>
              </w:rPr>
              <w:t>Pengertian Basis Data</w:t>
            </w:r>
            <w:r w:rsidR="0007427C" w:rsidRPr="00416ADE">
              <w:rPr>
                <w:noProof/>
                <w:webHidden/>
              </w:rPr>
              <w:tab/>
            </w:r>
            <w:r w:rsidR="0007427C" w:rsidRPr="00416ADE">
              <w:rPr>
                <w:noProof/>
                <w:webHidden/>
              </w:rPr>
              <w:fldChar w:fldCharType="begin"/>
            </w:r>
            <w:r w:rsidR="0007427C" w:rsidRPr="00416ADE">
              <w:rPr>
                <w:noProof/>
                <w:webHidden/>
              </w:rPr>
              <w:instrText xml:space="preserve"> PAGEREF _Toc112357628 \h </w:instrText>
            </w:r>
            <w:r w:rsidR="0007427C" w:rsidRPr="00416ADE">
              <w:rPr>
                <w:noProof/>
                <w:webHidden/>
              </w:rPr>
            </w:r>
            <w:r w:rsidR="0007427C" w:rsidRPr="00416ADE">
              <w:rPr>
                <w:noProof/>
                <w:webHidden/>
              </w:rPr>
              <w:fldChar w:fldCharType="separate"/>
            </w:r>
            <w:r w:rsidR="006E503A">
              <w:rPr>
                <w:noProof/>
                <w:webHidden/>
              </w:rPr>
              <w:t>12</w:t>
            </w:r>
            <w:r w:rsidR="0007427C" w:rsidRPr="00416ADE">
              <w:rPr>
                <w:noProof/>
                <w:webHidden/>
              </w:rPr>
              <w:fldChar w:fldCharType="end"/>
            </w:r>
          </w:hyperlink>
        </w:p>
        <w:p w14:paraId="1933A626" w14:textId="5895FC42" w:rsidR="0007427C" w:rsidRPr="00416ADE" w:rsidRDefault="00000000" w:rsidP="0007427C">
          <w:pPr>
            <w:pStyle w:val="TOC2"/>
            <w:tabs>
              <w:tab w:val="left" w:pos="1701"/>
              <w:tab w:val="right" w:leader="dot" w:pos="7928"/>
            </w:tabs>
            <w:spacing w:line="480" w:lineRule="auto"/>
            <w:rPr>
              <w:noProof/>
              <w:lang w:val="en-ID" w:eastAsia="ja-JP"/>
            </w:rPr>
          </w:pPr>
          <w:hyperlink w:anchor="_Toc112357629" w:history="1">
            <w:r w:rsidR="0007427C" w:rsidRPr="00416ADE">
              <w:rPr>
                <w:rStyle w:val="Hyperlink"/>
                <w:noProof/>
              </w:rPr>
              <w:t>2.4.</w:t>
            </w:r>
            <w:r w:rsidR="0007427C" w:rsidRPr="00416ADE">
              <w:rPr>
                <w:noProof/>
                <w:lang w:val="en-ID" w:eastAsia="ja-JP"/>
              </w:rPr>
              <w:tab/>
            </w:r>
            <w:r w:rsidR="0007427C" w:rsidRPr="00416ADE">
              <w:rPr>
                <w:rStyle w:val="Hyperlink"/>
                <w:noProof/>
              </w:rPr>
              <w:t>Website</w:t>
            </w:r>
            <w:r w:rsidR="0007427C" w:rsidRPr="00416ADE">
              <w:rPr>
                <w:noProof/>
                <w:webHidden/>
              </w:rPr>
              <w:tab/>
            </w:r>
            <w:r w:rsidR="0007427C" w:rsidRPr="00416ADE">
              <w:rPr>
                <w:noProof/>
                <w:webHidden/>
              </w:rPr>
              <w:fldChar w:fldCharType="begin"/>
            </w:r>
            <w:r w:rsidR="0007427C" w:rsidRPr="00416ADE">
              <w:rPr>
                <w:noProof/>
                <w:webHidden/>
              </w:rPr>
              <w:instrText xml:space="preserve"> PAGEREF _Toc112357629 \h </w:instrText>
            </w:r>
            <w:r w:rsidR="0007427C" w:rsidRPr="00416ADE">
              <w:rPr>
                <w:noProof/>
                <w:webHidden/>
              </w:rPr>
            </w:r>
            <w:r w:rsidR="0007427C" w:rsidRPr="00416ADE">
              <w:rPr>
                <w:noProof/>
                <w:webHidden/>
              </w:rPr>
              <w:fldChar w:fldCharType="separate"/>
            </w:r>
            <w:r w:rsidR="006E503A">
              <w:rPr>
                <w:noProof/>
                <w:webHidden/>
              </w:rPr>
              <w:t>13</w:t>
            </w:r>
            <w:r w:rsidR="0007427C" w:rsidRPr="00416ADE">
              <w:rPr>
                <w:noProof/>
                <w:webHidden/>
              </w:rPr>
              <w:fldChar w:fldCharType="end"/>
            </w:r>
          </w:hyperlink>
        </w:p>
        <w:p w14:paraId="6D79BCA5" w14:textId="20DE167F" w:rsidR="0007427C" w:rsidRPr="00416ADE" w:rsidRDefault="00000000" w:rsidP="0007427C">
          <w:pPr>
            <w:pStyle w:val="TOC2"/>
            <w:tabs>
              <w:tab w:val="left" w:pos="1701"/>
              <w:tab w:val="right" w:leader="dot" w:pos="7928"/>
            </w:tabs>
            <w:spacing w:line="480" w:lineRule="auto"/>
            <w:rPr>
              <w:noProof/>
              <w:lang w:val="en-ID" w:eastAsia="ja-JP"/>
            </w:rPr>
          </w:pPr>
          <w:hyperlink w:anchor="_Toc112357630" w:history="1">
            <w:r w:rsidR="0007427C" w:rsidRPr="00416ADE">
              <w:rPr>
                <w:rStyle w:val="Hyperlink"/>
                <w:noProof/>
              </w:rPr>
              <w:t>2.5.</w:t>
            </w:r>
            <w:r w:rsidR="0007427C" w:rsidRPr="00416ADE">
              <w:rPr>
                <w:noProof/>
                <w:lang w:val="en-ID" w:eastAsia="ja-JP"/>
              </w:rPr>
              <w:tab/>
            </w:r>
            <w:r w:rsidR="0007427C" w:rsidRPr="00416ADE">
              <w:rPr>
                <w:rStyle w:val="Hyperlink"/>
                <w:noProof/>
              </w:rPr>
              <w:t>Tentang Mesin Stamping Press</w:t>
            </w:r>
            <w:r w:rsidR="0007427C" w:rsidRPr="00416ADE">
              <w:rPr>
                <w:noProof/>
                <w:webHidden/>
              </w:rPr>
              <w:tab/>
            </w:r>
            <w:r w:rsidR="0007427C" w:rsidRPr="00416ADE">
              <w:rPr>
                <w:noProof/>
                <w:webHidden/>
              </w:rPr>
              <w:fldChar w:fldCharType="begin"/>
            </w:r>
            <w:r w:rsidR="0007427C" w:rsidRPr="00416ADE">
              <w:rPr>
                <w:noProof/>
                <w:webHidden/>
              </w:rPr>
              <w:instrText xml:space="preserve"> PAGEREF _Toc112357630 \h </w:instrText>
            </w:r>
            <w:r w:rsidR="0007427C" w:rsidRPr="00416ADE">
              <w:rPr>
                <w:noProof/>
                <w:webHidden/>
              </w:rPr>
            </w:r>
            <w:r w:rsidR="0007427C" w:rsidRPr="00416ADE">
              <w:rPr>
                <w:noProof/>
                <w:webHidden/>
              </w:rPr>
              <w:fldChar w:fldCharType="separate"/>
            </w:r>
            <w:r w:rsidR="006E503A">
              <w:rPr>
                <w:noProof/>
                <w:webHidden/>
              </w:rPr>
              <w:t>16</w:t>
            </w:r>
            <w:r w:rsidR="0007427C" w:rsidRPr="00416ADE">
              <w:rPr>
                <w:noProof/>
                <w:webHidden/>
              </w:rPr>
              <w:fldChar w:fldCharType="end"/>
            </w:r>
          </w:hyperlink>
        </w:p>
        <w:p w14:paraId="7246F2A9" w14:textId="59BFD111" w:rsidR="0007427C" w:rsidRPr="00416ADE" w:rsidRDefault="00000000" w:rsidP="0007427C">
          <w:pPr>
            <w:pStyle w:val="TOC1"/>
            <w:spacing w:line="480" w:lineRule="auto"/>
            <w:rPr>
              <w:rFonts w:cs="Times New Roman"/>
              <w:noProof/>
            </w:rPr>
          </w:pPr>
          <w:hyperlink w:anchor="_Toc112357631" w:history="1">
            <w:r w:rsidR="0007427C" w:rsidRPr="00416ADE">
              <w:rPr>
                <w:rStyle w:val="Hyperlink"/>
                <w:rFonts w:cs="Times New Roman"/>
                <w:noProof/>
              </w:rPr>
              <w:t>BAB III HASIL DAN PEMBAHASAN</w:t>
            </w:r>
            <w:r w:rsidR="0007427C" w:rsidRPr="00416ADE">
              <w:rPr>
                <w:rFonts w:cs="Times New Roman"/>
                <w:noProof/>
                <w:webHidden/>
              </w:rPr>
              <w:tab/>
            </w:r>
            <w:r w:rsidR="0007427C" w:rsidRPr="00416ADE">
              <w:rPr>
                <w:rFonts w:cs="Times New Roman"/>
                <w:noProof/>
                <w:webHidden/>
              </w:rPr>
              <w:fldChar w:fldCharType="begin"/>
            </w:r>
            <w:r w:rsidR="0007427C" w:rsidRPr="00416ADE">
              <w:rPr>
                <w:rFonts w:cs="Times New Roman"/>
                <w:noProof/>
                <w:webHidden/>
              </w:rPr>
              <w:instrText xml:space="preserve"> PAGEREF _Toc112357631 \h </w:instrText>
            </w:r>
            <w:r w:rsidR="0007427C" w:rsidRPr="00416ADE">
              <w:rPr>
                <w:rFonts w:cs="Times New Roman"/>
                <w:noProof/>
                <w:webHidden/>
              </w:rPr>
            </w:r>
            <w:r w:rsidR="0007427C" w:rsidRPr="00416ADE">
              <w:rPr>
                <w:rFonts w:cs="Times New Roman"/>
                <w:noProof/>
                <w:webHidden/>
              </w:rPr>
              <w:fldChar w:fldCharType="separate"/>
            </w:r>
            <w:r w:rsidR="006E503A">
              <w:rPr>
                <w:rFonts w:cs="Times New Roman"/>
                <w:noProof/>
                <w:webHidden/>
              </w:rPr>
              <w:t>17</w:t>
            </w:r>
            <w:r w:rsidR="0007427C" w:rsidRPr="00416ADE">
              <w:rPr>
                <w:rFonts w:cs="Times New Roman"/>
                <w:noProof/>
                <w:webHidden/>
              </w:rPr>
              <w:fldChar w:fldCharType="end"/>
            </w:r>
          </w:hyperlink>
        </w:p>
        <w:p w14:paraId="26D82CD1" w14:textId="412F7566" w:rsidR="0007427C" w:rsidRPr="00416ADE" w:rsidRDefault="00000000" w:rsidP="0007427C">
          <w:pPr>
            <w:pStyle w:val="TOC2"/>
            <w:tabs>
              <w:tab w:val="left" w:pos="1701"/>
              <w:tab w:val="right" w:leader="dot" w:pos="7928"/>
            </w:tabs>
            <w:spacing w:line="480" w:lineRule="auto"/>
            <w:rPr>
              <w:noProof/>
              <w:lang w:val="en-ID" w:eastAsia="ja-JP"/>
            </w:rPr>
          </w:pPr>
          <w:hyperlink w:anchor="_Toc112357632" w:history="1">
            <w:r w:rsidR="0007427C" w:rsidRPr="00416ADE">
              <w:rPr>
                <w:rStyle w:val="Hyperlink"/>
                <w:noProof/>
              </w:rPr>
              <w:t>3.1.</w:t>
            </w:r>
            <w:r w:rsidR="0007427C" w:rsidRPr="00416ADE">
              <w:rPr>
                <w:noProof/>
                <w:lang w:val="en-ID" w:eastAsia="ja-JP"/>
              </w:rPr>
              <w:tab/>
            </w:r>
            <w:r w:rsidR="0007427C" w:rsidRPr="00416ADE">
              <w:rPr>
                <w:rStyle w:val="Hyperlink"/>
                <w:noProof/>
              </w:rPr>
              <w:t>Profil Perusahaan</w:t>
            </w:r>
            <w:r w:rsidR="0007427C" w:rsidRPr="00416ADE">
              <w:rPr>
                <w:noProof/>
                <w:webHidden/>
              </w:rPr>
              <w:tab/>
            </w:r>
            <w:r w:rsidR="0007427C" w:rsidRPr="00416ADE">
              <w:rPr>
                <w:noProof/>
                <w:webHidden/>
              </w:rPr>
              <w:fldChar w:fldCharType="begin"/>
            </w:r>
            <w:r w:rsidR="0007427C" w:rsidRPr="00416ADE">
              <w:rPr>
                <w:noProof/>
                <w:webHidden/>
              </w:rPr>
              <w:instrText xml:space="preserve"> PAGEREF _Toc112357632 \h </w:instrText>
            </w:r>
            <w:r w:rsidR="0007427C" w:rsidRPr="00416ADE">
              <w:rPr>
                <w:noProof/>
                <w:webHidden/>
              </w:rPr>
            </w:r>
            <w:r w:rsidR="0007427C" w:rsidRPr="00416ADE">
              <w:rPr>
                <w:noProof/>
                <w:webHidden/>
              </w:rPr>
              <w:fldChar w:fldCharType="separate"/>
            </w:r>
            <w:r w:rsidR="006E503A">
              <w:rPr>
                <w:noProof/>
                <w:webHidden/>
              </w:rPr>
              <w:t>17</w:t>
            </w:r>
            <w:r w:rsidR="0007427C" w:rsidRPr="00416ADE">
              <w:rPr>
                <w:noProof/>
                <w:webHidden/>
              </w:rPr>
              <w:fldChar w:fldCharType="end"/>
            </w:r>
          </w:hyperlink>
        </w:p>
        <w:p w14:paraId="4E3C054C" w14:textId="22D84838" w:rsidR="0007427C" w:rsidRPr="00416ADE" w:rsidRDefault="00000000" w:rsidP="0007427C">
          <w:pPr>
            <w:pStyle w:val="TOC2"/>
            <w:tabs>
              <w:tab w:val="left" w:pos="1701"/>
              <w:tab w:val="right" w:leader="dot" w:pos="7928"/>
            </w:tabs>
            <w:spacing w:line="480" w:lineRule="auto"/>
            <w:rPr>
              <w:noProof/>
              <w:lang w:val="en-ID" w:eastAsia="ja-JP"/>
            </w:rPr>
          </w:pPr>
          <w:hyperlink w:anchor="_Toc112357633" w:history="1">
            <w:r w:rsidR="0007427C" w:rsidRPr="00416ADE">
              <w:rPr>
                <w:rStyle w:val="Hyperlink"/>
                <w:noProof/>
              </w:rPr>
              <w:t>3.2.</w:t>
            </w:r>
            <w:r w:rsidR="0007427C" w:rsidRPr="00416ADE">
              <w:rPr>
                <w:noProof/>
                <w:lang w:val="en-ID" w:eastAsia="ja-JP"/>
              </w:rPr>
              <w:tab/>
            </w:r>
            <w:r w:rsidR="0007427C" w:rsidRPr="00416ADE">
              <w:rPr>
                <w:rStyle w:val="Hyperlink"/>
                <w:noProof/>
              </w:rPr>
              <w:t>Analisis</w:t>
            </w:r>
            <w:r w:rsidR="0007427C" w:rsidRPr="00416ADE">
              <w:rPr>
                <w:noProof/>
                <w:webHidden/>
              </w:rPr>
              <w:tab/>
            </w:r>
            <w:r w:rsidR="0007427C" w:rsidRPr="00416ADE">
              <w:rPr>
                <w:noProof/>
                <w:webHidden/>
              </w:rPr>
              <w:fldChar w:fldCharType="begin"/>
            </w:r>
            <w:r w:rsidR="0007427C" w:rsidRPr="00416ADE">
              <w:rPr>
                <w:noProof/>
                <w:webHidden/>
              </w:rPr>
              <w:instrText xml:space="preserve"> PAGEREF _Toc112357633 \h </w:instrText>
            </w:r>
            <w:r w:rsidR="0007427C" w:rsidRPr="00416ADE">
              <w:rPr>
                <w:noProof/>
                <w:webHidden/>
              </w:rPr>
            </w:r>
            <w:r w:rsidR="0007427C" w:rsidRPr="00416ADE">
              <w:rPr>
                <w:noProof/>
                <w:webHidden/>
              </w:rPr>
              <w:fldChar w:fldCharType="separate"/>
            </w:r>
            <w:r w:rsidR="006E503A">
              <w:rPr>
                <w:noProof/>
                <w:webHidden/>
              </w:rPr>
              <w:t>18</w:t>
            </w:r>
            <w:r w:rsidR="0007427C" w:rsidRPr="00416ADE">
              <w:rPr>
                <w:noProof/>
                <w:webHidden/>
              </w:rPr>
              <w:fldChar w:fldCharType="end"/>
            </w:r>
          </w:hyperlink>
        </w:p>
        <w:p w14:paraId="6FA4175D" w14:textId="59769091" w:rsidR="0007427C" w:rsidRPr="00416ADE" w:rsidRDefault="00000000" w:rsidP="0007427C">
          <w:pPr>
            <w:pStyle w:val="TOC2"/>
            <w:tabs>
              <w:tab w:val="left" w:pos="1701"/>
              <w:tab w:val="right" w:leader="dot" w:pos="7928"/>
            </w:tabs>
            <w:spacing w:line="480" w:lineRule="auto"/>
            <w:rPr>
              <w:noProof/>
              <w:lang w:val="en-ID" w:eastAsia="ja-JP"/>
            </w:rPr>
          </w:pPr>
          <w:hyperlink w:anchor="_Toc112357634" w:history="1">
            <w:r w:rsidR="0007427C" w:rsidRPr="00416ADE">
              <w:rPr>
                <w:rStyle w:val="Hyperlink"/>
                <w:noProof/>
              </w:rPr>
              <w:t>3.3.</w:t>
            </w:r>
            <w:r w:rsidR="0007427C" w:rsidRPr="00416ADE">
              <w:rPr>
                <w:noProof/>
                <w:lang w:val="en-ID" w:eastAsia="ja-JP"/>
              </w:rPr>
              <w:tab/>
            </w:r>
            <w:r w:rsidR="0007427C" w:rsidRPr="00416ADE">
              <w:rPr>
                <w:rStyle w:val="Hyperlink"/>
                <w:noProof/>
              </w:rPr>
              <w:t>Perancangan Sistem</w:t>
            </w:r>
            <w:r w:rsidR="0007427C" w:rsidRPr="00416ADE">
              <w:rPr>
                <w:noProof/>
                <w:webHidden/>
              </w:rPr>
              <w:tab/>
            </w:r>
            <w:r w:rsidR="0007427C" w:rsidRPr="00416ADE">
              <w:rPr>
                <w:noProof/>
                <w:webHidden/>
              </w:rPr>
              <w:fldChar w:fldCharType="begin"/>
            </w:r>
            <w:r w:rsidR="0007427C" w:rsidRPr="00416ADE">
              <w:rPr>
                <w:noProof/>
                <w:webHidden/>
              </w:rPr>
              <w:instrText xml:space="preserve"> PAGEREF _Toc112357634 \h </w:instrText>
            </w:r>
            <w:r w:rsidR="0007427C" w:rsidRPr="00416ADE">
              <w:rPr>
                <w:noProof/>
                <w:webHidden/>
              </w:rPr>
            </w:r>
            <w:r w:rsidR="0007427C" w:rsidRPr="00416ADE">
              <w:rPr>
                <w:noProof/>
                <w:webHidden/>
              </w:rPr>
              <w:fldChar w:fldCharType="separate"/>
            </w:r>
            <w:r w:rsidR="006E503A">
              <w:rPr>
                <w:noProof/>
                <w:webHidden/>
              </w:rPr>
              <w:t>22</w:t>
            </w:r>
            <w:r w:rsidR="0007427C" w:rsidRPr="00416ADE">
              <w:rPr>
                <w:noProof/>
                <w:webHidden/>
              </w:rPr>
              <w:fldChar w:fldCharType="end"/>
            </w:r>
          </w:hyperlink>
        </w:p>
        <w:p w14:paraId="05213410" w14:textId="4E09D965" w:rsidR="0007427C" w:rsidRPr="00416ADE" w:rsidRDefault="00000000" w:rsidP="0007427C">
          <w:pPr>
            <w:pStyle w:val="TOC1"/>
            <w:spacing w:line="480" w:lineRule="auto"/>
            <w:rPr>
              <w:rFonts w:cs="Times New Roman"/>
              <w:noProof/>
            </w:rPr>
          </w:pPr>
          <w:hyperlink w:anchor="_Toc112357635" w:history="1">
            <w:r w:rsidR="0007427C" w:rsidRPr="00416ADE">
              <w:rPr>
                <w:rStyle w:val="Hyperlink"/>
                <w:rFonts w:cs="Times New Roman"/>
                <w:noProof/>
              </w:rPr>
              <w:t>BAB IV PENUTUP</w:t>
            </w:r>
            <w:r w:rsidR="0007427C" w:rsidRPr="00416ADE">
              <w:rPr>
                <w:rFonts w:cs="Times New Roman"/>
                <w:noProof/>
                <w:webHidden/>
              </w:rPr>
              <w:tab/>
            </w:r>
            <w:r w:rsidR="0007427C" w:rsidRPr="00416ADE">
              <w:rPr>
                <w:rFonts w:cs="Times New Roman"/>
                <w:noProof/>
                <w:webHidden/>
              </w:rPr>
              <w:fldChar w:fldCharType="begin"/>
            </w:r>
            <w:r w:rsidR="0007427C" w:rsidRPr="00416ADE">
              <w:rPr>
                <w:rFonts w:cs="Times New Roman"/>
                <w:noProof/>
                <w:webHidden/>
              </w:rPr>
              <w:instrText xml:space="preserve"> PAGEREF _Toc112357635 \h </w:instrText>
            </w:r>
            <w:r w:rsidR="0007427C" w:rsidRPr="00416ADE">
              <w:rPr>
                <w:rFonts w:cs="Times New Roman"/>
                <w:noProof/>
                <w:webHidden/>
              </w:rPr>
            </w:r>
            <w:r w:rsidR="0007427C" w:rsidRPr="00416ADE">
              <w:rPr>
                <w:rFonts w:cs="Times New Roman"/>
                <w:noProof/>
                <w:webHidden/>
              </w:rPr>
              <w:fldChar w:fldCharType="separate"/>
            </w:r>
            <w:r w:rsidR="006E503A">
              <w:rPr>
                <w:rFonts w:cs="Times New Roman"/>
                <w:noProof/>
                <w:webHidden/>
              </w:rPr>
              <w:t>43</w:t>
            </w:r>
            <w:r w:rsidR="0007427C" w:rsidRPr="00416ADE">
              <w:rPr>
                <w:rFonts w:cs="Times New Roman"/>
                <w:noProof/>
                <w:webHidden/>
              </w:rPr>
              <w:fldChar w:fldCharType="end"/>
            </w:r>
          </w:hyperlink>
        </w:p>
        <w:p w14:paraId="65D7053B" w14:textId="0C484FBB" w:rsidR="0007427C" w:rsidRPr="00416ADE" w:rsidRDefault="00000000" w:rsidP="0007427C">
          <w:pPr>
            <w:pStyle w:val="TOC2"/>
            <w:tabs>
              <w:tab w:val="left" w:pos="1701"/>
              <w:tab w:val="right" w:leader="dot" w:pos="7928"/>
            </w:tabs>
            <w:spacing w:line="480" w:lineRule="auto"/>
            <w:rPr>
              <w:noProof/>
              <w:lang w:val="en-ID" w:eastAsia="ja-JP"/>
            </w:rPr>
          </w:pPr>
          <w:hyperlink w:anchor="_Toc112357636" w:history="1">
            <w:r w:rsidR="0007427C" w:rsidRPr="00416ADE">
              <w:rPr>
                <w:rStyle w:val="Hyperlink"/>
                <w:noProof/>
              </w:rPr>
              <w:t>4.1.</w:t>
            </w:r>
            <w:r w:rsidR="0007427C" w:rsidRPr="00416ADE">
              <w:rPr>
                <w:noProof/>
                <w:lang w:val="en-ID" w:eastAsia="ja-JP"/>
              </w:rPr>
              <w:tab/>
            </w:r>
            <w:r w:rsidR="0007427C" w:rsidRPr="00416ADE">
              <w:rPr>
                <w:rStyle w:val="Hyperlink"/>
                <w:noProof/>
              </w:rPr>
              <w:t>Kesimpulan</w:t>
            </w:r>
            <w:r w:rsidR="0007427C" w:rsidRPr="00416ADE">
              <w:rPr>
                <w:noProof/>
                <w:webHidden/>
              </w:rPr>
              <w:tab/>
            </w:r>
            <w:r w:rsidR="0007427C" w:rsidRPr="00416ADE">
              <w:rPr>
                <w:noProof/>
                <w:webHidden/>
              </w:rPr>
              <w:fldChar w:fldCharType="begin"/>
            </w:r>
            <w:r w:rsidR="0007427C" w:rsidRPr="00416ADE">
              <w:rPr>
                <w:noProof/>
                <w:webHidden/>
              </w:rPr>
              <w:instrText xml:space="preserve"> PAGEREF _Toc112357636 \h </w:instrText>
            </w:r>
            <w:r w:rsidR="0007427C" w:rsidRPr="00416ADE">
              <w:rPr>
                <w:noProof/>
                <w:webHidden/>
              </w:rPr>
            </w:r>
            <w:r w:rsidR="0007427C" w:rsidRPr="00416ADE">
              <w:rPr>
                <w:noProof/>
                <w:webHidden/>
              </w:rPr>
              <w:fldChar w:fldCharType="separate"/>
            </w:r>
            <w:r w:rsidR="006E503A">
              <w:rPr>
                <w:noProof/>
                <w:webHidden/>
              </w:rPr>
              <w:t>43</w:t>
            </w:r>
            <w:r w:rsidR="0007427C" w:rsidRPr="00416ADE">
              <w:rPr>
                <w:noProof/>
                <w:webHidden/>
              </w:rPr>
              <w:fldChar w:fldCharType="end"/>
            </w:r>
          </w:hyperlink>
        </w:p>
        <w:p w14:paraId="04F083DA" w14:textId="7C658A97" w:rsidR="0007427C" w:rsidRPr="00416ADE" w:rsidRDefault="00000000" w:rsidP="0007427C">
          <w:pPr>
            <w:pStyle w:val="TOC2"/>
            <w:tabs>
              <w:tab w:val="left" w:pos="1701"/>
              <w:tab w:val="right" w:leader="dot" w:pos="7928"/>
            </w:tabs>
            <w:spacing w:line="480" w:lineRule="auto"/>
            <w:rPr>
              <w:noProof/>
              <w:lang w:val="en-ID" w:eastAsia="ja-JP"/>
            </w:rPr>
          </w:pPr>
          <w:hyperlink w:anchor="_Toc112357637" w:history="1">
            <w:r w:rsidR="0007427C" w:rsidRPr="00416ADE">
              <w:rPr>
                <w:rStyle w:val="Hyperlink"/>
                <w:noProof/>
              </w:rPr>
              <w:t>4.2.</w:t>
            </w:r>
            <w:r w:rsidR="0007427C" w:rsidRPr="00416ADE">
              <w:rPr>
                <w:noProof/>
                <w:lang w:val="en-ID" w:eastAsia="ja-JP"/>
              </w:rPr>
              <w:tab/>
            </w:r>
            <w:r w:rsidR="0007427C" w:rsidRPr="00416ADE">
              <w:rPr>
                <w:rStyle w:val="Hyperlink"/>
                <w:noProof/>
              </w:rPr>
              <w:t>Saran</w:t>
            </w:r>
            <w:r w:rsidR="0007427C" w:rsidRPr="00416ADE">
              <w:rPr>
                <w:noProof/>
                <w:webHidden/>
              </w:rPr>
              <w:tab/>
            </w:r>
            <w:r w:rsidR="0007427C" w:rsidRPr="00416ADE">
              <w:rPr>
                <w:noProof/>
                <w:webHidden/>
              </w:rPr>
              <w:fldChar w:fldCharType="begin"/>
            </w:r>
            <w:r w:rsidR="0007427C" w:rsidRPr="00416ADE">
              <w:rPr>
                <w:noProof/>
                <w:webHidden/>
              </w:rPr>
              <w:instrText xml:space="preserve"> PAGEREF _Toc112357637 \h </w:instrText>
            </w:r>
            <w:r w:rsidR="0007427C" w:rsidRPr="00416ADE">
              <w:rPr>
                <w:noProof/>
                <w:webHidden/>
              </w:rPr>
            </w:r>
            <w:r w:rsidR="0007427C" w:rsidRPr="00416ADE">
              <w:rPr>
                <w:noProof/>
                <w:webHidden/>
              </w:rPr>
              <w:fldChar w:fldCharType="separate"/>
            </w:r>
            <w:r w:rsidR="006E503A">
              <w:rPr>
                <w:noProof/>
                <w:webHidden/>
              </w:rPr>
              <w:t>43</w:t>
            </w:r>
            <w:r w:rsidR="0007427C" w:rsidRPr="00416ADE">
              <w:rPr>
                <w:noProof/>
                <w:webHidden/>
              </w:rPr>
              <w:fldChar w:fldCharType="end"/>
            </w:r>
          </w:hyperlink>
        </w:p>
        <w:p w14:paraId="19FEE663" w14:textId="57658082" w:rsidR="0007427C" w:rsidRPr="00416ADE" w:rsidRDefault="00000000" w:rsidP="0007427C">
          <w:pPr>
            <w:pStyle w:val="TOC1"/>
            <w:spacing w:line="480" w:lineRule="auto"/>
            <w:rPr>
              <w:rFonts w:cs="Times New Roman"/>
              <w:noProof/>
            </w:rPr>
          </w:pPr>
          <w:hyperlink w:anchor="_Toc112357638" w:history="1">
            <w:r w:rsidR="0007427C" w:rsidRPr="00416ADE">
              <w:rPr>
                <w:rStyle w:val="Hyperlink"/>
                <w:rFonts w:cs="Times New Roman"/>
                <w:noProof/>
              </w:rPr>
              <w:t>DAFTAR PUSTAKA</w:t>
            </w:r>
            <w:r w:rsidR="0007427C" w:rsidRPr="00416ADE">
              <w:rPr>
                <w:rFonts w:cs="Times New Roman"/>
                <w:noProof/>
                <w:webHidden/>
              </w:rPr>
              <w:tab/>
            </w:r>
            <w:r w:rsidR="0007427C" w:rsidRPr="00416ADE">
              <w:rPr>
                <w:rFonts w:cs="Times New Roman"/>
                <w:noProof/>
                <w:webHidden/>
              </w:rPr>
              <w:fldChar w:fldCharType="begin"/>
            </w:r>
            <w:r w:rsidR="0007427C" w:rsidRPr="00416ADE">
              <w:rPr>
                <w:rFonts w:cs="Times New Roman"/>
                <w:noProof/>
                <w:webHidden/>
              </w:rPr>
              <w:instrText xml:space="preserve"> PAGEREF _Toc112357638 \h </w:instrText>
            </w:r>
            <w:r w:rsidR="0007427C" w:rsidRPr="00416ADE">
              <w:rPr>
                <w:rFonts w:cs="Times New Roman"/>
                <w:noProof/>
                <w:webHidden/>
              </w:rPr>
            </w:r>
            <w:r w:rsidR="0007427C" w:rsidRPr="00416ADE">
              <w:rPr>
                <w:rFonts w:cs="Times New Roman"/>
                <w:noProof/>
                <w:webHidden/>
              </w:rPr>
              <w:fldChar w:fldCharType="separate"/>
            </w:r>
            <w:r w:rsidR="006E503A">
              <w:rPr>
                <w:rFonts w:cs="Times New Roman"/>
                <w:noProof/>
                <w:webHidden/>
              </w:rPr>
              <w:t>44</w:t>
            </w:r>
            <w:r w:rsidR="0007427C" w:rsidRPr="00416ADE">
              <w:rPr>
                <w:rFonts w:cs="Times New Roman"/>
                <w:noProof/>
                <w:webHidden/>
              </w:rPr>
              <w:fldChar w:fldCharType="end"/>
            </w:r>
          </w:hyperlink>
        </w:p>
        <w:p w14:paraId="62D93389" w14:textId="52B746AA" w:rsidR="0007427C" w:rsidRPr="00416ADE" w:rsidRDefault="00000000" w:rsidP="0007427C">
          <w:pPr>
            <w:pStyle w:val="TOC1"/>
            <w:spacing w:line="480" w:lineRule="auto"/>
            <w:rPr>
              <w:rFonts w:cs="Times New Roman"/>
              <w:noProof/>
            </w:rPr>
          </w:pPr>
          <w:hyperlink w:anchor="_Toc112357639" w:history="1">
            <w:r w:rsidR="0007427C" w:rsidRPr="00416ADE">
              <w:rPr>
                <w:rStyle w:val="Hyperlink"/>
                <w:rFonts w:cs="Times New Roman"/>
                <w:noProof/>
              </w:rPr>
              <w:t>LAMPIRAN-LAMPIRAN</w:t>
            </w:r>
            <w:r w:rsidR="0007427C" w:rsidRPr="00416ADE">
              <w:rPr>
                <w:rFonts w:cs="Times New Roman"/>
                <w:noProof/>
                <w:webHidden/>
              </w:rPr>
              <w:tab/>
            </w:r>
            <w:r w:rsidR="0007427C" w:rsidRPr="00416ADE">
              <w:rPr>
                <w:rFonts w:cs="Times New Roman"/>
                <w:noProof/>
                <w:webHidden/>
              </w:rPr>
              <w:fldChar w:fldCharType="begin"/>
            </w:r>
            <w:r w:rsidR="0007427C" w:rsidRPr="00416ADE">
              <w:rPr>
                <w:rFonts w:cs="Times New Roman"/>
                <w:noProof/>
                <w:webHidden/>
              </w:rPr>
              <w:instrText xml:space="preserve"> PAGEREF _Toc112357639 \h </w:instrText>
            </w:r>
            <w:r w:rsidR="0007427C" w:rsidRPr="00416ADE">
              <w:rPr>
                <w:rFonts w:cs="Times New Roman"/>
                <w:noProof/>
                <w:webHidden/>
              </w:rPr>
            </w:r>
            <w:r w:rsidR="0007427C" w:rsidRPr="00416ADE">
              <w:rPr>
                <w:rFonts w:cs="Times New Roman"/>
                <w:noProof/>
                <w:webHidden/>
              </w:rPr>
              <w:fldChar w:fldCharType="separate"/>
            </w:r>
            <w:r w:rsidR="006E503A">
              <w:rPr>
                <w:rFonts w:cs="Times New Roman"/>
                <w:noProof/>
                <w:webHidden/>
              </w:rPr>
              <w:t>46</w:t>
            </w:r>
            <w:r w:rsidR="0007427C" w:rsidRPr="00416ADE">
              <w:rPr>
                <w:rFonts w:cs="Times New Roman"/>
                <w:noProof/>
                <w:webHidden/>
              </w:rPr>
              <w:fldChar w:fldCharType="end"/>
            </w:r>
          </w:hyperlink>
        </w:p>
        <w:p w14:paraId="419B0B3A" w14:textId="226622B9" w:rsidR="0007427C" w:rsidRPr="00416ADE" w:rsidRDefault="00000000" w:rsidP="0007427C">
          <w:pPr>
            <w:pStyle w:val="TOC1"/>
            <w:spacing w:line="480" w:lineRule="auto"/>
            <w:rPr>
              <w:rFonts w:cs="Times New Roman"/>
              <w:noProof/>
            </w:rPr>
          </w:pPr>
          <w:hyperlink w:anchor="_Toc112357640" w:history="1">
            <w:r w:rsidR="0007427C" w:rsidRPr="00416ADE">
              <w:rPr>
                <w:rStyle w:val="Hyperlink"/>
                <w:rFonts w:cs="Times New Roman"/>
                <w:noProof/>
              </w:rPr>
              <w:t>Lampiran A. Surat Pengantar KKP Dari Prodi TI</w:t>
            </w:r>
            <w:r w:rsidR="0007427C" w:rsidRPr="00416ADE">
              <w:rPr>
                <w:rFonts w:cs="Times New Roman"/>
                <w:noProof/>
                <w:webHidden/>
              </w:rPr>
              <w:tab/>
            </w:r>
            <w:r w:rsidR="0007427C" w:rsidRPr="00416ADE">
              <w:rPr>
                <w:rFonts w:cs="Times New Roman"/>
                <w:noProof/>
                <w:webHidden/>
              </w:rPr>
              <w:fldChar w:fldCharType="begin"/>
            </w:r>
            <w:r w:rsidR="0007427C" w:rsidRPr="00416ADE">
              <w:rPr>
                <w:rFonts w:cs="Times New Roman"/>
                <w:noProof/>
                <w:webHidden/>
              </w:rPr>
              <w:instrText xml:space="preserve"> PAGEREF _Toc112357640 \h </w:instrText>
            </w:r>
            <w:r w:rsidR="0007427C" w:rsidRPr="00416ADE">
              <w:rPr>
                <w:rFonts w:cs="Times New Roman"/>
                <w:noProof/>
                <w:webHidden/>
              </w:rPr>
            </w:r>
            <w:r w:rsidR="0007427C" w:rsidRPr="00416ADE">
              <w:rPr>
                <w:rFonts w:cs="Times New Roman"/>
                <w:noProof/>
                <w:webHidden/>
              </w:rPr>
              <w:fldChar w:fldCharType="separate"/>
            </w:r>
            <w:r w:rsidR="006E503A">
              <w:rPr>
                <w:rFonts w:cs="Times New Roman"/>
                <w:noProof/>
                <w:webHidden/>
              </w:rPr>
              <w:t>46</w:t>
            </w:r>
            <w:r w:rsidR="0007427C" w:rsidRPr="00416ADE">
              <w:rPr>
                <w:rFonts w:cs="Times New Roman"/>
                <w:noProof/>
                <w:webHidden/>
              </w:rPr>
              <w:fldChar w:fldCharType="end"/>
            </w:r>
          </w:hyperlink>
        </w:p>
        <w:p w14:paraId="740A7E98" w14:textId="4239E173" w:rsidR="0007427C" w:rsidRPr="00416ADE" w:rsidRDefault="00000000" w:rsidP="0007427C">
          <w:pPr>
            <w:pStyle w:val="TOC1"/>
            <w:spacing w:line="480" w:lineRule="auto"/>
            <w:rPr>
              <w:rFonts w:cs="Times New Roman"/>
              <w:noProof/>
            </w:rPr>
          </w:pPr>
          <w:hyperlink w:anchor="_Toc112357641" w:history="1">
            <w:r w:rsidR="0007427C" w:rsidRPr="00416ADE">
              <w:rPr>
                <w:rStyle w:val="Hyperlink"/>
                <w:rFonts w:cs="Times New Roman"/>
                <w:noProof/>
              </w:rPr>
              <w:t>Lampiran B. Surat Ijin Kerja Praktek Dari Perusahaan</w:t>
            </w:r>
            <w:r w:rsidR="0007427C" w:rsidRPr="00416ADE">
              <w:rPr>
                <w:rFonts w:cs="Times New Roman"/>
                <w:noProof/>
                <w:webHidden/>
              </w:rPr>
              <w:tab/>
            </w:r>
            <w:r w:rsidR="0007427C" w:rsidRPr="00416ADE">
              <w:rPr>
                <w:rFonts w:cs="Times New Roman"/>
                <w:noProof/>
                <w:webHidden/>
              </w:rPr>
              <w:fldChar w:fldCharType="begin"/>
            </w:r>
            <w:r w:rsidR="0007427C" w:rsidRPr="00416ADE">
              <w:rPr>
                <w:rFonts w:cs="Times New Roman"/>
                <w:noProof/>
                <w:webHidden/>
              </w:rPr>
              <w:instrText xml:space="preserve"> PAGEREF _Toc112357641 \h </w:instrText>
            </w:r>
            <w:r w:rsidR="0007427C" w:rsidRPr="00416ADE">
              <w:rPr>
                <w:rFonts w:cs="Times New Roman"/>
                <w:noProof/>
                <w:webHidden/>
              </w:rPr>
            </w:r>
            <w:r w:rsidR="0007427C" w:rsidRPr="00416ADE">
              <w:rPr>
                <w:rFonts w:cs="Times New Roman"/>
                <w:noProof/>
                <w:webHidden/>
              </w:rPr>
              <w:fldChar w:fldCharType="separate"/>
            </w:r>
            <w:r w:rsidR="006E503A">
              <w:rPr>
                <w:rFonts w:cs="Times New Roman"/>
                <w:noProof/>
                <w:webHidden/>
              </w:rPr>
              <w:t>47</w:t>
            </w:r>
            <w:r w:rsidR="0007427C" w:rsidRPr="00416ADE">
              <w:rPr>
                <w:rFonts w:cs="Times New Roman"/>
                <w:noProof/>
                <w:webHidden/>
              </w:rPr>
              <w:fldChar w:fldCharType="end"/>
            </w:r>
          </w:hyperlink>
        </w:p>
        <w:p w14:paraId="51A774D8" w14:textId="07067A55" w:rsidR="0007427C" w:rsidRPr="00416ADE" w:rsidRDefault="00000000">
          <w:pPr>
            <w:pStyle w:val="TOC1"/>
            <w:rPr>
              <w:rFonts w:cs="Times New Roman"/>
              <w:noProof/>
            </w:rPr>
          </w:pPr>
          <w:hyperlink w:anchor="_Toc112357642" w:history="1">
            <w:r w:rsidR="0007427C" w:rsidRPr="00416ADE">
              <w:rPr>
                <w:rStyle w:val="Hyperlink"/>
                <w:rFonts w:cs="Times New Roman"/>
                <w:noProof/>
              </w:rPr>
              <w:t>Lampiran C. Kartu Kendali Bimbingan Dosen Kuliah Kerja Praktek</w:t>
            </w:r>
            <w:r w:rsidR="0007427C" w:rsidRPr="00416ADE">
              <w:rPr>
                <w:rFonts w:cs="Times New Roman"/>
                <w:noProof/>
                <w:webHidden/>
              </w:rPr>
              <w:tab/>
            </w:r>
            <w:r w:rsidR="0007427C" w:rsidRPr="00416ADE">
              <w:rPr>
                <w:rFonts w:cs="Times New Roman"/>
                <w:noProof/>
                <w:webHidden/>
              </w:rPr>
              <w:fldChar w:fldCharType="begin"/>
            </w:r>
            <w:r w:rsidR="0007427C" w:rsidRPr="00416ADE">
              <w:rPr>
                <w:rFonts w:cs="Times New Roman"/>
                <w:noProof/>
                <w:webHidden/>
              </w:rPr>
              <w:instrText xml:space="preserve"> PAGEREF _Toc112357642 \h </w:instrText>
            </w:r>
            <w:r w:rsidR="0007427C" w:rsidRPr="00416ADE">
              <w:rPr>
                <w:rFonts w:cs="Times New Roman"/>
                <w:noProof/>
                <w:webHidden/>
              </w:rPr>
            </w:r>
            <w:r w:rsidR="0007427C" w:rsidRPr="00416ADE">
              <w:rPr>
                <w:rFonts w:cs="Times New Roman"/>
                <w:noProof/>
                <w:webHidden/>
              </w:rPr>
              <w:fldChar w:fldCharType="separate"/>
            </w:r>
            <w:r w:rsidR="006E503A">
              <w:rPr>
                <w:rFonts w:cs="Times New Roman"/>
                <w:noProof/>
                <w:webHidden/>
              </w:rPr>
              <w:t>49</w:t>
            </w:r>
            <w:r w:rsidR="0007427C" w:rsidRPr="00416ADE">
              <w:rPr>
                <w:rFonts w:cs="Times New Roman"/>
                <w:noProof/>
                <w:webHidden/>
              </w:rPr>
              <w:fldChar w:fldCharType="end"/>
            </w:r>
          </w:hyperlink>
        </w:p>
        <w:p w14:paraId="7FEAA433" w14:textId="203A6467" w:rsidR="00F92682" w:rsidRPr="00416ADE" w:rsidRDefault="007706FF" w:rsidP="00050320">
          <w:pPr>
            <w:spacing w:before="240" w:line="480" w:lineRule="auto"/>
            <w:rPr>
              <w:rFonts w:cs="Times New Roman"/>
            </w:rPr>
          </w:pPr>
          <w:r w:rsidRPr="00416ADE">
            <w:rPr>
              <w:rFonts w:cs="Times New Roman"/>
            </w:rPr>
            <w:fldChar w:fldCharType="end"/>
          </w:r>
        </w:p>
      </w:sdtContent>
    </w:sdt>
    <w:p w14:paraId="6D8C8DA9" w14:textId="77777777" w:rsidR="004B53C1" w:rsidRPr="00416ADE" w:rsidRDefault="004B53C1" w:rsidP="002D064D">
      <w:pPr>
        <w:pStyle w:val="Halaman"/>
        <w:rPr>
          <w:rFonts w:cs="Times New Roman"/>
        </w:rPr>
        <w:sectPr w:rsidR="004B53C1" w:rsidRPr="00416ADE" w:rsidSect="002F7C95">
          <w:headerReference w:type="default" r:id="rId12"/>
          <w:footerReference w:type="default" r:id="rId13"/>
          <w:pgSz w:w="11907" w:h="16839" w:code="9"/>
          <w:pgMar w:top="2268" w:right="1701" w:bottom="1701" w:left="2268" w:header="708" w:footer="708" w:gutter="0"/>
          <w:pgNumType w:fmt="lowerRoman" w:start="1"/>
          <w:cols w:space="708"/>
          <w:docGrid w:linePitch="360"/>
        </w:sectPr>
      </w:pPr>
    </w:p>
    <w:p w14:paraId="4EDFE014" w14:textId="5D23FAF0" w:rsidR="000B4F4C" w:rsidRPr="00416ADE" w:rsidRDefault="002D064D" w:rsidP="001A7C41">
      <w:pPr>
        <w:pStyle w:val="Halaman"/>
        <w:spacing w:line="480" w:lineRule="auto"/>
        <w:rPr>
          <w:rFonts w:cs="Times New Roman"/>
        </w:rPr>
      </w:pPr>
      <w:bookmarkStart w:id="10" w:name="_Toc112357616"/>
      <w:r w:rsidRPr="00416ADE">
        <w:rPr>
          <w:rFonts w:cs="Times New Roman"/>
        </w:rPr>
        <w:lastRenderedPageBreak/>
        <w:t>DAFTAR TABEL</w:t>
      </w:r>
      <w:bookmarkEnd w:id="10"/>
    </w:p>
    <w:p w14:paraId="573181DE" w14:textId="14F35060" w:rsidR="001A7C41" w:rsidRPr="00416ADE" w:rsidRDefault="002D064D" w:rsidP="001A7C41">
      <w:pPr>
        <w:pStyle w:val="TableofFigures"/>
        <w:tabs>
          <w:tab w:val="right" w:leader="dot" w:pos="7928"/>
        </w:tabs>
        <w:spacing w:line="480" w:lineRule="auto"/>
        <w:rPr>
          <w:rFonts w:cs="Times New Roman"/>
          <w:noProof/>
        </w:rPr>
      </w:pPr>
      <w:r w:rsidRPr="00416ADE">
        <w:rPr>
          <w:rFonts w:cs="Times New Roman"/>
        </w:rPr>
        <w:fldChar w:fldCharType="begin"/>
      </w:r>
      <w:r w:rsidRPr="00416ADE">
        <w:rPr>
          <w:rFonts w:cs="Times New Roman"/>
        </w:rPr>
        <w:instrText xml:space="preserve"> TOC \h \z \c "Tabel" </w:instrText>
      </w:r>
      <w:r w:rsidRPr="00416ADE">
        <w:rPr>
          <w:rFonts w:cs="Times New Roman"/>
        </w:rPr>
        <w:fldChar w:fldCharType="separate"/>
      </w:r>
      <w:hyperlink w:anchor="_Toc112357657" w:history="1">
        <w:r w:rsidR="001A7C41" w:rsidRPr="00416ADE">
          <w:rPr>
            <w:rStyle w:val="Hyperlink"/>
            <w:rFonts w:cs="Times New Roman"/>
            <w:noProof/>
          </w:rPr>
          <w:t>Tabel 1.1. Jadwal Pelaksanaa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57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9</w:t>
        </w:r>
        <w:r w:rsidR="001A7C41" w:rsidRPr="00416ADE">
          <w:rPr>
            <w:rFonts w:cs="Times New Roman"/>
            <w:noProof/>
            <w:webHidden/>
          </w:rPr>
          <w:fldChar w:fldCharType="end"/>
        </w:r>
      </w:hyperlink>
    </w:p>
    <w:p w14:paraId="21500FA5" w14:textId="41FB1214" w:rsidR="001A7C41" w:rsidRPr="00416ADE" w:rsidRDefault="00000000" w:rsidP="001A7C41">
      <w:pPr>
        <w:pStyle w:val="TableofFigures"/>
        <w:tabs>
          <w:tab w:val="right" w:leader="dot" w:pos="7928"/>
        </w:tabs>
        <w:spacing w:line="480" w:lineRule="auto"/>
        <w:rPr>
          <w:rFonts w:cs="Times New Roman"/>
          <w:noProof/>
        </w:rPr>
      </w:pPr>
      <w:hyperlink w:anchor="_Toc112357658" w:history="1">
        <w:r w:rsidR="001A7C41" w:rsidRPr="00416ADE">
          <w:rPr>
            <w:rStyle w:val="Hyperlink"/>
            <w:rFonts w:cs="Times New Roman"/>
            <w:noProof/>
          </w:rPr>
          <w:t>Tabel 3.1. Tabel User</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58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35</w:t>
        </w:r>
        <w:r w:rsidR="001A7C41" w:rsidRPr="00416ADE">
          <w:rPr>
            <w:rFonts w:cs="Times New Roman"/>
            <w:noProof/>
            <w:webHidden/>
          </w:rPr>
          <w:fldChar w:fldCharType="end"/>
        </w:r>
      </w:hyperlink>
    </w:p>
    <w:p w14:paraId="1774F94C" w14:textId="61A7BDA9" w:rsidR="001A7C41" w:rsidRPr="00416ADE" w:rsidRDefault="00000000" w:rsidP="001A7C41">
      <w:pPr>
        <w:pStyle w:val="TableofFigures"/>
        <w:tabs>
          <w:tab w:val="right" w:leader="dot" w:pos="7928"/>
        </w:tabs>
        <w:spacing w:line="480" w:lineRule="auto"/>
        <w:rPr>
          <w:rFonts w:cs="Times New Roman"/>
          <w:noProof/>
        </w:rPr>
      </w:pPr>
      <w:hyperlink w:anchor="_Toc112357659" w:history="1">
        <w:r w:rsidR="001A7C41" w:rsidRPr="00416ADE">
          <w:rPr>
            <w:rStyle w:val="Hyperlink"/>
            <w:rFonts w:cs="Times New Roman"/>
            <w:noProof/>
          </w:rPr>
          <w:t>Tabel 3.2. Tabel Admi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59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35</w:t>
        </w:r>
        <w:r w:rsidR="001A7C41" w:rsidRPr="00416ADE">
          <w:rPr>
            <w:rFonts w:cs="Times New Roman"/>
            <w:noProof/>
            <w:webHidden/>
          </w:rPr>
          <w:fldChar w:fldCharType="end"/>
        </w:r>
      </w:hyperlink>
    </w:p>
    <w:p w14:paraId="7D8C8F9A" w14:textId="2C6804BC" w:rsidR="001A7C41" w:rsidRPr="00416ADE" w:rsidRDefault="00000000" w:rsidP="001A7C41">
      <w:pPr>
        <w:pStyle w:val="TableofFigures"/>
        <w:tabs>
          <w:tab w:val="right" w:leader="dot" w:pos="7928"/>
        </w:tabs>
        <w:spacing w:line="480" w:lineRule="auto"/>
        <w:rPr>
          <w:rFonts w:cs="Times New Roman"/>
          <w:noProof/>
        </w:rPr>
      </w:pPr>
      <w:hyperlink w:anchor="_Toc112357660" w:history="1">
        <w:r w:rsidR="001A7C41" w:rsidRPr="00416ADE">
          <w:rPr>
            <w:rStyle w:val="Hyperlink"/>
            <w:rFonts w:cs="Times New Roman"/>
            <w:noProof/>
          </w:rPr>
          <w:t>Tabel 3.3. Tabel Lapora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60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36</w:t>
        </w:r>
        <w:r w:rsidR="001A7C41" w:rsidRPr="00416ADE">
          <w:rPr>
            <w:rFonts w:cs="Times New Roman"/>
            <w:noProof/>
            <w:webHidden/>
          </w:rPr>
          <w:fldChar w:fldCharType="end"/>
        </w:r>
      </w:hyperlink>
    </w:p>
    <w:p w14:paraId="146E1397" w14:textId="2F9CDA84" w:rsidR="001A7C41" w:rsidRPr="00416ADE" w:rsidRDefault="00000000" w:rsidP="001A7C41">
      <w:pPr>
        <w:pStyle w:val="TableofFigures"/>
        <w:tabs>
          <w:tab w:val="right" w:leader="dot" w:pos="7928"/>
        </w:tabs>
        <w:spacing w:line="480" w:lineRule="auto"/>
        <w:rPr>
          <w:rFonts w:cs="Times New Roman"/>
          <w:noProof/>
        </w:rPr>
      </w:pPr>
      <w:hyperlink w:anchor="_Toc112357661" w:history="1">
        <w:r w:rsidR="001A7C41" w:rsidRPr="00416ADE">
          <w:rPr>
            <w:rStyle w:val="Hyperlink"/>
            <w:rFonts w:cs="Times New Roman"/>
            <w:noProof/>
          </w:rPr>
          <w:t>Tabel 3.4. Tabel Produksi</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61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37</w:t>
        </w:r>
        <w:r w:rsidR="001A7C41" w:rsidRPr="00416ADE">
          <w:rPr>
            <w:rFonts w:cs="Times New Roman"/>
            <w:noProof/>
            <w:webHidden/>
          </w:rPr>
          <w:fldChar w:fldCharType="end"/>
        </w:r>
      </w:hyperlink>
    </w:p>
    <w:p w14:paraId="7DA43AA9" w14:textId="5DF23915" w:rsidR="000B4F4C" w:rsidRPr="00416ADE" w:rsidRDefault="002D064D" w:rsidP="001A7C41">
      <w:pPr>
        <w:spacing w:line="480" w:lineRule="auto"/>
        <w:rPr>
          <w:rFonts w:cs="Times New Roman"/>
        </w:rPr>
      </w:pPr>
      <w:r w:rsidRPr="00416ADE">
        <w:rPr>
          <w:rFonts w:cs="Times New Roman"/>
        </w:rPr>
        <w:fldChar w:fldCharType="end"/>
      </w:r>
    </w:p>
    <w:p w14:paraId="206B65D3" w14:textId="4F872088" w:rsidR="000B4F4C" w:rsidRPr="00416ADE" w:rsidRDefault="000B4F4C" w:rsidP="000B4F4C">
      <w:pPr>
        <w:rPr>
          <w:rFonts w:cs="Times New Roman"/>
        </w:rPr>
      </w:pPr>
    </w:p>
    <w:p w14:paraId="532E1004" w14:textId="5212FF22" w:rsidR="000B4F4C" w:rsidRPr="00416ADE" w:rsidRDefault="000B4F4C" w:rsidP="000B4F4C">
      <w:pPr>
        <w:rPr>
          <w:rFonts w:cs="Times New Roman"/>
        </w:rPr>
      </w:pPr>
    </w:p>
    <w:p w14:paraId="799F8F55" w14:textId="77777777" w:rsidR="008F77C6" w:rsidRPr="00416ADE" w:rsidRDefault="008F77C6" w:rsidP="000B4F4C">
      <w:pPr>
        <w:rPr>
          <w:rFonts w:cs="Times New Roman"/>
        </w:rPr>
        <w:sectPr w:rsidR="008F77C6" w:rsidRPr="00416ADE" w:rsidSect="004B53C1">
          <w:pgSz w:w="11907" w:h="16839" w:code="9"/>
          <w:pgMar w:top="2268" w:right="1701" w:bottom="1701" w:left="2268" w:header="708" w:footer="708" w:gutter="0"/>
          <w:pgNumType w:fmt="lowerRoman"/>
          <w:cols w:space="708"/>
          <w:docGrid w:linePitch="360"/>
        </w:sectPr>
      </w:pPr>
    </w:p>
    <w:p w14:paraId="3DD2AED2" w14:textId="5357743B" w:rsidR="008F77C6" w:rsidRPr="00416ADE" w:rsidRDefault="008F77C6" w:rsidP="00606225">
      <w:pPr>
        <w:pStyle w:val="Halaman"/>
        <w:rPr>
          <w:rFonts w:cs="Times New Roman"/>
        </w:rPr>
      </w:pPr>
      <w:bookmarkStart w:id="11" w:name="_Toc112357617"/>
      <w:r w:rsidRPr="00416ADE">
        <w:rPr>
          <w:rFonts w:cs="Times New Roman"/>
        </w:rPr>
        <w:lastRenderedPageBreak/>
        <w:t>DAFTAR GAMBAR</w:t>
      </w:r>
      <w:bookmarkEnd w:id="11"/>
    </w:p>
    <w:p w14:paraId="3B9C377A" w14:textId="20C5FE49" w:rsidR="001A7C41" w:rsidRPr="00416ADE" w:rsidRDefault="008F77C6" w:rsidP="001A7C41">
      <w:pPr>
        <w:pStyle w:val="TableofFigures"/>
        <w:tabs>
          <w:tab w:val="right" w:leader="dot" w:pos="7928"/>
        </w:tabs>
        <w:spacing w:line="360" w:lineRule="auto"/>
        <w:rPr>
          <w:rFonts w:cs="Times New Roman"/>
          <w:noProof/>
        </w:rPr>
      </w:pPr>
      <w:r w:rsidRPr="00416ADE">
        <w:rPr>
          <w:rFonts w:cs="Times New Roman"/>
        </w:rPr>
        <w:fldChar w:fldCharType="begin"/>
      </w:r>
      <w:r w:rsidRPr="00416ADE">
        <w:rPr>
          <w:rFonts w:cs="Times New Roman"/>
        </w:rPr>
        <w:instrText xml:space="preserve"> TOC \h \z \c "Gambar" </w:instrText>
      </w:r>
      <w:r w:rsidRPr="00416ADE">
        <w:rPr>
          <w:rFonts w:cs="Times New Roman"/>
        </w:rPr>
        <w:fldChar w:fldCharType="separate"/>
      </w:r>
      <w:hyperlink w:anchor="_Toc112357675" w:history="1">
        <w:r w:rsidR="001A7C41" w:rsidRPr="00416ADE">
          <w:rPr>
            <w:rStyle w:val="Hyperlink"/>
            <w:rFonts w:cs="Times New Roman"/>
            <w:noProof/>
          </w:rPr>
          <w:t>Gambar 3.1. Struktur Organisasi</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75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18</w:t>
        </w:r>
        <w:r w:rsidR="001A7C41" w:rsidRPr="00416ADE">
          <w:rPr>
            <w:rFonts w:cs="Times New Roman"/>
            <w:noProof/>
            <w:webHidden/>
          </w:rPr>
          <w:fldChar w:fldCharType="end"/>
        </w:r>
      </w:hyperlink>
    </w:p>
    <w:p w14:paraId="73092254" w14:textId="61AD4E03" w:rsidR="001A7C41" w:rsidRPr="00416ADE" w:rsidRDefault="00000000" w:rsidP="001A7C41">
      <w:pPr>
        <w:pStyle w:val="TableofFigures"/>
        <w:tabs>
          <w:tab w:val="right" w:leader="dot" w:pos="7928"/>
        </w:tabs>
        <w:spacing w:line="360" w:lineRule="auto"/>
        <w:rPr>
          <w:rFonts w:cs="Times New Roman"/>
          <w:noProof/>
        </w:rPr>
      </w:pPr>
      <w:hyperlink w:anchor="_Toc112357676" w:history="1">
        <w:r w:rsidR="001A7C41" w:rsidRPr="00416ADE">
          <w:rPr>
            <w:rStyle w:val="Hyperlink"/>
            <w:rFonts w:cs="Times New Roman"/>
            <w:noProof/>
          </w:rPr>
          <w:t>Gambar 3.2. Flowchart Sistem Yang Berjala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76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19</w:t>
        </w:r>
        <w:r w:rsidR="001A7C41" w:rsidRPr="00416ADE">
          <w:rPr>
            <w:rFonts w:cs="Times New Roman"/>
            <w:noProof/>
            <w:webHidden/>
          </w:rPr>
          <w:fldChar w:fldCharType="end"/>
        </w:r>
      </w:hyperlink>
    </w:p>
    <w:p w14:paraId="4076D6A5" w14:textId="3DE9D6A7" w:rsidR="001A7C41" w:rsidRPr="00416ADE" w:rsidRDefault="00000000" w:rsidP="001A7C41">
      <w:pPr>
        <w:pStyle w:val="TableofFigures"/>
        <w:tabs>
          <w:tab w:val="right" w:leader="dot" w:pos="7928"/>
        </w:tabs>
        <w:spacing w:line="360" w:lineRule="auto"/>
        <w:rPr>
          <w:rFonts w:cs="Times New Roman"/>
          <w:noProof/>
        </w:rPr>
      </w:pPr>
      <w:hyperlink w:anchor="_Toc112357677" w:history="1">
        <w:r w:rsidR="001A7C41" w:rsidRPr="00416ADE">
          <w:rPr>
            <w:rStyle w:val="Hyperlink"/>
            <w:rFonts w:cs="Times New Roman"/>
            <w:noProof/>
          </w:rPr>
          <w:t>Gambar 3.3. Flowchart Yang Diusulka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77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21</w:t>
        </w:r>
        <w:r w:rsidR="001A7C41" w:rsidRPr="00416ADE">
          <w:rPr>
            <w:rFonts w:cs="Times New Roman"/>
            <w:noProof/>
            <w:webHidden/>
          </w:rPr>
          <w:fldChar w:fldCharType="end"/>
        </w:r>
      </w:hyperlink>
    </w:p>
    <w:p w14:paraId="2A154199" w14:textId="7D61196F" w:rsidR="001A7C41" w:rsidRPr="00416ADE" w:rsidRDefault="00000000" w:rsidP="001A7C41">
      <w:pPr>
        <w:pStyle w:val="TableofFigures"/>
        <w:tabs>
          <w:tab w:val="right" w:leader="dot" w:pos="7928"/>
        </w:tabs>
        <w:spacing w:line="360" w:lineRule="auto"/>
        <w:rPr>
          <w:rFonts w:cs="Times New Roman"/>
          <w:noProof/>
        </w:rPr>
      </w:pPr>
      <w:hyperlink w:anchor="_Toc112357678" w:history="1">
        <w:r w:rsidR="001A7C41" w:rsidRPr="00416ADE">
          <w:rPr>
            <w:rStyle w:val="Hyperlink"/>
            <w:rFonts w:cs="Times New Roman"/>
            <w:noProof/>
          </w:rPr>
          <w:t>Gambar 3.4. Use Case Diagram</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78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22</w:t>
        </w:r>
        <w:r w:rsidR="001A7C41" w:rsidRPr="00416ADE">
          <w:rPr>
            <w:rFonts w:cs="Times New Roman"/>
            <w:noProof/>
            <w:webHidden/>
          </w:rPr>
          <w:fldChar w:fldCharType="end"/>
        </w:r>
      </w:hyperlink>
    </w:p>
    <w:p w14:paraId="0C825344" w14:textId="22A287CB" w:rsidR="001A7C41" w:rsidRPr="00416ADE" w:rsidRDefault="00000000" w:rsidP="001A7C41">
      <w:pPr>
        <w:pStyle w:val="TableofFigures"/>
        <w:tabs>
          <w:tab w:val="right" w:leader="dot" w:pos="7928"/>
        </w:tabs>
        <w:spacing w:line="360" w:lineRule="auto"/>
        <w:rPr>
          <w:rFonts w:cs="Times New Roman"/>
          <w:noProof/>
        </w:rPr>
      </w:pPr>
      <w:hyperlink w:anchor="_Toc112357679" w:history="1">
        <w:r w:rsidR="001A7C41" w:rsidRPr="00416ADE">
          <w:rPr>
            <w:rStyle w:val="Hyperlink"/>
            <w:rFonts w:cs="Times New Roman"/>
            <w:noProof/>
          </w:rPr>
          <w:t>Gambar 3.5. Activity Diagram Halaman Logi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79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23</w:t>
        </w:r>
        <w:r w:rsidR="001A7C41" w:rsidRPr="00416ADE">
          <w:rPr>
            <w:rFonts w:cs="Times New Roman"/>
            <w:noProof/>
            <w:webHidden/>
          </w:rPr>
          <w:fldChar w:fldCharType="end"/>
        </w:r>
      </w:hyperlink>
    </w:p>
    <w:p w14:paraId="7EC11285" w14:textId="499AB321" w:rsidR="001A7C41" w:rsidRPr="00416ADE" w:rsidRDefault="00000000" w:rsidP="001A7C41">
      <w:pPr>
        <w:pStyle w:val="TableofFigures"/>
        <w:tabs>
          <w:tab w:val="right" w:leader="dot" w:pos="7928"/>
        </w:tabs>
        <w:spacing w:line="360" w:lineRule="auto"/>
        <w:rPr>
          <w:rFonts w:cs="Times New Roman"/>
          <w:noProof/>
        </w:rPr>
      </w:pPr>
      <w:hyperlink w:anchor="_Toc112357680" w:history="1">
        <w:r w:rsidR="001A7C41" w:rsidRPr="00416ADE">
          <w:rPr>
            <w:rStyle w:val="Hyperlink"/>
            <w:rFonts w:cs="Times New Roman"/>
            <w:noProof/>
          </w:rPr>
          <w:t>Gambar 3.6. Activity Diagram Halaman Registrasi</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80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24</w:t>
        </w:r>
        <w:r w:rsidR="001A7C41" w:rsidRPr="00416ADE">
          <w:rPr>
            <w:rFonts w:cs="Times New Roman"/>
            <w:noProof/>
            <w:webHidden/>
          </w:rPr>
          <w:fldChar w:fldCharType="end"/>
        </w:r>
      </w:hyperlink>
    </w:p>
    <w:p w14:paraId="4FF068B5" w14:textId="2054D85B" w:rsidR="001A7C41" w:rsidRPr="00416ADE" w:rsidRDefault="00000000" w:rsidP="001A7C41">
      <w:pPr>
        <w:pStyle w:val="TableofFigures"/>
        <w:tabs>
          <w:tab w:val="right" w:leader="dot" w:pos="7928"/>
        </w:tabs>
        <w:spacing w:line="360" w:lineRule="auto"/>
        <w:rPr>
          <w:rFonts w:cs="Times New Roman"/>
          <w:noProof/>
        </w:rPr>
      </w:pPr>
      <w:hyperlink w:anchor="_Toc112357681" w:history="1">
        <w:r w:rsidR="001A7C41" w:rsidRPr="00416ADE">
          <w:rPr>
            <w:rStyle w:val="Hyperlink"/>
            <w:rFonts w:cs="Times New Roman"/>
            <w:noProof/>
          </w:rPr>
          <w:t>Gambar 3.7. Activity Diagram Halaman Tambah Data Item</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81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24</w:t>
        </w:r>
        <w:r w:rsidR="001A7C41" w:rsidRPr="00416ADE">
          <w:rPr>
            <w:rFonts w:cs="Times New Roman"/>
            <w:noProof/>
            <w:webHidden/>
          </w:rPr>
          <w:fldChar w:fldCharType="end"/>
        </w:r>
      </w:hyperlink>
    </w:p>
    <w:p w14:paraId="54EDD346" w14:textId="0E43A4A3" w:rsidR="001A7C41" w:rsidRPr="00416ADE" w:rsidRDefault="00000000" w:rsidP="001A7C41">
      <w:pPr>
        <w:pStyle w:val="TableofFigures"/>
        <w:tabs>
          <w:tab w:val="right" w:leader="dot" w:pos="7928"/>
        </w:tabs>
        <w:spacing w:line="360" w:lineRule="auto"/>
        <w:rPr>
          <w:rFonts w:cs="Times New Roman"/>
          <w:noProof/>
        </w:rPr>
      </w:pPr>
      <w:hyperlink w:anchor="_Toc112357682" w:history="1">
        <w:r w:rsidR="001A7C41" w:rsidRPr="00416ADE">
          <w:rPr>
            <w:rStyle w:val="Hyperlink"/>
            <w:rFonts w:cs="Times New Roman"/>
            <w:noProof/>
          </w:rPr>
          <w:t>Gambar 3.8. Activity Diagram Halaman Input Lapora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82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25</w:t>
        </w:r>
        <w:r w:rsidR="001A7C41" w:rsidRPr="00416ADE">
          <w:rPr>
            <w:rFonts w:cs="Times New Roman"/>
            <w:noProof/>
            <w:webHidden/>
          </w:rPr>
          <w:fldChar w:fldCharType="end"/>
        </w:r>
      </w:hyperlink>
    </w:p>
    <w:p w14:paraId="42CF175F" w14:textId="7C11DF42" w:rsidR="001A7C41" w:rsidRPr="00416ADE" w:rsidRDefault="00000000" w:rsidP="001A7C41">
      <w:pPr>
        <w:pStyle w:val="TableofFigures"/>
        <w:tabs>
          <w:tab w:val="right" w:leader="dot" w:pos="7928"/>
        </w:tabs>
        <w:spacing w:line="360" w:lineRule="auto"/>
        <w:rPr>
          <w:rFonts w:cs="Times New Roman"/>
          <w:noProof/>
        </w:rPr>
      </w:pPr>
      <w:hyperlink w:anchor="_Toc112357683" w:history="1">
        <w:r w:rsidR="001A7C41" w:rsidRPr="00416ADE">
          <w:rPr>
            <w:rStyle w:val="Hyperlink"/>
            <w:rFonts w:cs="Times New Roman"/>
            <w:noProof/>
          </w:rPr>
          <w:t>Gambar 3.9. Activity Diagram Halaman Data Lapora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83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25</w:t>
        </w:r>
        <w:r w:rsidR="001A7C41" w:rsidRPr="00416ADE">
          <w:rPr>
            <w:rFonts w:cs="Times New Roman"/>
            <w:noProof/>
            <w:webHidden/>
          </w:rPr>
          <w:fldChar w:fldCharType="end"/>
        </w:r>
      </w:hyperlink>
    </w:p>
    <w:p w14:paraId="1DC0636B" w14:textId="55B69825" w:rsidR="001A7C41" w:rsidRPr="00416ADE" w:rsidRDefault="00000000" w:rsidP="001A7C41">
      <w:pPr>
        <w:pStyle w:val="TableofFigures"/>
        <w:tabs>
          <w:tab w:val="right" w:leader="dot" w:pos="7928"/>
        </w:tabs>
        <w:spacing w:line="360" w:lineRule="auto"/>
        <w:rPr>
          <w:rFonts w:cs="Times New Roman"/>
          <w:noProof/>
        </w:rPr>
      </w:pPr>
      <w:hyperlink w:anchor="_Toc112357684" w:history="1">
        <w:r w:rsidR="001A7C41" w:rsidRPr="00416ADE">
          <w:rPr>
            <w:rStyle w:val="Hyperlink"/>
            <w:rFonts w:cs="Times New Roman"/>
            <w:noProof/>
          </w:rPr>
          <w:t>Gambar 3.10. Activity Diagram Halaman Edit Lapora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84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26</w:t>
        </w:r>
        <w:r w:rsidR="001A7C41" w:rsidRPr="00416ADE">
          <w:rPr>
            <w:rFonts w:cs="Times New Roman"/>
            <w:noProof/>
            <w:webHidden/>
          </w:rPr>
          <w:fldChar w:fldCharType="end"/>
        </w:r>
      </w:hyperlink>
    </w:p>
    <w:p w14:paraId="78B2B36B" w14:textId="30DAA7FD" w:rsidR="001A7C41" w:rsidRPr="00416ADE" w:rsidRDefault="00000000" w:rsidP="001A7C41">
      <w:pPr>
        <w:pStyle w:val="TableofFigures"/>
        <w:tabs>
          <w:tab w:val="right" w:leader="dot" w:pos="7928"/>
        </w:tabs>
        <w:spacing w:line="360" w:lineRule="auto"/>
        <w:rPr>
          <w:rFonts w:cs="Times New Roman"/>
          <w:noProof/>
        </w:rPr>
      </w:pPr>
      <w:hyperlink w:anchor="_Toc112357685" w:history="1">
        <w:r w:rsidR="001A7C41" w:rsidRPr="00416ADE">
          <w:rPr>
            <w:rStyle w:val="Hyperlink"/>
            <w:rFonts w:cs="Times New Roman"/>
            <w:noProof/>
          </w:rPr>
          <w:t>Gambar 3.11. Activity Diagram Halaman Hapus Lapora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85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26</w:t>
        </w:r>
        <w:r w:rsidR="001A7C41" w:rsidRPr="00416ADE">
          <w:rPr>
            <w:rFonts w:cs="Times New Roman"/>
            <w:noProof/>
            <w:webHidden/>
          </w:rPr>
          <w:fldChar w:fldCharType="end"/>
        </w:r>
      </w:hyperlink>
    </w:p>
    <w:p w14:paraId="7A9A0EDF" w14:textId="67B56B39" w:rsidR="001A7C41" w:rsidRPr="00416ADE" w:rsidRDefault="00000000" w:rsidP="001A7C41">
      <w:pPr>
        <w:pStyle w:val="TableofFigures"/>
        <w:tabs>
          <w:tab w:val="right" w:leader="dot" w:pos="7928"/>
        </w:tabs>
        <w:spacing w:line="360" w:lineRule="auto"/>
        <w:rPr>
          <w:rFonts w:cs="Times New Roman"/>
          <w:noProof/>
        </w:rPr>
      </w:pPr>
      <w:hyperlink w:anchor="_Toc112357686" w:history="1">
        <w:r w:rsidR="001A7C41" w:rsidRPr="00416ADE">
          <w:rPr>
            <w:rStyle w:val="Hyperlink"/>
            <w:rFonts w:cs="Times New Roman"/>
            <w:noProof/>
          </w:rPr>
          <w:t>Gambar 3.12. Activity Diagram Halaman Dashboard Lapora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86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27</w:t>
        </w:r>
        <w:r w:rsidR="001A7C41" w:rsidRPr="00416ADE">
          <w:rPr>
            <w:rFonts w:cs="Times New Roman"/>
            <w:noProof/>
            <w:webHidden/>
          </w:rPr>
          <w:fldChar w:fldCharType="end"/>
        </w:r>
      </w:hyperlink>
    </w:p>
    <w:p w14:paraId="03397CB9" w14:textId="521DB8CC" w:rsidR="001A7C41" w:rsidRPr="00416ADE" w:rsidRDefault="00000000" w:rsidP="001A7C41">
      <w:pPr>
        <w:pStyle w:val="TableofFigures"/>
        <w:tabs>
          <w:tab w:val="right" w:leader="dot" w:pos="7928"/>
        </w:tabs>
        <w:spacing w:line="360" w:lineRule="auto"/>
        <w:rPr>
          <w:rFonts w:cs="Times New Roman"/>
          <w:noProof/>
        </w:rPr>
      </w:pPr>
      <w:hyperlink w:anchor="_Toc112357687" w:history="1">
        <w:r w:rsidR="001A7C41" w:rsidRPr="00416ADE">
          <w:rPr>
            <w:rStyle w:val="Hyperlink"/>
            <w:rFonts w:cs="Times New Roman"/>
            <w:noProof/>
          </w:rPr>
          <w:t>Gambar 3.13. Activity Diagram Perintah Logout</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87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28</w:t>
        </w:r>
        <w:r w:rsidR="001A7C41" w:rsidRPr="00416ADE">
          <w:rPr>
            <w:rFonts w:cs="Times New Roman"/>
            <w:noProof/>
            <w:webHidden/>
          </w:rPr>
          <w:fldChar w:fldCharType="end"/>
        </w:r>
      </w:hyperlink>
    </w:p>
    <w:p w14:paraId="4F72747C" w14:textId="1E70EE2B" w:rsidR="001A7C41" w:rsidRPr="00416ADE" w:rsidRDefault="00000000" w:rsidP="001A7C41">
      <w:pPr>
        <w:pStyle w:val="TableofFigures"/>
        <w:tabs>
          <w:tab w:val="right" w:leader="dot" w:pos="7928"/>
        </w:tabs>
        <w:spacing w:line="360" w:lineRule="auto"/>
        <w:rPr>
          <w:rFonts w:cs="Times New Roman"/>
          <w:noProof/>
        </w:rPr>
      </w:pPr>
      <w:hyperlink w:anchor="_Toc112357688" w:history="1">
        <w:r w:rsidR="001A7C41" w:rsidRPr="00416ADE">
          <w:rPr>
            <w:rStyle w:val="Hyperlink"/>
            <w:rFonts w:cs="Times New Roman"/>
            <w:noProof/>
          </w:rPr>
          <w:t>Gambar 3.14. Sequence Diagram Halaman Logi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88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28</w:t>
        </w:r>
        <w:r w:rsidR="001A7C41" w:rsidRPr="00416ADE">
          <w:rPr>
            <w:rFonts w:cs="Times New Roman"/>
            <w:noProof/>
            <w:webHidden/>
          </w:rPr>
          <w:fldChar w:fldCharType="end"/>
        </w:r>
      </w:hyperlink>
    </w:p>
    <w:p w14:paraId="74EBAA7D" w14:textId="20F7FEDA" w:rsidR="001A7C41" w:rsidRPr="00416ADE" w:rsidRDefault="00000000" w:rsidP="001A7C41">
      <w:pPr>
        <w:pStyle w:val="TableofFigures"/>
        <w:tabs>
          <w:tab w:val="right" w:leader="dot" w:pos="7928"/>
        </w:tabs>
        <w:spacing w:line="360" w:lineRule="auto"/>
        <w:rPr>
          <w:rFonts w:cs="Times New Roman"/>
          <w:noProof/>
        </w:rPr>
      </w:pPr>
      <w:hyperlink w:anchor="_Toc112357689" w:history="1">
        <w:r w:rsidR="001A7C41" w:rsidRPr="00416ADE">
          <w:rPr>
            <w:rStyle w:val="Hyperlink"/>
            <w:rFonts w:cs="Times New Roman"/>
            <w:noProof/>
          </w:rPr>
          <w:t>Gambar 3.15. Sequence Diagram Halaman Registrasi</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89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29</w:t>
        </w:r>
        <w:r w:rsidR="001A7C41" w:rsidRPr="00416ADE">
          <w:rPr>
            <w:rFonts w:cs="Times New Roman"/>
            <w:noProof/>
            <w:webHidden/>
          </w:rPr>
          <w:fldChar w:fldCharType="end"/>
        </w:r>
      </w:hyperlink>
    </w:p>
    <w:p w14:paraId="0FF86E68" w14:textId="3330DC61" w:rsidR="001A7C41" w:rsidRPr="00416ADE" w:rsidRDefault="00000000" w:rsidP="001A7C41">
      <w:pPr>
        <w:pStyle w:val="TableofFigures"/>
        <w:tabs>
          <w:tab w:val="right" w:leader="dot" w:pos="7928"/>
        </w:tabs>
        <w:spacing w:line="360" w:lineRule="auto"/>
        <w:rPr>
          <w:rFonts w:cs="Times New Roman"/>
          <w:noProof/>
        </w:rPr>
      </w:pPr>
      <w:hyperlink w:anchor="_Toc112357690" w:history="1">
        <w:r w:rsidR="001A7C41" w:rsidRPr="00416ADE">
          <w:rPr>
            <w:rStyle w:val="Hyperlink"/>
            <w:rFonts w:cs="Times New Roman"/>
            <w:noProof/>
          </w:rPr>
          <w:t>Gambar 3.16. Sequence Diagram Halaman Tambah Data Item</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90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29</w:t>
        </w:r>
        <w:r w:rsidR="001A7C41" w:rsidRPr="00416ADE">
          <w:rPr>
            <w:rFonts w:cs="Times New Roman"/>
            <w:noProof/>
            <w:webHidden/>
          </w:rPr>
          <w:fldChar w:fldCharType="end"/>
        </w:r>
      </w:hyperlink>
    </w:p>
    <w:p w14:paraId="48B03BF6" w14:textId="6BD10BB2" w:rsidR="001A7C41" w:rsidRPr="00416ADE" w:rsidRDefault="00000000" w:rsidP="001A7C41">
      <w:pPr>
        <w:pStyle w:val="TableofFigures"/>
        <w:tabs>
          <w:tab w:val="right" w:leader="dot" w:pos="7928"/>
        </w:tabs>
        <w:spacing w:line="360" w:lineRule="auto"/>
        <w:rPr>
          <w:rFonts w:cs="Times New Roman"/>
          <w:noProof/>
        </w:rPr>
      </w:pPr>
      <w:hyperlink w:anchor="_Toc112357691" w:history="1">
        <w:r w:rsidR="001A7C41" w:rsidRPr="00416ADE">
          <w:rPr>
            <w:rStyle w:val="Hyperlink"/>
            <w:rFonts w:cs="Times New Roman"/>
            <w:noProof/>
          </w:rPr>
          <w:t>Gambar 3.17. Sequence Diagram Halaman Input Data Laporan Produksi</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91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30</w:t>
        </w:r>
        <w:r w:rsidR="001A7C41" w:rsidRPr="00416ADE">
          <w:rPr>
            <w:rFonts w:cs="Times New Roman"/>
            <w:noProof/>
            <w:webHidden/>
          </w:rPr>
          <w:fldChar w:fldCharType="end"/>
        </w:r>
      </w:hyperlink>
    </w:p>
    <w:p w14:paraId="2BF91E57" w14:textId="0A245AA5" w:rsidR="001A7C41" w:rsidRPr="00416ADE" w:rsidRDefault="00000000" w:rsidP="001A7C41">
      <w:pPr>
        <w:pStyle w:val="TableofFigures"/>
        <w:tabs>
          <w:tab w:val="right" w:leader="dot" w:pos="7928"/>
        </w:tabs>
        <w:spacing w:line="360" w:lineRule="auto"/>
        <w:rPr>
          <w:rFonts w:cs="Times New Roman"/>
          <w:noProof/>
        </w:rPr>
      </w:pPr>
      <w:hyperlink w:anchor="_Toc112357692" w:history="1">
        <w:r w:rsidR="001A7C41" w:rsidRPr="00416ADE">
          <w:rPr>
            <w:rStyle w:val="Hyperlink"/>
            <w:rFonts w:cs="Times New Roman"/>
            <w:noProof/>
          </w:rPr>
          <w:t>Gambar 3.18. Sequence Diagram Halaman Data Lapora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92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31</w:t>
        </w:r>
        <w:r w:rsidR="001A7C41" w:rsidRPr="00416ADE">
          <w:rPr>
            <w:rFonts w:cs="Times New Roman"/>
            <w:noProof/>
            <w:webHidden/>
          </w:rPr>
          <w:fldChar w:fldCharType="end"/>
        </w:r>
      </w:hyperlink>
    </w:p>
    <w:p w14:paraId="0F0DBE82" w14:textId="797E366D" w:rsidR="001A7C41" w:rsidRPr="00416ADE" w:rsidRDefault="00000000" w:rsidP="001A7C41">
      <w:pPr>
        <w:pStyle w:val="TableofFigures"/>
        <w:tabs>
          <w:tab w:val="right" w:leader="dot" w:pos="7928"/>
        </w:tabs>
        <w:spacing w:line="360" w:lineRule="auto"/>
        <w:rPr>
          <w:rFonts w:cs="Times New Roman"/>
          <w:noProof/>
        </w:rPr>
      </w:pPr>
      <w:hyperlink w:anchor="_Toc112357693" w:history="1">
        <w:r w:rsidR="001A7C41" w:rsidRPr="00416ADE">
          <w:rPr>
            <w:rStyle w:val="Hyperlink"/>
            <w:rFonts w:cs="Times New Roman"/>
            <w:noProof/>
          </w:rPr>
          <w:t>Gambar 3.19. Sequence Diagram Halaman Edit Data Lapora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93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32</w:t>
        </w:r>
        <w:r w:rsidR="001A7C41" w:rsidRPr="00416ADE">
          <w:rPr>
            <w:rFonts w:cs="Times New Roman"/>
            <w:noProof/>
            <w:webHidden/>
          </w:rPr>
          <w:fldChar w:fldCharType="end"/>
        </w:r>
      </w:hyperlink>
    </w:p>
    <w:p w14:paraId="1D523EF8" w14:textId="2BDDABD8" w:rsidR="001A7C41" w:rsidRPr="00416ADE" w:rsidRDefault="00000000" w:rsidP="001A7C41">
      <w:pPr>
        <w:pStyle w:val="TableofFigures"/>
        <w:tabs>
          <w:tab w:val="right" w:leader="dot" w:pos="7928"/>
        </w:tabs>
        <w:spacing w:line="360" w:lineRule="auto"/>
        <w:rPr>
          <w:rFonts w:cs="Times New Roman"/>
          <w:noProof/>
        </w:rPr>
      </w:pPr>
      <w:hyperlink w:anchor="_Toc112357694" w:history="1">
        <w:r w:rsidR="001A7C41" w:rsidRPr="00416ADE">
          <w:rPr>
            <w:rStyle w:val="Hyperlink"/>
            <w:rFonts w:cs="Times New Roman"/>
            <w:noProof/>
          </w:rPr>
          <w:t>Gambar 3.20. Sequence Diagram Halaman Hapus Data Laporan Produksi</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94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32</w:t>
        </w:r>
        <w:r w:rsidR="001A7C41" w:rsidRPr="00416ADE">
          <w:rPr>
            <w:rFonts w:cs="Times New Roman"/>
            <w:noProof/>
            <w:webHidden/>
          </w:rPr>
          <w:fldChar w:fldCharType="end"/>
        </w:r>
      </w:hyperlink>
    </w:p>
    <w:p w14:paraId="77467D57" w14:textId="5BBEDEC9" w:rsidR="001A7C41" w:rsidRPr="00416ADE" w:rsidRDefault="00000000" w:rsidP="001A7C41">
      <w:pPr>
        <w:pStyle w:val="TableofFigures"/>
        <w:tabs>
          <w:tab w:val="right" w:leader="dot" w:pos="7928"/>
        </w:tabs>
        <w:spacing w:line="360" w:lineRule="auto"/>
        <w:rPr>
          <w:rFonts w:cs="Times New Roman"/>
          <w:noProof/>
        </w:rPr>
      </w:pPr>
      <w:hyperlink w:anchor="_Toc112357695" w:history="1">
        <w:r w:rsidR="001A7C41" w:rsidRPr="00416ADE">
          <w:rPr>
            <w:rStyle w:val="Hyperlink"/>
            <w:rFonts w:cs="Times New Roman"/>
            <w:noProof/>
          </w:rPr>
          <w:t>Gambar 3.21. Sequence Diagram Halaman Dashboard Laporan Produksi.</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95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34</w:t>
        </w:r>
        <w:r w:rsidR="001A7C41" w:rsidRPr="00416ADE">
          <w:rPr>
            <w:rFonts w:cs="Times New Roman"/>
            <w:noProof/>
            <w:webHidden/>
          </w:rPr>
          <w:fldChar w:fldCharType="end"/>
        </w:r>
      </w:hyperlink>
    </w:p>
    <w:p w14:paraId="66437D39" w14:textId="73C2FCE5" w:rsidR="001A7C41" w:rsidRPr="00416ADE" w:rsidRDefault="00000000" w:rsidP="001A7C41">
      <w:pPr>
        <w:pStyle w:val="TableofFigures"/>
        <w:tabs>
          <w:tab w:val="right" w:leader="dot" w:pos="7928"/>
        </w:tabs>
        <w:spacing w:line="360" w:lineRule="auto"/>
        <w:rPr>
          <w:rFonts w:cs="Times New Roman"/>
          <w:noProof/>
        </w:rPr>
      </w:pPr>
      <w:hyperlink w:anchor="_Toc112357696" w:history="1">
        <w:r w:rsidR="001A7C41" w:rsidRPr="00416ADE">
          <w:rPr>
            <w:rStyle w:val="Hyperlink"/>
            <w:rFonts w:cs="Times New Roman"/>
            <w:noProof/>
          </w:rPr>
          <w:t>Gambar 3.22. Class Diagram</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96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35</w:t>
        </w:r>
        <w:r w:rsidR="001A7C41" w:rsidRPr="00416ADE">
          <w:rPr>
            <w:rFonts w:cs="Times New Roman"/>
            <w:noProof/>
            <w:webHidden/>
          </w:rPr>
          <w:fldChar w:fldCharType="end"/>
        </w:r>
      </w:hyperlink>
    </w:p>
    <w:p w14:paraId="4627CF0B" w14:textId="5CC40574" w:rsidR="001A7C41" w:rsidRPr="00416ADE" w:rsidRDefault="00000000" w:rsidP="001A7C41">
      <w:pPr>
        <w:pStyle w:val="TableofFigures"/>
        <w:tabs>
          <w:tab w:val="right" w:leader="dot" w:pos="7928"/>
        </w:tabs>
        <w:spacing w:line="360" w:lineRule="auto"/>
        <w:rPr>
          <w:rFonts w:cs="Times New Roman"/>
          <w:noProof/>
        </w:rPr>
      </w:pPr>
      <w:hyperlink w:anchor="_Toc112357697" w:history="1">
        <w:r w:rsidR="001A7C41" w:rsidRPr="00416ADE">
          <w:rPr>
            <w:rStyle w:val="Hyperlink"/>
            <w:rFonts w:cs="Times New Roman"/>
            <w:noProof/>
          </w:rPr>
          <w:t>Gambar 3.23. Desain Halaman Logi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97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38</w:t>
        </w:r>
        <w:r w:rsidR="001A7C41" w:rsidRPr="00416ADE">
          <w:rPr>
            <w:rFonts w:cs="Times New Roman"/>
            <w:noProof/>
            <w:webHidden/>
          </w:rPr>
          <w:fldChar w:fldCharType="end"/>
        </w:r>
      </w:hyperlink>
    </w:p>
    <w:p w14:paraId="003EC2F3" w14:textId="3F4E73E4" w:rsidR="001A7C41" w:rsidRPr="00416ADE" w:rsidRDefault="00000000" w:rsidP="001A7C41">
      <w:pPr>
        <w:pStyle w:val="TableofFigures"/>
        <w:tabs>
          <w:tab w:val="right" w:leader="dot" w:pos="7928"/>
        </w:tabs>
        <w:spacing w:line="360" w:lineRule="auto"/>
        <w:rPr>
          <w:rFonts w:cs="Times New Roman"/>
          <w:noProof/>
        </w:rPr>
      </w:pPr>
      <w:hyperlink w:anchor="_Toc112357698" w:history="1">
        <w:r w:rsidR="001A7C41" w:rsidRPr="00416ADE">
          <w:rPr>
            <w:rStyle w:val="Hyperlink"/>
            <w:rFonts w:cs="Times New Roman"/>
            <w:noProof/>
          </w:rPr>
          <w:t>Gambar 3.24. Desain Halaman Registrasi</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98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38</w:t>
        </w:r>
        <w:r w:rsidR="001A7C41" w:rsidRPr="00416ADE">
          <w:rPr>
            <w:rFonts w:cs="Times New Roman"/>
            <w:noProof/>
            <w:webHidden/>
          </w:rPr>
          <w:fldChar w:fldCharType="end"/>
        </w:r>
      </w:hyperlink>
    </w:p>
    <w:p w14:paraId="02C9919D" w14:textId="643DBAAD" w:rsidR="001A7C41" w:rsidRPr="00416ADE" w:rsidRDefault="00000000" w:rsidP="001A7C41">
      <w:pPr>
        <w:pStyle w:val="TableofFigures"/>
        <w:tabs>
          <w:tab w:val="right" w:leader="dot" w:pos="7928"/>
        </w:tabs>
        <w:spacing w:line="360" w:lineRule="auto"/>
        <w:rPr>
          <w:rFonts w:cs="Times New Roman"/>
          <w:noProof/>
        </w:rPr>
      </w:pPr>
      <w:hyperlink w:anchor="_Toc112357699" w:history="1">
        <w:r w:rsidR="001A7C41" w:rsidRPr="00416ADE">
          <w:rPr>
            <w:rStyle w:val="Hyperlink"/>
            <w:rFonts w:cs="Times New Roman"/>
            <w:noProof/>
          </w:rPr>
          <w:t>Gambar 3.25. Desain Halaman Utama</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699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39</w:t>
        </w:r>
        <w:r w:rsidR="001A7C41" w:rsidRPr="00416ADE">
          <w:rPr>
            <w:rFonts w:cs="Times New Roman"/>
            <w:noProof/>
            <w:webHidden/>
          </w:rPr>
          <w:fldChar w:fldCharType="end"/>
        </w:r>
      </w:hyperlink>
    </w:p>
    <w:p w14:paraId="09E3E365" w14:textId="49F9609D" w:rsidR="001A7C41" w:rsidRPr="00416ADE" w:rsidRDefault="00000000" w:rsidP="001A7C41">
      <w:pPr>
        <w:pStyle w:val="TableofFigures"/>
        <w:tabs>
          <w:tab w:val="right" w:leader="dot" w:pos="7928"/>
        </w:tabs>
        <w:spacing w:line="360" w:lineRule="auto"/>
        <w:rPr>
          <w:rFonts w:cs="Times New Roman"/>
          <w:noProof/>
        </w:rPr>
      </w:pPr>
      <w:hyperlink w:anchor="_Toc112357700" w:history="1">
        <w:r w:rsidR="001A7C41" w:rsidRPr="00416ADE">
          <w:rPr>
            <w:rStyle w:val="Hyperlink"/>
            <w:rFonts w:cs="Times New Roman"/>
            <w:noProof/>
          </w:rPr>
          <w:t>Gambar 3.26. Desain Halaman Tambah Item</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700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39</w:t>
        </w:r>
        <w:r w:rsidR="001A7C41" w:rsidRPr="00416ADE">
          <w:rPr>
            <w:rFonts w:cs="Times New Roman"/>
            <w:noProof/>
            <w:webHidden/>
          </w:rPr>
          <w:fldChar w:fldCharType="end"/>
        </w:r>
      </w:hyperlink>
    </w:p>
    <w:p w14:paraId="069753C1" w14:textId="2DF2C751" w:rsidR="001A7C41" w:rsidRPr="00416ADE" w:rsidRDefault="00000000" w:rsidP="001A7C41">
      <w:pPr>
        <w:pStyle w:val="TableofFigures"/>
        <w:tabs>
          <w:tab w:val="right" w:leader="dot" w:pos="7928"/>
        </w:tabs>
        <w:spacing w:line="360" w:lineRule="auto"/>
        <w:rPr>
          <w:rFonts w:cs="Times New Roman"/>
          <w:noProof/>
        </w:rPr>
      </w:pPr>
      <w:hyperlink w:anchor="_Toc112357701" w:history="1">
        <w:r w:rsidR="001A7C41" w:rsidRPr="00416ADE">
          <w:rPr>
            <w:rStyle w:val="Hyperlink"/>
            <w:rFonts w:cs="Times New Roman"/>
            <w:noProof/>
          </w:rPr>
          <w:t>Gambar 3.27. Desain Halaman Form Input Data Produksi</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701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40</w:t>
        </w:r>
        <w:r w:rsidR="001A7C41" w:rsidRPr="00416ADE">
          <w:rPr>
            <w:rFonts w:cs="Times New Roman"/>
            <w:noProof/>
            <w:webHidden/>
          </w:rPr>
          <w:fldChar w:fldCharType="end"/>
        </w:r>
      </w:hyperlink>
    </w:p>
    <w:p w14:paraId="7674BDEF" w14:textId="6F960927" w:rsidR="001A7C41" w:rsidRPr="00416ADE" w:rsidRDefault="00000000" w:rsidP="001A7C41">
      <w:pPr>
        <w:pStyle w:val="TableofFigures"/>
        <w:tabs>
          <w:tab w:val="right" w:leader="dot" w:pos="7928"/>
        </w:tabs>
        <w:spacing w:line="360" w:lineRule="auto"/>
        <w:rPr>
          <w:rFonts w:cs="Times New Roman"/>
          <w:noProof/>
        </w:rPr>
      </w:pPr>
      <w:hyperlink w:anchor="_Toc112357702" w:history="1">
        <w:r w:rsidR="001A7C41" w:rsidRPr="00416ADE">
          <w:rPr>
            <w:rStyle w:val="Hyperlink"/>
            <w:rFonts w:cs="Times New Roman"/>
            <w:noProof/>
          </w:rPr>
          <w:t>Gambar 3.28. Desain Halaman Tabel Data Produksi</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702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40</w:t>
        </w:r>
        <w:r w:rsidR="001A7C41" w:rsidRPr="00416ADE">
          <w:rPr>
            <w:rFonts w:cs="Times New Roman"/>
            <w:noProof/>
            <w:webHidden/>
          </w:rPr>
          <w:fldChar w:fldCharType="end"/>
        </w:r>
      </w:hyperlink>
    </w:p>
    <w:p w14:paraId="77A75F76" w14:textId="52E634BE" w:rsidR="001A7C41" w:rsidRPr="00416ADE" w:rsidRDefault="00000000" w:rsidP="001A7C41">
      <w:pPr>
        <w:pStyle w:val="TableofFigures"/>
        <w:tabs>
          <w:tab w:val="right" w:leader="dot" w:pos="7928"/>
        </w:tabs>
        <w:spacing w:line="360" w:lineRule="auto"/>
        <w:rPr>
          <w:rFonts w:cs="Times New Roman"/>
          <w:noProof/>
        </w:rPr>
      </w:pPr>
      <w:hyperlink w:anchor="_Toc112357703" w:history="1">
        <w:r w:rsidR="001A7C41" w:rsidRPr="00416ADE">
          <w:rPr>
            <w:rStyle w:val="Hyperlink"/>
            <w:rFonts w:cs="Times New Roman"/>
            <w:noProof/>
          </w:rPr>
          <w:t>Gambar 3.29. Desain Halaman Edit Data Produksi</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703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41</w:t>
        </w:r>
        <w:r w:rsidR="001A7C41" w:rsidRPr="00416ADE">
          <w:rPr>
            <w:rFonts w:cs="Times New Roman"/>
            <w:noProof/>
            <w:webHidden/>
          </w:rPr>
          <w:fldChar w:fldCharType="end"/>
        </w:r>
      </w:hyperlink>
    </w:p>
    <w:p w14:paraId="6B062E2C" w14:textId="764E021D" w:rsidR="001A7C41" w:rsidRPr="00416ADE" w:rsidRDefault="00000000" w:rsidP="001A7C41">
      <w:pPr>
        <w:pStyle w:val="TableofFigures"/>
        <w:tabs>
          <w:tab w:val="right" w:leader="dot" w:pos="7928"/>
        </w:tabs>
        <w:spacing w:line="360" w:lineRule="auto"/>
        <w:rPr>
          <w:rFonts w:cs="Times New Roman"/>
          <w:noProof/>
        </w:rPr>
      </w:pPr>
      <w:hyperlink w:anchor="_Toc112357704" w:history="1">
        <w:r w:rsidR="001A7C41" w:rsidRPr="00416ADE">
          <w:rPr>
            <w:rStyle w:val="Hyperlink"/>
            <w:rFonts w:cs="Times New Roman"/>
            <w:noProof/>
          </w:rPr>
          <w:t>Gambar 3.30. Desain Halaman Form Edit Data Produksi</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704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41</w:t>
        </w:r>
        <w:r w:rsidR="001A7C41" w:rsidRPr="00416ADE">
          <w:rPr>
            <w:rFonts w:cs="Times New Roman"/>
            <w:noProof/>
            <w:webHidden/>
          </w:rPr>
          <w:fldChar w:fldCharType="end"/>
        </w:r>
      </w:hyperlink>
    </w:p>
    <w:p w14:paraId="67263502" w14:textId="79CA2AA7" w:rsidR="001A7C41" w:rsidRPr="00416ADE" w:rsidRDefault="00000000" w:rsidP="001A7C41">
      <w:pPr>
        <w:pStyle w:val="TableofFigures"/>
        <w:tabs>
          <w:tab w:val="right" w:leader="dot" w:pos="7928"/>
        </w:tabs>
        <w:spacing w:line="360" w:lineRule="auto"/>
        <w:rPr>
          <w:rFonts w:cs="Times New Roman"/>
          <w:noProof/>
        </w:rPr>
      </w:pPr>
      <w:hyperlink w:anchor="_Toc112357705" w:history="1">
        <w:r w:rsidR="001A7C41" w:rsidRPr="00416ADE">
          <w:rPr>
            <w:rStyle w:val="Hyperlink"/>
            <w:rFonts w:cs="Times New Roman"/>
            <w:noProof/>
          </w:rPr>
          <w:t>Gambar 3.31. Desain Dialog Box Konfirmasi Hapus Data</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705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42</w:t>
        </w:r>
        <w:r w:rsidR="001A7C41" w:rsidRPr="00416ADE">
          <w:rPr>
            <w:rFonts w:cs="Times New Roman"/>
            <w:noProof/>
            <w:webHidden/>
          </w:rPr>
          <w:fldChar w:fldCharType="end"/>
        </w:r>
      </w:hyperlink>
    </w:p>
    <w:p w14:paraId="3FCC84A3" w14:textId="50D3A509" w:rsidR="001A7C41" w:rsidRPr="00416ADE" w:rsidRDefault="00000000" w:rsidP="001A7C41">
      <w:pPr>
        <w:pStyle w:val="TableofFigures"/>
        <w:tabs>
          <w:tab w:val="right" w:leader="dot" w:pos="7928"/>
        </w:tabs>
        <w:spacing w:line="360" w:lineRule="auto"/>
        <w:rPr>
          <w:rFonts w:cs="Times New Roman"/>
          <w:noProof/>
        </w:rPr>
      </w:pPr>
      <w:hyperlink w:anchor="_Toc112357706" w:history="1">
        <w:r w:rsidR="001A7C41" w:rsidRPr="00416ADE">
          <w:rPr>
            <w:rStyle w:val="Hyperlink"/>
            <w:rFonts w:cs="Times New Roman"/>
            <w:noProof/>
          </w:rPr>
          <w:t>Gambar 3.32. Desain Halaman Dashboard Laporan</w:t>
        </w:r>
        <w:r w:rsidR="001A7C41" w:rsidRPr="00416ADE">
          <w:rPr>
            <w:rFonts w:cs="Times New Roman"/>
            <w:noProof/>
            <w:webHidden/>
          </w:rPr>
          <w:tab/>
        </w:r>
        <w:r w:rsidR="001A7C41" w:rsidRPr="00416ADE">
          <w:rPr>
            <w:rFonts w:cs="Times New Roman"/>
            <w:noProof/>
            <w:webHidden/>
          </w:rPr>
          <w:fldChar w:fldCharType="begin"/>
        </w:r>
        <w:r w:rsidR="001A7C41" w:rsidRPr="00416ADE">
          <w:rPr>
            <w:rFonts w:cs="Times New Roman"/>
            <w:noProof/>
            <w:webHidden/>
          </w:rPr>
          <w:instrText xml:space="preserve"> PAGEREF _Toc112357706 \h </w:instrText>
        </w:r>
        <w:r w:rsidR="001A7C41" w:rsidRPr="00416ADE">
          <w:rPr>
            <w:rFonts w:cs="Times New Roman"/>
            <w:noProof/>
            <w:webHidden/>
          </w:rPr>
        </w:r>
        <w:r w:rsidR="001A7C41" w:rsidRPr="00416ADE">
          <w:rPr>
            <w:rFonts w:cs="Times New Roman"/>
            <w:noProof/>
            <w:webHidden/>
          </w:rPr>
          <w:fldChar w:fldCharType="separate"/>
        </w:r>
        <w:r w:rsidR="006E503A">
          <w:rPr>
            <w:rFonts w:cs="Times New Roman"/>
            <w:noProof/>
            <w:webHidden/>
          </w:rPr>
          <w:t>42</w:t>
        </w:r>
        <w:r w:rsidR="001A7C41" w:rsidRPr="00416ADE">
          <w:rPr>
            <w:rFonts w:cs="Times New Roman"/>
            <w:noProof/>
            <w:webHidden/>
          </w:rPr>
          <w:fldChar w:fldCharType="end"/>
        </w:r>
      </w:hyperlink>
    </w:p>
    <w:p w14:paraId="026B704B" w14:textId="2409452C" w:rsidR="00182B47" w:rsidRPr="00416ADE" w:rsidRDefault="008F77C6" w:rsidP="001A7C41">
      <w:pPr>
        <w:spacing w:line="360" w:lineRule="auto"/>
        <w:rPr>
          <w:rFonts w:cs="Times New Roman"/>
        </w:rPr>
        <w:sectPr w:rsidR="00182B47" w:rsidRPr="00416ADE" w:rsidSect="004B53C1">
          <w:pgSz w:w="11907" w:h="16839" w:code="9"/>
          <w:pgMar w:top="2268" w:right="1701" w:bottom="1701" w:left="2268" w:header="708" w:footer="708" w:gutter="0"/>
          <w:pgNumType w:fmt="lowerRoman"/>
          <w:cols w:space="708"/>
          <w:docGrid w:linePitch="360"/>
        </w:sectPr>
      </w:pPr>
      <w:r w:rsidRPr="00416ADE">
        <w:rPr>
          <w:rFonts w:cs="Times New Roman"/>
        </w:rPr>
        <w:fldChar w:fldCharType="end"/>
      </w:r>
    </w:p>
    <w:p w14:paraId="27B5CCE3" w14:textId="72717234" w:rsidR="000B4F4C" w:rsidRPr="00416ADE" w:rsidRDefault="0036499D" w:rsidP="007706FF">
      <w:pPr>
        <w:pStyle w:val="Heading1"/>
        <w:rPr>
          <w:rFonts w:cs="Times New Roman"/>
        </w:rPr>
      </w:pPr>
      <w:r w:rsidRPr="00416ADE">
        <w:rPr>
          <w:rFonts w:cs="Times New Roman"/>
        </w:rPr>
        <w:lastRenderedPageBreak/>
        <w:br/>
      </w:r>
      <w:bookmarkStart w:id="12" w:name="_Toc112357618"/>
      <w:r w:rsidR="000B4F4C" w:rsidRPr="00416ADE">
        <w:rPr>
          <w:rFonts w:cs="Times New Roman"/>
        </w:rPr>
        <w:t>PENDAHULUAN</w:t>
      </w:r>
      <w:bookmarkEnd w:id="12"/>
      <w:r w:rsidR="004E2868" w:rsidRPr="00416ADE">
        <w:rPr>
          <w:rFonts w:cs="Times New Roman"/>
        </w:rPr>
        <w:fldChar w:fldCharType="begin"/>
      </w:r>
      <w:r w:rsidR="004E2868" w:rsidRPr="00416ADE">
        <w:rPr>
          <w:rFonts w:cs="Times New Roman"/>
        </w:rPr>
        <w:instrText xml:space="preserve"> TC "PENDAHULUAN" \f C \l "1" </w:instrText>
      </w:r>
      <w:r w:rsidR="004E2868" w:rsidRPr="00416ADE">
        <w:rPr>
          <w:rFonts w:cs="Times New Roman"/>
        </w:rPr>
        <w:fldChar w:fldCharType="end"/>
      </w:r>
    </w:p>
    <w:p w14:paraId="0481F969" w14:textId="77777777" w:rsidR="000B4F4C" w:rsidRPr="00416ADE" w:rsidRDefault="000B4F4C" w:rsidP="000B4F4C">
      <w:pPr>
        <w:rPr>
          <w:rFonts w:cs="Times New Roman"/>
        </w:rPr>
      </w:pPr>
    </w:p>
    <w:p w14:paraId="0949D590" w14:textId="6447472A" w:rsidR="000B4F4C" w:rsidRPr="00416ADE" w:rsidRDefault="000B4F4C" w:rsidP="00CE2B06">
      <w:pPr>
        <w:pStyle w:val="kkpheading-2"/>
        <w:rPr>
          <w:rFonts w:cs="Times New Roman"/>
        </w:rPr>
      </w:pPr>
      <w:bookmarkStart w:id="13" w:name="_Toc112357619"/>
      <w:r w:rsidRPr="00416ADE">
        <w:rPr>
          <w:rFonts w:cs="Times New Roman"/>
        </w:rPr>
        <w:t>Latar Belakang Masalah</w:t>
      </w:r>
      <w:bookmarkEnd w:id="13"/>
      <w:r w:rsidR="0023771D" w:rsidRPr="00416ADE">
        <w:rPr>
          <w:rFonts w:cs="Times New Roman"/>
        </w:rPr>
        <w:t xml:space="preserve"> </w:t>
      </w:r>
      <w:r w:rsidR="004E2868" w:rsidRPr="00416ADE">
        <w:rPr>
          <w:rFonts w:cs="Times New Roman"/>
        </w:rPr>
        <w:fldChar w:fldCharType="begin"/>
      </w:r>
      <w:r w:rsidR="004E2868" w:rsidRPr="00416ADE">
        <w:rPr>
          <w:rFonts w:cs="Times New Roman"/>
        </w:rPr>
        <w:instrText xml:space="preserve"> TC "Latar Belakang Masalah" \f D \l "2" </w:instrText>
      </w:r>
      <w:r w:rsidR="004E2868" w:rsidRPr="00416ADE">
        <w:rPr>
          <w:rFonts w:cs="Times New Roman"/>
        </w:rPr>
        <w:fldChar w:fldCharType="end"/>
      </w:r>
    </w:p>
    <w:p w14:paraId="7092B36D" w14:textId="77777777" w:rsidR="000B4F4C" w:rsidRPr="00416ADE" w:rsidRDefault="000B4F4C" w:rsidP="00657981">
      <w:pPr>
        <w:pStyle w:val="kkpparagraph-1"/>
        <w:rPr>
          <w:rFonts w:cs="Times New Roman"/>
        </w:rPr>
      </w:pPr>
      <w:r w:rsidRPr="00416ADE">
        <w:rPr>
          <w:rFonts w:cs="Times New Roman"/>
        </w:rPr>
        <w:t>Dalam kehidupan modern saat ini, eksistensi teknologi sangat berperan besar dalam mempengaruhi perkembangan budaya dan peradaban manusia. Dan salah satu teknologi yang mengalami perkembangan dengan akselerasi sangat cepat adalah Teknologi Informasi (TI). Hampir semua dimensi kehidupan manusia saat ini sudah tersentuh oleh TI, baik dalam ruang lingkup kecil secara individu perorangan, maupun dalam ruang lingkup yang lebih besar seperti perusahaan, organisasi masyarakat, instansi pemerintahan dalam suatu negara, maupun sampai kedalam ruang lingkup global atau internasional. Hal ini juga tidak terlepas akibat kemudahan akses internet sebagai tulang punggung utama pendukung TI yang semakin nyata bisa kita rasakan dalam beberapa tahun terakhir ini.</w:t>
      </w:r>
    </w:p>
    <w:p w14:paraId="46FA4CB1" w14:textId="77777777" w:rsidR="000B4F4C" w:rsidRPr="00416ADE" w:rsidRDefault="000B4F4C" w:rsidP="00B84BE1">
      <w:pPr>
        <w:pStyle w:val="kkpparagraph-1"/>
        <w:rPr>
          <w:rFonts w:cs="Times New Roman"/>
        </w:rPr>
      </w:pPr>
      <w:r w:rsidRPr="00416ADE">
        <w:rPr>
          <w:rFonts w:cs="Times New Roman"/>
        </w:rPr>
        <w:t xml:space="preserve">Website yang merupakan sebuah platform dalam TI menjadi salah satu pilihan utama alternatif bagi berbagai lapisan masyarakat untuk mengakses dan berbagi informasi dalam berbagi bidang dan kepentingan. Banyak perusahaan besar maupun kecil memanfaatkan teknologi ini untuk meningkatkan kinerja dan efisiensi kerja dengan kecepatan dan ketepatan tinggi untuk mengembangkan bisnis dalam rangka mencapai tujuan perusahaan. Salah satu pemanfaatan website ini bisa dilihat pada industri otomotif. </w:t>
      </w:r>
    </w:p>
    <w:p w14:paraId="784A3D4B" w14:textId="77777777" w:rsidR="007720AD" w:rsidRPr="00416ADE" w:rsidRDefault="000B4F4C" w:rsidP="00B84BE1">
      <w:pPr>
        <w:pStyle w:val="kkpparagraph-1"/>
        <w:rPr>
          <w:rFonts w:cs="Times New Roman"/>
        </w:rPr>
      </w:pPr>
      <w:r w:rsidRPr="00416ADE">
        <w:rPr>
          <w:rFonts w:cs="Times New Roman"/>
        </w:rPr>
        <w:t xml:space="preserve">Dalam kesempatan ini kami mengambil contoh kasus pada lini produksi Stamping Press pada pabrik di PT. MMKI yang memproduksi </w:t>
      </w:r>
      <w:r w:rsidRPr="00416ADE">
        <w:rPr>
          <w:rFonts w:cs="Times New Roman"/>
        </w:rPr>
        <w:lastRenderedPageBreak/>
        <w:t xml:space="preserve">kendaraan roda empat (mobil), yang merupakan lini produksi yang memproses material plat besi (blank sheet) untuk kemudian dibentuk menjadi bagian-bagian untuk badan (body) dan rangka (frame body) kendaraan yang akan dibuat. </w:t>
      </w:r>
    </w:p>
    <w:p w14:paraId="0B5CF1F4" w14:textId="4A674EE3" w:rsidR="000B4F4C" w:rsidRPr="00416ADE" w:rsidRDefault="000B4F4C" w:rsidP="00B84BE1">
      <w:pPr>
        <w:pStyle w:val="kkpparagraph-1"/>
        <w:rPr>
          <w:rFonts w:cs="Times New Roman"/>
        </w:rPr>
      </w:pPr>
      <w:r w:rsidRPr="00416ADE">
        <w:rPr>
          <w:rFonts w:cs="Times New Roman"/>
        </w:rPr>
        <w:t>Untuk melakukan pekerjaan tersebut, digunakan mesin Press dengan berbagai kapasitas (tonase) sesuai dengan kebutuhan, dan beberapa perusahaan masih menggunakan tenaga kerja manusia untuk proses pemeriksaan kualitas dan kuantitas hasil produksinya. Rekaman atau catatan semua data yang terkait dengan aktifitas produksi tersebut sangatlah penting, terutama untuk dijadikan sebagai laporan hasil produksi, baik secara kuantitatif maupun kualitatif, serta mengumpulkan semua data dan informasi permasalahan-permasalahan yang terjadi selama proses produksi, dan hal-hal lainnya yang berkaitan dengan produksi yang bisa dimanfaatkan sebagai bahan analisa terhadap berbagai masalah untuk menentukan langkah perbaikan secara berkelanjutan secara tepat sasaran sehingga bisa membantu meningkatkan produktifitas perusahaan.</w:t>
      </w:r>
    </w:p>
    <w:p w14:paraId="07BAD458" w14:textId="77777777" w:rsidR="000B4F4C" w:rsidRPr="00416ADE" w:rsidRDefault="000B4F4C" w:rsidP="00B84BE1">
      <w:pPr>
        <w:pStyle w:val="kkpparagraph-1"/>
        <w:rPr>
          <w:rFonts w:cs="Times New Roman"/>
        </w:rPr>
      </w:pPr>
      <w:r w:rsidRPr="00416ADE">
        <w:rPr>
          <w:rFonts w:cs="Times New Roman"/>
        </w:rPr>
        <w:t xml:space="preserve">Diperiode awal produksi Stamping Press di PT. MMKI, metode pencatatan semua data yang terkait dengan produksi dilakukan secara manual dengan menuliskannya pada lembar Laporan Kerja Harian (Daily Production Report) oleh leader atau foreman setiap group, yang kemudian akan disalin oleh staff yang bertanggung jawab untuk menginput data ke dalam tabel dalam file Microsoft Excel. Format tabelnya pun mengalami beberapa revisi dan perubahan mengikuti kebutuhan variasi laporan dan analisa yang dibutuhkan. Dan proses tersebut ternyata cukup menyita waktu bagi masing-masing pihak </w:t>
      </w:r>
      <w:r w:rsidRPr="00416ADE">
        <w:rPr>
          <w:rFonts w:cs="Times New Roman"/>
        </w:rPr>
        <w:lastRenderedPageBreak/>
        <w:t>penaggung jawab, serta cukup rawan terjadi kesalahan input atau perbedaan standar penulisan pada laporan yang ditulis, hal tersebut menjadikan data yang diinput menjadi terlalu banyak menghasilkan variasi dan kesalahan.</w:t>
      </w:r>
    </w:p>
    <w:p w14:paraId="2570D803" w14:textId="77777777" w:rsidR="000B4F4C" w:rsidRPr="00416ADE" w:rsidRDefault="000B4F4C" w:rsidP="00B84BE1">
      <w:pPr>
        <w:pStyle w:val="kkpparagraph-1"/>
        <w:rPr>
          <w:rFonts w:cs="Times New Roman"/>
        </w:rPr>
      </w:pPr>
      <w:r w:rsidRPr="00416ADE">
        <w:rPr>
          <w:rFonts w:cs="Times New Roman"/>
        </w:rPr>
        <w:t>Dengan berjalannya waktu dan hasil dari beberapa analisa perbaikan, saat ini metode penulisan dan format laporan sudah dibuatkan standardnya, dan pada beberapa hal yang penulisannya akan diulang-ulang, maka diberikan semacam kode untuk memudahkan dalam proses penginputan. Jadi setelah semua data laporan produksi yang ditulis oleh leader group selesai, maka akan diserahkan kepada Foreman yang akan melakukan penginputan pada form laporan harian dalam file Microsoft Excel, satu file unutk setiap shift dan setiap group. Kemudian, oleh staff yang bertanggung jawab data tersebut akan disalin ke dalam tabel induk setiap hari yang kemudian akan diolah menjadi laporan capaian produksi baik secara harian, mingguan, maupun tahunan. Jadi apabila terdapat satu group pada setiap shift produksi, sedangkan produksi berjalan dua shift perhari, maka setiap hari akan ada dua file Daily Production Report yang dibuat, atau sepuluh file setiap minggu pada kondisi hari kerja normal (lima hari kerja).</w:t>
      </w:r>
    </w:p>
    <w:p w14:paraId="751BACB9" w14:textId="77777777" w:rsidR="000B4F4C" w:rsidRPr="00416ADE" w:rsidRDefault="000B4F4C" w:rsidP="00B84BE1">
      <w:pPr>
        <w:pStyle w:val="kkpparagraph-1"/>
        <w:rPr>
          <w:rFonts w:cs="Times New Roman"/>
        </w:rPr>
      </w:pPr>
      <w:r w:rsidRPr="00416ADE">
        <w:rPr>
          <w:rFonts w:cs="Times New Roman"/>
        </w:rPr>
        <w:t xml:space="preserve">Meskipun metode dan format penyimpanan data produksi telah mengalamai beberapa perubahan dan perbaikan, masih banyak masalah yang harus dihadapi seperti diperlukannya pekerjaan penyalinan data laporan kedalam tabel induk setiap hari, penambahan file laporan yang terlalu banyak, ukuran file untuk tabel induk yang semakin besar yang menyebabkan file tersebut menjadi semakin berat untuk diakses, bahkan sering kali terjadi error atau kegagalan. Diperlukannya </w:t>
      </w:r>
      <w:r w:rsidRPr="00416ADE">
        <w:rPr>
          <w:rFonts w:cs="Times New Roman"/>
        </w:rPr>
        <w:lastRenderedPageBreak/>
        <w:t>pekerjaan ekstra untuk mengulah data dari tabel induk menjadi sebuah laporan yang dinamis dan dapat diakses oleh semua pihak yang berkepentingan secara real time. Dan juga keterbatasan Microsoft Exel untuk menampung data yang semakin besar dan kompleks.</w:t>
      </w:r>
    </w:p>
    <w:p w14:paraId="70C145C2" w14:textId="77777777" w:rsidR="00BE705B" w:rsidRPr="00416ADE" w:rsidRDefault="000B4F4C" w:rsidP="00901E86">
      <w:pPr>
        <w:pStyle w:val="kkpparagraph-1"/>
        <w:rPr>
          <w:rFonts w:cs="Times New Roman"/>
        </w:rPr>
      </w:pPr>
      <w:r w:rsidRPr="00416ADE">
        <w:rPr>
          <w:rFonts w:cs="Times New Roman"/>
        </w:rPr>
        <w:t>Dengan berbagai kekurangan dan masalah yang ada pada system saat ini, maka pemanfaatan System Informasi yang lebih kuat dan dinamis seperti Sistem Informasi berbasis web akan bisa membantu memudahkan pekerjaan dalam hal manajemen data dan pengolahannya untuk dijadikan laporan yang lebih dinamis, responsive, dan mudah untuk diakses dari manapun atau siapapun yang berkepentingan secara lebih cepat dan aman.</w:t>
      </w:r>
    </w:p>
    <w:p w14:paraId="2075B2A1" w14:textId="6FA6E58D" w:rsidR="000B4F4C" w:rsidRPr="00416ADE" w:rsidRDefault="000B4F4C" w:rsidP="00901E86">
      <w:pPr>
        <w:pStyle w:val="kkpparagraph-1"/>
        <w:rPr>
          <w:rFonts w:cs="Times New Roman"/>
        </w:rPr>
      </w:pPr>
      <w:r w:rsidRPr="00416ADE">
        <w:rPr>
          <w:rFonts w:cs="Times New Roman"/>
        </w:rPr>
        <w:t>Sebenarnya, pada saat ini pemanfaatan Sistem Informasi berbasis web pada Departemen Stamping Press PT. MMKI sudah digunakan untuk merekam data mesin Press melalui modul PLC, menginput rencana produksi, dan visualisasi beberapa informasi lainnya. Hanya saja, website tersebut belum bisa digunakan untuk menginput dan menyimpan data Daily Production Report yang lebih mendetail dan kompleks terutama yang berkaitan dengan data dan informasi serta masalah-masalah yang terjadi yang tidak bisa dibaca ataupun diterjemahkan oleh mesin melalui modul PLC. Oleh karenanya, pengintegrasian Sistem Informasi untuk Daily Production Report kedalam system yang sudah ada saat ini bisa memangkas biaya untuk pengadaan dan pengembangannya.</w:t>
      </w:r>
    </w:p>
    <w:p w14:paraId="5E5284B5" w14:textId="63309C59" w:rsidR="000B4F4C" w:rsidRPr="00416ADE" w:rsidRDefault="000B4F4C" w:rsidP="00CE2B06">
      <w:pPr>
        <w:pStyle w:val="kkpheading-2"/>
        <w:rPr>
          <w:rFonts w:cs="Times New Roman"/>
        </w:rPr>
      </w:pPr>
      <w:bookmarkStart w:id="14" w:name="_Toc112357620"/>
      <w:r w:rsidRPr="00416ADE">
        <w:rPr>
          <w:rFonts w:cs="Times New Roman"/>
        </w:rPr>
        <w:lastRenderedPageBreak/>
        <w:t>Identifikasi Masalah</w:t>
      </w:r>
      <w:bookmarkEnd w:id="14"/>
    </w:p>
    <w:p w14:paraId="1EB9F2C4" w14:textId="07E6779C" w:rsidR="000B4F4C" w:rsidRPr="00416ADE" w:rsidRDefault="000B4F4C" w:rsidP="00F02559">
      <w:pPr>
        <w:pStyle w:val="kkpparagraph-1"/>
        <w:rPr>
          <w:rFonts w:cs="Times New Roman"/>
        </w:rPr>
      </w:pPr>
      <w:r w:rsidRPr="00416ADE">
        <w:rPr>
          <w:rFonts w:cs="Times New Roman"/>
        </w:rPr>
        <w:t xml:space="preserve">Berdasarkan latar belakang dan kondisi di atas, maka dapat diidentifikasi beberapa permasalahan yang ada sebagai berikut:  </w:t>
      </w:r>
    </w:p>
    <w:p w14:paraId="2F9BDBAD" w14:textId="6C1588C4" w:rsidR="000B4F4C" w:rsidRPr="00416ADE" w:rsidRDefault="000B4F4C" w:rsidP="00754FE1">
      <w:pPr>
        <w:pStyle w:val="kkpheading-4"/>
        <w:numPr>
          <w:ilvl w:val="3"/>
          <w:numId w:val="8"/>
        </w:numPr>
        <w:rPr>
          <w:rFonts w:ascii="Times New Roman" w:hAnsi="Times New Roman" w:cs="Times New Roman"/>
        </w:rPr>
      </w:pPr>
      <w:r w:rsidRPr="00416ADE">
        <w:rPr>
          <w:rFonts w:ascii="Times New Roman" w:hAnsi="Times New Roman" w:cs="Times New Roman"/>
        </w:rPr>
        <w:t xml:space="preserve">Sistem </w:t>
      </w:r>
      <w:r w:rsidR="00BB7795" w:rsidRPr="00416ADE">
        <w:rPr>
          <w:rFonts w:ascii="Times New Roman" w:hAnsi="Times New Roman" w:cs="Times New Roman"/>
        </w:rPr>
        <w:t>penulisan laporan</w:t>
      </w:r>
      <w:r w:rsidRPr="00416ADE">
        <w:rPr>
          <w:rFonts w:ascii="Times New Roman" w:hAnsi="Times New Roman" w:cs="Times New Roman"/>
        </w:rPr>
        <w:t xml:space="preserve"> saat ini </w:t>
      </w:r>
      <w:r w:rsidR="00BB7795" w:rsidRPr="00416ADE">
        <w:rPr>
          <w:rFonts w:ascii="Times New Roman" w:hAnsi="Times New Roman" w:cs="Times New Roman"/>
        </w:rPr>
        <w:t xml:space="preserve">masih mengandalkan kertas atau form laporan untuk penulisannya yang dilakukan oleh </w:t>
      </w:r>
      <w:r w:rsidR="00112495" w:rsidRPr="00416ADE">
        <w:rPr>
          <w:rFonts w:ascii="Times New Roman" w:hAnsi="Times New Roman" w:cs="Times New Roman"/>
        </w:rPr>
        <w:t>L</w:t>
      </w:r>
      <w:r w:rsidR="00BB7795" w:rsidRPr="00416ADE">
        <w:rPr>
          <w:rFonts w:ascii="Times New Roman" w:hAnsi="Times New Roman" w:cs="Times New Roman"/>
        </w:rPr>
        <w:t xml:space="preserve">eader </w:t>
      </w:r>
      <w:r w:rsidR="00112495" w:rsidRPr="00416ADE">
        <w:rPr>
          <w:rFonts w:ascii="Times New Roman" w:hAnsi="Times New Roman" w:cs="Times New Roman"/>
        </w:rPr>
        <w:t>P</w:t>
      </w:r>
      <w:r w:rsidR="00BB7795" w:rsidRPr="00416ADE">
        <w:rPr>
          <w:rFonts w:ascii="Times New Roman" w:hAnsi="Times New Roman" w:cs="Times New Roman"/>
        </w:rPr>
        <w:t xml:space="preserve">roduksi, kemudian baru diinput ke dalam form </w:t>
      </w:r>
      <w:r w:rsidR="00E156FB" w:rsidRPr="00416ADE">
        <w:rPr>
          <w:rFonts w:ascii="Times New Roman" w:hAnsi="Times New Roman" w:cs="Times New Roman"/>
        </w:rPr>
        <w:t>Daily Report</w:t>
      </w:r>
      <w:r w:rsidR="00BB7795" w:rsidRPr="00416ADE">
        <w:rPr>
          <w:rFonts w:ascii="Times New Roman" w:hAnsi="Times New Roman" w:cs="Times New Roman"/>
        </w:rPr>
        <w:t xml:space="preserve"> dalam bentuk file Microsoft Excel oleh Foreman </w:t>
      </w:r>
      <w:r w:rsidR="00112495" w:rsidRPr="00416ADE">
        <w:rPr>
          <w:rFonts w:ascii="Times New Roman" w:hAnsi="Times New Roman" w:cs="Times New Roman"/>
        </w:rPr>
        <w:t xml:space="preserve">Produksi </w:t>
      </w:r>
      <w:r w:rsidR="00BB7795" w:rsidRPr="00416ADE">
        <w:rPr>
          <w:rFonts w:ascii="Times New Roman" w:hAnsi="Times New Roman" w:cs="Times New Roman"/>
        </w:rPr>
        <w:t xml:space="preserve">sehingga ada dua pekerjaan yang </w:t>
      </w:r>
      <w:r w:rsidR="00E156FB" w:rsidRPr="00416ADE">
        <w:rPr>
          <w:rFonts w:ascii="Times New Roman" w:hAnsi="Times New Roman" w:cs="Times New Roman"/>
        </w:rPr>
        <w:t xml:space="preserve">nyaris </w:t>
      </w:r>
      <w:r w:rsidR="00BB7795" w:rsidRPr="00416ADE">
        <w:rPr>
          <w:rFonts w:ascii="Times New Roman" w:hAnsi="Times New Roman" w:cs="Times New Roman"/>
        </w:rPr>
        <w:t xml:space="preserve">sama namun harus dilakukan oleh dua orang yang berbeda, dan hal ini </w:t>
      </w:r>
      <w:r w:rsidR="00E156FB" w:rsidRPr="00416ADE">
        <w:rPr>
          <w:rFonts w:ascii="Times New Roman" w:hAnsi="Times New Roman" w:cs="Times New Roman"/>
        </w:rPr>
        <w:t>mengakibatkan</w:t>
      </w:r>
      <w:r w:rsidR="00BB7795" w:rsidRPr="00416ADE">
        <w:rPr>
          <w:rFonts w:ascii="Times New Roman" w:hAnsi="Times New Roman" w:cs="Times New Roman"/>
        </w:rPr>
        <w:t xml:space="preserve"> </w:t>
      </w:r>
      <w:r w:rsidR="00E156FB" w:rsidRPr="00416ADE">
        <w:rPr>
          <w:rFonts w:ascii="Times New Roman" w:hAnsi="Times New Roman" w:cs="Times New Roman"/>
        </w:rPr>
        <w:t xml:space="preserve">ada </w:t>
      </w:r>
      <w:r w:rsidR="00BB7795" w:rsidRPr="00416ADE">
        <w:rPr>
          <w:rFonts w:ascii="Times New Roman" w:hAnsi="Times New Roman" w:cs="Times New Roman"/>
        </w:rPr>
        <w:t>waktu</w:t>
      </w:r>
      <w:r w:rsidR="00E156FB" w:rsidRPr="00416ADE">
        <w:rPr>
          <w:rFonts w:ascii="Times New Roman" w:hAnsi="Times New Roman" w:cs="Times New Roman"/>
        </w:rPr>
        <w:t xml:space="preserve"> yang terbuang, pekerjaan yang </w:t>
      </w:r>
      <w:r w:rsidR="00BB7795" w:rsidRPr="00416ADE">
        <w:rPr>
          <w:rFonts w:ascii="Times New Roman" w:hAnsi="Times New Roman" w:cs="Times New Roman"/>
        </w:rPr>
        <w:t>tidak efektif dan efisien</w:t>
      </w:r>
      <w:r w:rsidR="00E156FB" w:rsidRPr="00416ADE">
        <w:rPr>
          <w:rFonts w:ascii="Times New Roman" w:hAnsi="Times New Roman" w:cs="Times New Roman"/>
        </w:rPr>
        <w:t>, serta membutuhkan banyak kertas yang pada akhirnya tidak terpakai lagi (sia-sia).</w:t>
      </w:r>
    </w:p>
    <w:p w14:paraId="09473D90" w14:textId="2BA30E77" w:rsidR="000B4F4C" w:rsidRPr="00416ADE" w:rsidRDefault="000B4F4C" w:rsidP="00754FE1">
      <w:pPr>
        <w:pStyle w:val="kkpheading-4"/>
        <w:rPr>
          <w:rFonts w:ascii="Times New Roman" w:hAnsi="Times New Roman" w:cs="Times New Roman"/>
        </w:rPr>
      </w:pPr>
      <w:r w:rsidRPr="00416ADE">
        <w:rPr>
          <w:rFonts w:ascii="Times New Roman" w:hAnsi="Times New Roman" w:cs="Times New Roman"/>
        </w:rPr>
        <w:t xml:space="preserve">Meskipun ada </w:t>
      </w:r>
      <w:r w:rsidR="000B506C" w:rsidRPr="00416ADE">
        <w:rPr>
          <w:rFonts w:ascii="Times New Roman" w:hAnsi="Times New Roman" w:cs="Times New Roman"/>
        </w:rPr>
        <w:t>S</w:t>
      </w:r>
      <w:r w:rsidR="00162DC7" w:rsidRPr="00416ADE">
        <w:rPr>
          <w:rFonts w:ascii="Times New Roman" w:hAnsi="Times New Roman" w:cs="Times New Roman"/>
        </w:rPr>
        <w:t>ha</w:t>
      </w:r>
      <w:r w:rsidR="000B506C" w:rsidRPr="00416ADE">
        <w:rPr>
          <w:rFonts w:ascii="Times New Roman" w:hAnsi="Times New Roman" w:cs="Times New Roman"/>
        </w:rPr>
        <w:t>red Folder</w:t>
      </w:r>
      <w:r w:rsidRPr="00416ADE">
        <w:rPr>
          <w:rFonts w:ascii="Times New Roman" w:hAnsi="Times New Roman" w:cs="Times New Roman"/>
        </w:rPr>
        <w:t xml:space="preserve"> perusahaan yang bisa digunakan untuk menyimpan data</w:t>
      </w:r>
      <w:r w:rsidR="000B506C" w:rsidRPr="00416ADE">
        <w:rPr>
          <w:rFonts w:ascii="Times New Roman" w:hAnsi="Times New Roman" w:cs="Times New Roman"/>
        </w:rPr>
        <w:t xml:space="preserve"> </w:t>
      </w:r>
      <w:r w:rsidR="00E156FB" w:rsidRPr="00416ADE">
        <w:rPr>
          <w:rFonts w:ascii="Times New Roman" w:hAnsi="Times New Roman" w:cs="Times New Roman"/>
        </w:rPr>
        <w:t>file Daily Report yang sudah diinput</w:t>
      </w:r>
      <w:r w:rsidRPr="00416ADE">
        <w:rPr>
          <w:rFonts w:ascii="Times New Roman" w:hAnsi="Times New Roman" w:cs="Times New Roman"/>
        </w:rPr>
        <w:t>, hampir semua orang yang memiliki akses dapat melakukan apapun terhadap file data tersebut (membuka, mengedit, menghapus, merusak data dalam file)</w:t>
      </w:r>
      <w:r w:rsidR="00E156FB" w:rsidRPr="00416ADE">
        <w:rPr>
          <w:rFonts w:ascii="Times New Roman" w:hAnsi="Times New Roman" w:cs="Times New Roman"/>
        </w:rPr>
        <w:t>, sehingga ada potensi kehilangan data yang penting.</w:t>
      </w:r>
    </w:p>
    <w:p w14:paraId="0D117C41" w14:textId="0B70F429" w:rsidR="000B4F4C" w:rsidRPr="00416ADE" w:rsidRDefault="000B4F4C" w:rsidP="00754FE1">
      <w:pPr>
        <w:pStyle w:val="kkpheading-4"/>
        <w:rPr>
          <w:rFonts w:ascii="Times New Roman" w:hAnsi="Times New Roman" w:cs="Times New Roman"/>
        </w:rPr>
      </w:pPr>
      <w:r w:rsidRPr="00416ADE">
        <w:rPr>
          <w:rFonts w:ascii="Times New Roman" w:hAnsi="Times New Roman" w:cs="Times New Roman"/>
        </w:rPr>
        <w:t xml:space="preserve">Untuk merubah data menjadi sebuah </w:t>
      </w:r>
      <w:r w:rsidR="005F2A3C" w:rsidRPr="00416ADE">
        <w:rPr>
          <w:rFonts w:ascii="Times New Roman" w:hAnsi="Times New Roman" w:cs="Times New Roman"/>
        </w:rPr>
        <w:t xml:space="preserve">visualisasi </w:t>
      </w:r>
      <w:r w:rsidRPr="00416ADE">
        <w:rPr>
          <w:rFonts w:ascii="Times New Roman" w:hAnsi="Times New Roman" w:cs="Times New Roman"/>
        </w:rPr>
        <w:t xml:space="preserve">laporan hanya bisa lakukan oleh satu pengguna saja, yaitu </w:t>
      </w:r>
      <w:r w:rsidR="00E156FB" w:rsidRPr="00416ADE">
        <w:rPr>
          <w:rFonts w:ascii="Times New Roman" w:hAnsi="Times New Roman" w:cs="Times New Roman"/>
        </w:rPr>
        <w:t xml:space="preserve">staff PIC </w:t>
      </w:r>
      <w:r w:rsidRPr="00416ADE">
        <w:rPr>
          <w:rFonts w:ascii="Times New Roman" w:hAnsi="Times New Roman" w:cs="Times New Roman"/>
        </w:rPr>
        <w:t xml:space="preserve">penanggung jawab pengelolaan data, dan harus menunggu proses penyalinan dari file Daily Report kedalam file Tabel Induk. </w:t>
      </w:r>
      <w:r w:rsidR="00112495" w:rsidRPr="00416ADE">
        <w:rPr>
          <w:rFonts w:ascii="Times New Roman" w:hAnsi="Times New Roman" w:cs="Times New Roman"/>
        </w:rPr>
        <w:t>Pekerjaan inipun cukup memakan waktu karena harus membuat beberapa perubahan formula pada file Excel</w:t>
      </w:r>
      <w:r w:rsidR="000B506C" w:rsidRPr="00416ADE">
        <w:rPr>
          <w:rFonts w:ascii="Times New Roman" w:hAnsi="Times New Roman" w:cs="Times New Roman"/>
        </w:rPr>
        <w:t xml:space="preserve">, sehingga menyebabkan efisiensi waktu </w:t>
      </w:r>
      <w:r w:rsidR="00112495" w:rsidRPr="00416ADE">
        <w:rPr>
          <w:rFonts w:ascii="Times New Roman" w:hAnsi="Times New Roman" w:cs="Times New Roman"/>
        </w:rPr>
        <w:t xml:space="preserve">pada sataff PIC </w:t>
      </w:r>
      <w:r w:rsidR="000B506C" w:rsidRPr="00416ADE">
        <w:rPr>
          <w:rFonts w:ascii="Times New Roman" w:hAnsi="Times New Roman" w:cs="Times New Roman"/>
        </w:rPr>
        <w:t>menjadi rendah.</w:t>
      </w:r>
      <w:r w:rsidR="00CE3612" w:rsidRPr="00416ADE">
        <w:rPr>
          <w:rFonts w:ascii="Times New Roman" w:hAnsi="Times New Roman" w:cs="Times New Roman"/>
        </w:rPr>
        <w:t xml:space="preserve"> Dan proses ini berpotensi adanya kesalahan ketika merubah formula sehingga bisa mengurangi akurasi hasil laporan.</w:t>
      </w:r>
    </w:p>
    <w:p w14:paraId="1EBC2EB9" w14:textId="22C06678" w:rsidR="000B4F4C" w:rsidRPr="00416ADE" w:rsidRDefault="000B4F4C" w:rsidP="00CE2B06">
      <w:pPr>
        <w:pStyle w:val="kkpheading-2"/>
        <w:rPr>
          <w:rFonts w:cs="Times New Roman"/>
        </w:rPr>
      </w:pPr>
      <w:bookmarkStart w:id="15" w:name="_Toc112357621"/>
      <w:r w:rsidRPr="00416ADE">
        <w:rPr>
          <w:rFonts w:cs="Times New Roman"/>
        </w:rPr>
        <w:t>Batasan Masalah</w:t>
      </w:r>
      <w:bookmarkEnd w:id="15"/>
    </w:p>
    <w:p w14:paraId="345920E3" w14:textId="77777777" w:rsidR="000B4F4C" w:rsidRPr="00416ADE" w:rsidRDefault="000B4F4C" w:rsidP="002C49BC">
      <w:pPr>
        <w:pStyle w:val="kkpparagraph-1"/>
        <w:rPr>
          <w:rFonts w:cs="Times New Roman"/>
        </w:rPr>
      </w:pPr>
      <w:r w:rsidRPr="00416ADE">
        <w:rPr>
          <w:rFonts w:cs="Times New Roman"/>
        </w:rPr>
        <w:t xml:space="preserve">Berdasarkan identifikasi masalah di atas, maka batasan masalah untuk menghindari melebarnya masalah dalam rencana perancangan Sistem Informasi Laporan Harian Produksi berbasis web yang dibuat adalah sebagai berikut: </w:t>
      </w:r>
    </w:p>
    <w:p w14:paraId="5A4F6859" w14:textId="06700858" w:rsidR="000B4F4C" w:rsidRPr="00416ADE" w:rsidRDefault="000B4F4C" w:rsidP="00754FE1">
      <w:pPr>
        <w:pStyle w:val="kkpheading-4"/>
        <w:numPr>
          <w:ilvl w:val="3"/>
          <w:numId w:val="11"/>
        </w:numPr>
        <w:rPr>
          <w:rFonts w:ascii="Times New Roman" w:hAnsi="Times New Roman" w:cs="Times New Roman"/>
        </w:rPr>
      </w:pPr>
      <w:r w:rsidRPr="00416ADE">
        <w:rPr>
          <w:rFonts w:ascii="Times New Roman" w:hAnsi="Times New Roman" w:cs="Times New Roman"/>
        </w:rPr>
        <w:lastRenderedPageBreak/>
        <w:t xml:space="preserve">Perancangan Sistem Informasi Laporan Harian Produksi yang akan dibuat dapat memberikan fitur kemudahan akses secara online melalui media web browser </w:t>
      </w:r>
      <w:r w:rsidR="00112495" w:rsidRPr="00416ADE">
        <w:rPr>
          <w:rFonts w:ascii="Times New Roman" w:hAnsi="Times New Roman" w:cs="Times New Roman"/>
        </w:rPr>
        <w:t xml:space="preserve">pada komputer Line Produksi untuk melakukan penginputan data langsung oleh Leader Produksi </w:t>
      </w:r>
      <w:r w:rsidR="00CE3612" w:rsidRPr="00416ADE">
        <w:rPr>
          <w:rFonts w:ascii="Times New Roman" w:hAnsi="Times New Roman" w:cs="Times New Roman"/>
        </w:rPr>
        <w:t xml:space="preserve">sehingga bisa mengurangi penggunaan kertas, serta </w:t>
      </w:r>
      <w:r w:rsidR="00112495" w:rsidRPr="00416ADE">
        <w:rPr>
          <w:rFonts w:ascii="Times New Roman" w:hAnsi="Times New Roman" w:cs="Times New Roman"/>
        </w:rPr>
        <w:t>Foreman Produksi</w:t>
      </w:r>
      <w:r w:rsidR="00CE3612" w:rsidRPr="00416ADE">
        <w:rPr>
          <w:rFonts w:ascii="Times New Roman" w:hAnsi="Times New Roman" w:cs="Times New Roman"/>
        </w:rPr>
        <w:t xml:space="preserve"> pun</w:t>
      </w:r>
      <w:r w:rsidR="00112495" w:rsidRPr="00416ADE">
        <w:rPr>
          <w:rFonts w:ascii="Times New Roman" w:hAnsi="Times New Roman" w:cs="Times New Roman"/>
        </w:rPr>
        <w:t xml:space="preserve"> tidak </w:t>
      </w:r>
      <w:r w:rsidR="00CE3612" w:rsidRPr="00416ADE">
        <w:rPr>
          <w:rFonts w:ascii="Times New Roman" w:hAnsi="Times New Roman" w:cs="Times New Roman"/>
        </w:rPr>
        <w:t xml:space="preserve">perlu </w:t>
      </w:r>
      <w:r w:rsidR="00112495" w:rsidRPr="00416ADE">
        <w:rPr>
          <w:rFonts w:ascii="Times New Roman" w:hAnsi="Times New Roman" w:cs="Times New Roman"/>
        </w:rPr>
        <w:t>melakukan pekerjaan yang sama, namun hanya cukup memeriksanya saja.</w:t>
      </w:r>
      <w:r w:rsidR="00CE3612" w:rsidRPr="00416ADE">
        <w:rPr>
          <w:rFonts w:ascii="Times New Roman" w:hAnsi="Times New Roman" w:cs="Times New Roman"/>
        </w:rPr>
        <w:t xml:space="preserve"> </w:t>
      </w:r>
    </w:p>
    <w:p w14:paraId="33630DE7" w14:textId="27F18C1E" w:rsidR="000B4F4C" w:rsidRPr="00416ADE" w:rsidRDefault="000B4F4C" w:rsidP="00754FE1">
      <w:pPr>
        <w:pStyle w:val="kkpheading-4"/>
        <w:rPr>
          <w:rFonts w:ascii="Times New Roman" w:hAnsi="Times New Roman" w:cs="Times New Roman"/>
        </w:rPr>
      </w:pPr>
      <w:r w:rsidRPr="00416ADE">
        <w:rPr>
          <w:rFonts w:ascii="Times New Roman" w:hAnsi="Times New Roman" w:cs="Times New Roman"/>
        </w:rPr>
        <w:t>Perancangan Sistem Informasi Laporan Harian Produksi tersebut akan dilindungi dengan sistem keamanan dengan cara membatasi akses hanya kepada pengguna yang sudah didaftarkan kedalam sistem tersebut</w:t>
      </w:r>
      <w:r w:rsidR="00112495" w:rsidRPr="00416ADE">
        <w:rPr>
          <w:rFonts w:ascii="Times New Roman" w:hAnsi="Times New Roman" w:cs="Times New Roman"/>
        </w:rPr>
        <w:t xml:space="preserve"> sehingga data dan file-file penting terkait laporan produksi</w:t>
      </w:r>
      <w:r w:rsidR="00F245C9" w:rsidRPr="00416ADE">
        <w:rPr>
          <w:rFonts w:ascii="Times New Roman" w:hAnsi="Times New Roman" w:cs="Times New Roman"/>
        </w:rPr>
        <w:t xml:space="preserve"> akan terjaga dari kerusakan, perubahan yang tidak diinginkan, atau kehilangan melalui pihak-pihak yang tidak diberikan wewenang. </w:t>
      </w:r>
    </w:p>
    <w:p w14:paraId="3059D7B7" w14:textId="5380BA29" w:rsidR="000B4F4C" w:rsidRPr="00416ADE" w:rsidRDefault="000B4F4C" w:rsidP="00754FE1">
      <w:pPr>
        <w:pStyle w:val="kkpheading-4"/>
        <w:rPr>
          <w:rFonts w:ascii="Times New Roman" w:hAnsi="Times New Roman" w:cs="Times New Roman"/>
        </w:rPr>
      </w:pPr>
      <w:r w:rsidRPr="00416ADE">
        <w:rPr>
          <w:rFonts w:ascii="Times New Roman" w:hAnsi="Times New Roman" w:cs="Times New Roman"/>
        </w:rPr>
        <w:t>Perancangan Sistem Informasi Laporan Harian Produksi tersebut akan dibuat berbasis web dengan menggunakan bahasa pemrograman PHP</w:t>
      </w:r>
      <w:r w:rsidR="00F245C9" w:rsidRPr="00416ADE">
        <w:rPr>
          <w:rFonts w:ascii="Times New Roman" w:hAnsi="Times New Roman" w:cs="Times New Roman"/>
        </w:rPr>
        <w:t>, Javascript,</w:t>
      </w:r>
      <w:r w:rsidRPr="00416ADE">
        <w:rPr>
          <w:rFonts w:ascii="Times New Roman" w:hAnsi="Times New Roman" w:cs="Times New Roman"/>
        </w:rPr>
        <w:t xml:space="preserve"> dan pengelolaan data base menggunakan MySQL</w:t>
      </w:r>
      <w:r w:rsidR="00F245C9" w:rsidRPr="00416ADE">
        <w:rPr>
          <w:rFonts w:ascii="Times New Roman" w:hAnsi="Times New Roman" w:cs="Times New Roman"/>
        </w:rPr>
        <w:t xml:space="preserve"> untuk bisa memproses data yang diinput langsung menjadi sebuah laporan real time secara otomatis sehingga tidak perlu lagi adanya pekerjaan untuk merubah data menjadi </w:t>
      </w:r>
      <w:r w:rsidR="005F2A3C" w:rsidRPr="00416ADE">
        <w:rPr>
          <w:rFonts w:ascii="Times New Roman" w:hAnsi="Times New Roman" w:cs="Times New Roman"/>
        </w:rPr>
        <w:t xml:space="preserve">visualisasi </w:t>
      </w:r>
      <w:r w:rsidR="00F245C9" w:rsidRPr="00416ADE">
        <w:rPr>
          <w:rFonts w:ascii="Times New Roman" w:hAnsi="Times New Roman" w:cs="Times New Roman"/>
        </w:rPr>
        <w:t>laporan produksi.</w:t>
      </w:r>
    </w:p>
    <w:p w14:paraId="01B54F57" w14:textId="2207EFC5" w:rsidR="000B4F4C" w:rsidRPr="00416ADE" w:rsidRDefault="000B4F4C" w:rsidP="00CE2B06">
      <w:pPr>
        <w:pStyle w:val="kkpheading-2"/>
        <w:rPr>
          <w:rFonts w:cs="Times New Roman"/>
        </w:rPr>
      </w:pPr>
      <w:bookmarkStart w:id="16" w:name="_Toc112357622"/>
      <w:r w:rsidRPr="00416ADE">
        <w:rPr>
          <w:rFonts w:cs="Times New Roman"/>
        </w:rPr>
        <w:t>Rumusan Masalah</w:t>
      </w:r>
      <w:bookmarkEnd w:id="16"/>
    </w:p>
    <w:p w14:paraId="7CCF3501" w14:textId="77777777" w:rsidR="00754FE1" w:rsidRPr="00416ADE" w:rsidRDefault="000B4F4C" w:rsidP="00BE705B">
      <w:pPr>
        <w:pStyle w:val="kkpparagraph-1"/>
        <w:rPr>
          <w:rFonts w:cs="Times New Roman"/>
        </w:rPr>
      </w:pPr>
      <w:r w:rsidRPr="00416ADE">
        <w:rPr>
          <w:rFonts w:cs="Times New Roman"/>
        </w:rPr>
        <w:t xml:space="preserve">Berdasarkan latar belakang dan identifikasi masalah di atas, maka rumusan masalah yang akan dibahas pada Kerja Praktek ini adalah </w:t>
      </w:r>
      <w:r w:rsidR="00754FE1" w:rsidRPr="00416ADE">
        <w:rPr>
          <w:rFonts w:cs="Times New Roman"/>
        </w:rPr>
        <w:t>sebagai berikut:</w:t>
      </w:r>
    </w:p>
    <w:p w14:paraId="24C485AD" w14:textId="5B2BAD02" w:rsidR="00BE705B" w:rsidRPr="00416ADE" w:rsidRDefault="000B4F4C" w:rsidP="00754FE1">
      <w:pPr>
        <w:pStyle w:val="kkpheading-4"/>
        <w:numPr>
          <w:ilvl w:val="3"/>
          <w:numId w:val="34"/>
        </w:numPr>
        <w:rPr>
          <w:rFonts w:ascii="Times New Roman" w:hAnsi="Times New Roman" w:cs="Times New Roman"/>
        </w:rPr>
      </w:pPr>
      <w:r w:rsidRPr="00416ADE">
        <w:rPr>
          <w:rFonts w:ascii="Times New Roman" w:hAnsi="Times New Roman" w:cs="Times New Roman"/>
        </w:rPr>
        <w:t xml:space="preserve">Bagaimana membuat rancangan Sistem Informasi Laporan Harian Produksi Manufacturing Stamping Press </w:t>
      </w:r>
      <w:r w:rsidR="00754FE1" w:rsidRPr="00416ADE">
        <w:rPr>
          <w:rFonts w:ascii="Times New Roman" w:hAnsi="Times New Roman" w:cs="Times New Roman"/>
        </w:rPr>
        <w:t>berbasis</w:t>
      </w:r>
      <w:r w:rsidRPr="00416ADE">
        <w:rPr>
          <w:rFonts w:ascii="Times New Roman" w:hAnsi="Times New Roman" w:cs="Times New Roman"/>
        </w:rPr>
        <w:t xml:space="preserve"> website yang lebih mudah diakses</w:t>
      </w:r>
      <w:r w:rsidR="00754FE1" w:rsidRPr="00416ADE">
        <w:rPr>
          <w:rFonts w:ascii="Times New Roman" w:hAnsi="Times New Roman" w:cs="Times New Roman"/>
        </w:rPr>
        <w:t xml:space="preserve"> dan diinput langsung oleh Leader Produksi</w:t>
      </w:r>
      <w:r w:rsidR="00CE3612" w:rsidRPr="00416ADE">
        <w:rPr>
          <w:rFonts w:ascii="Times New Roman" w:hAnsi="Times New Roman" w:cs="Times New Roman"/>
        </w:rPr>
        <w:t xml:space="preserve"> tanpa menggunakan kertas yang nantinya tidak terpakai lagi.</w:t>
      </w:r>
    </w:p>
    <w:p w14:paraId="57D5D424" w14:textId="6240E9E8" w:rsidR="00754FE1" w:rsidRPr="00416ADE" w:rsidRDefault="00754FE1" w:rsidP="00754FE1">
      <w:pPr>
        <w:pStyle w:val="kkpheading-4"/>
        <w:numPr>
          <w:ilvl w:val="3"/>
          <w:numId w:val="34"/>
        </w:numPr>
        <w:rPr>
          <w:rFonts w:ascii="Times New Roman" w:hAnsi="Times New Roman" w:cs="Times New Roman"/>
        </w:rPr>
      </w:pPr>
      <w:r w:rsidRPr="00416ADE">
        <w:rPr>
          <w:rFonts w:ascii="Times New Roman" w:hAnsi="Times New Roman" w:cs="Times New Roman"/>
        </w:rPr>
        <w:t>Bagaimana membuat rancangan Sistem Informasi Laporan Harian Produksi Manufacturing Stamping Press berbasis website yang lebih aman dan melindungi data serta file-file penting berkaitan dengan Laporan Produksi</w:t>
      </w:r>
    </w:p>
    <w:p w14:paraId="6F5A61B0" w14:textId="717B5229" w:rsidR="00754FE1" w:rsidRPr="00416ADE" w:rsidRDefault="00754FE1" w:rsidP="00754FE1">
      <w:pPr>
        <w:pStyle w:val="kkpheading-4"/>
        <w:numPr>
          <w:ilvl w:val="3"/>
          <w:numId w:val="34"/>
        </w:numPr>
        <w:rPr>
          <w:rFonts w:ascii="Times New Roman" w:hAnsi="Times New Roman" w:cs="Times New Roman"/>
        </w:rPr>
      </w:pPr>
      <w:r w:rsidRPr="00416ADE">
        <w:rPr>
          <w:rFonts w:ascii="Times New Roman" w:hAnsi="Times New Roman" w:cs="Times New Roman"/>
        </w:rPr>
        <w:lastRenderedPageBreak/>
        <w:t xml:space="preserve">Bagaimana membuat rancangan Sistem Informasi Laporan Harian Produksi Manufacturing Stamping Press berbasis website yang secara otomatis bisa menampilkan visualisasi Laporan Produksi secara real time dengan lebih dinamis, </w:t>
      </w:r>
      <w:r w:rsidR="00CE3612" w:rsidRPr="00416ADE">
        <w:rPr>
          <w:rFonts w:ascii="Times New Roman" w:hAnsi="Times New Roman" w:cs="Times New Roman"/>
        </w:rPr>
        <w:t xml:space="preserve">akurat, </w:t>
      </w:r>
      <w:r w:rsidRPr="00416ADE">
        <w:rPr>
          <w:rFonts w:ascii="Times New Roman" w:hAnsi="Times New Roman" w:cs="Times New Roman"/>
        </w:rPr>
        <w:t>interaktif</w:t>
      </w:r>
      <w:r w:rsidR="00CE3612" w:rsidRPr="00416ADE">
        <w:rPr>
          <w:rFonts w:ascii="Times New Roman" w:hAnsi="Times New Roman" w:cs="Times New Roman"/>
        </w:rPr>
        <w:t>, dan informatif.</w:t>
      </w:r>
    </w:p>
    <w:p w14:paraId="4F795061" w14:textId="2D85E522" w:rsidR="000B4F4C" w:rsidRPr="00416ADE" w:rsidRDefault="000B4F4C" w:rsidP="00CE2B06">
      <w:pPr>
        <w:pStyle w:val="kkpheading-2"/>
        <w:rPr>
          <w:rFonts w:cs="Times New Roman"/>
        </w:rPr>
      </w:pPr>
      <w:bookmarkStart w:id="17" w:name="_Toc112357623"/>
      <w:r w:rsidRPr="00416ADE">
        <w:rPr>
          <w:rFonts w:cs="Times New Roman"/>
        </w:rPr>
        <w:t>Tujuan dan Manfaat Kerja Praktek</w:t>
      </w:r>
      <w:bookmarkEnd w:id="17"/>
    </w:p>
    <w:p w14:paraId="7C0D88CE" w14:textId="68072FD9" w:rsidR="000B4F4C" w:rsidRPr="00416ADE" w:rsidRDefault="000B4F4C" w:rsidP="00935F36">
      <w:pPr>
        <w:pStyle w:val="kkpheading-3"/>
        <w:rPr>
          <w:rFonts w:ascii="Times New Roman" w:hAnsi="Times New Roman" w:cs="Times New Roman"/>
        </w:rPr>
      </w:pPr>
      <w:r w:rsidRPr="00416ADE">
        <w:rPr>
          <w:rFonts w:ascii="Times New Roman" w:hAnsi="Times New Roman" w:cs="Times New Roman"/>
        </w:rPr>
        <w:t>Tujuan Kerja Praktek</w:t>
      </w:r>
    </w:p>
    <w:p w14:paraId="4DA4FE35" w14:textId="77777777" w:rsidR="00C35FB5" w:rsidRPr="00416ADE" w:rsidRDefault="000B4F4C" w:rsidP="00C35FB5">
      <w:pPr>
        <w:pStyle w:val="kkpparagraph-1"/>
        <w:rPr>
          <w:rFonts w:cs="Times New Roman"/>
        </w:rPr>
      </w:pPr>
      <w:r w:rsidRPr="00416ADE">
        <w:rPr>
          <w:rFonts w:cs="Times New Roman"/>
        </w:rPr>
        <w:t>Adapun tujuan dari dibuatnya rancangan website Sistem Informasi Laporan Harian Produksi Manufacturing Stamping Press adalah sebagai berikut:</w:t>
      </w:r>
    </w:p>
    <w:p w14:paraId="56099FDE" w14:textId="7D6D2C2B" w:rsidR="000B4F4C" w:rsidRPr="00416ADE" w:rsidRDefault="000B4F4C" w:rsidP="00754FE1">
      <w:pPr>
        <w:pStyle w:val="kkpheading-4"/>
        <w:numPr>
          <w:ilvl w:val="3"/>
          <w:numId w:val="10"/>
        </w:numPr>
        <w:rPr>
          <w:rFonts w:ascii="Times New Roman" w:hAnsi="Times New Roman" w:cs="Times New Roman"/>
        </w:rPr>
      </w:pPr>
      <w:r w:rsidRPr="00416ADE">
        <w:rPr>
          <w:rFonts w:ascii="Times New Roman" w:hAnsi="Times New Roman" w:cs="Times New Roman"/>
        </w:rPr>
        <w:t xml:space="preserve">Memberikan kemudahan Leader </w:t>
      </w:r>
      <w:r w:rsidR="0005379F" w:rsidRPr="00416ADE">
        <w:rPr>
          <w:rFonts w:ascii="Times New Roman" w:hAnsi="Times New Roman" w:cs="Times New Roman"/>
        </w:rPr>
        <w:t>P</w:t>
      </w:r>
      <w:r w:rsidRPr="00416ADE">
        <w:rPr>
          <w:rFonts w:ascii="Times New Roman" w:hAnsi="Times New Roman" w:cs="Times New Roman"/>
        </w:rPr>
        <w:t>roduksi untuk melakukan input laporan hasil produksi</w:t>
      </w:r>
      <w:r w:rsidR="0005379F" w:rsidRPr="00416ADE">
        <w:rPr>
          <w:rFonts w:ascii="Times New Roman" w:hAnsi="Times New Roman" w:cs="Times New Roman"/>
        </w:rPr>
        <w:t xml:space="preserve"> secara langsung tanpa menggunakan kertas</w:t>
      </w:r>
      <w:r w:rsidRPr="00416ADE">
        <w:rPr>
          <w:rFonts w:ascii="Times New Roman" w:hAnsi="Times New Roman" w:cs="Times New Roman"/>
        </w:rPr>
        <w:t xml:space="preserve"> sehingga diharapkan bisa meningkatkan efisiensi dan kinerja pekerjaan dalam hal waktu, tenaga, </w:t>
      </w:r>
      <w:r w:rsidR="0005379F" w:rsidRPr="00416ADE">
        <w:rPr>
          <w:rFonts w:ascii="Times New Roman" w:hAnsi="Times New Roman" w:cs="Times New Roman"/>
        </w:rPr>
        <w:t>dan penggunaan kertas</w:t>
      </w:r>
      <w:r w:rsidRPr="00416ADE">
        <w:rPr>
          <w:rFonts w:ascii="Times New Roman" w:hAnsi="Times New Roman" w:cs="Times New Roman"/>
        </w:rPr>
        <w:t>.</w:t>
      </w:r>
    </w:p>
    <w:p w14:paraId="4A46F5CB" w14:textId="0D7CF122" w:rsidR="000B4F4C" w:rsidRPr="00416ADE" w:rsidRDefault="000B4F4C" w:rsidP="00754FE1">
      <w:pPr>
        <w:pStyle w:val="kkpheading-4"/>
        <w:rPr>
          <w:rFonts w:ascii="Times New Roman" w:hAnsi="Times New Roman" w:cs="Times New Roman"/>
        </w:rPr>
      </w:pPr>
      <w:r w:rsidRPr="00416ADE">
        <w:rPr>
          <w:rFonts w:ascii="Times New Roman" w:hAnsi="Times New Roman" w:cs="Times New Roman"/>
        </w:rPr>
        <w:t xml:space="preserve">Menyediakan </w:t>
      </w:r>
      <w:r w:rsidR="0005379F" w:rsidRPr="00416ADE">
        <w:rPr>
          <w:rFonts w:ascii="Times New Roman" w:hAnsi="Times New Roman" w:cs="Times New Roman"/>
        </w:rPr>
        <w:t xml:space="preserve">sistem </w:t>
      </w:r>
      <w:r w:rsidRPr="00416ADE">
        <w:rPr>
          <w:rFonts w:ascii="Times New Roman" w:hAnsi="Times New Roman" w:cs="Times New Roman"/>
        </w:rPr>
        <w:t xml:space="preserve">penyimpanan data-data </w:t>
      </w:r>
      <w:r w:rsidR="0005379F" w:rsidRPr="00416ADE">
        <w:rPr>
          <w:rFonts w:ascii="Times New Roman" w:hAnsi="Times New Roman" w:cs="Times New Roman"/>
        </w:rPr>
        <w:t xml:space="preserve">dan file-file </w:t>
      </w:r>
      <w:r w:rsidRPr="00416ADE">
        <w:rPr>
          <w:rFonts w:ascii="Times New Roman" w:hAnsi="Times New Roman" w:cs="Times New Roman"/>
        </w:rPr>
        <w:t xml:space="preserve">penting laporan hasil produksi secara lebih aman namun </w:t>
      </w:r>
      <w:r w:rsidR="007C7375" w:rsidRPr="00416ADE">
        <w:rPr>
          <w:rFonts w:ascii="Times New Roman" w:hAnsi="Times New Roman" w:cs="Times New Roman"/>
        </w:rPr>
        <w:t>mudah</w:t>
      </w:r>
      <w:r w:rsidRPr="00416ADE">
        <w:rPr>
          <w:rFonts w:ascii="Times New Roman" w:hAnsi="Times New Roman" w:cs="Times New Roman"/>
        </w:rPr>
        <w:t xml:space="preserve"> untuk diakses</w:t>
      </w:r>
      <w:r w:rsidR="0005379F" w:rsidRPr="00416ADE">
        <w:rPr>
          <w:rFonts w:ascii="Times New Roman" w:hAnsi="Times New Roman" w:cs="Times New Roman"/>
        </w:rPr>
        <w:t xml:space="preserve"> oleh pihak-pihak yang diberikan wewenang.</w:t>
      </w:r>
    </w:p>
    <w:p w14:paraId="652FC4C7" w14:textId="2AD0EFD6" w:rsidR="00BE705B" w:rsidRPr="00416ADE" w:rsidRDefault="000B4F4C" w:rsidP="002030F4">
      <w:pPr>
        <w:pStyle w:val="kkpheading-4"/>
        <w:rPr>
          <w:rFonts w:ascii="Times New Roman" w:hAnsi="Times New Roman" w:cs="Times New Roman"/>
        </w:rPr>
      </w:pPr>
      <w:r w:rsidRPr="00416ADE">
        <w:rPr>
          <w:rFonts w:ascii="Times New Roman" w:hAnsi="Times New Roman" w:cs="Times New Roman"/>
        </w:rPr>
        <w:t xml:space="preserve">Memudahkan pengguna-pengguna lain yang berkepentingan untuk dapat mengakses </w:t>
      </w:r>
      <w:r w:rsidR="0005379F" w:rsidRPr="00416ADE">
        <w:rPr>
          <w:rFonts w:ascii="Times New Roman" w:hAnsi="Times New Roman" w:cs="Times New Roman"/>
        </w:rPr>
        <w:t>dan membaca visualisasi L</w:t>
      </w:r>
      <w:r w:rsidRPr="00416ADE">
        <w:rPr>
          <w:rFonts w:ascii="Times New Roman" w:hAnsi="Times New Roman" w:cs="Times New Roman"/>
        </w:rPr>
        <w:t xml:space="preserve">aporan </w:t>
      </w:r>
      <w:r w:rsidR="0005379F" w:rsidRPr="00416ADE">
        <w:rPr>
          <w:rFonts w:ascii="Times New Roman" w:hAnsi="Times New Roman" w:cs="Times New Roman"/>
        </w:rPr>
        <w:t>P</w:t>
      </w:r>
      <w:r w:rsidRPr="00416ADE">
        <w:rPr>
          <w:rFonts w:ascii="Times New Roman" w:hAnsi="Times New Roman" w:cs="Times New Roman"/>
        </w:rPr>
        <w:t xml:space="preserve">roduksi secara cepat </w:t>
      </w:r>
      <w:r w:rsidR="0005379F" w:rsidRPr="00416ADE">
        <w:rPr>
          <w:rFonts w:ascii="Times New Roman" w:hAnsi="Times New Roman" w:cs="Times New Roman"/>
        </w:rPr>
        <w:t>dan akurat sehingga dapat m</w:t>
      </w:r>
      <w:r w:rsidRPr="00416ADE">
        <w:rPr>
          <w:rFonts w:ascii="Times New Roman" w:hAnsi="Times New Roman" w:cs="Times New Roman"/>
        </w:rPr>
        <w:t xml:space="preserve">engumpulkan </w:t>
      </w:r>
      <w:r w:rsidR="00242963" w:rsidRPr="00416ADE">
        <w:rPr>
          <w:rFonts w:ascii="Times New Roman" w:hAnsi="Times New Roman" w:cs="Times New Roman"/>
        </w:rPr>
        <w:t xml:space="preserve">data dan informasi penting yang dapat </w:t>
      </w:r>
      <w:r w:rsidRPr="00416ADE">
        <w:rPr>
          <w:rFonts w:ascii="Times New Roman" w:hAnsi="Times New Roman" w:cs="Times New Roman"/>
        </w:rPr>
        <w:t xml:space="preserve">dijadikan </w:t>
      </w:r>
      <w:r w:rsidR="00242963" w:rsidRPr="00416ADE">
        <w:rPr>
          <w:rFonts w:ascii="Times New Roman" w:hAnsi="Times New Roman" w:cs="Times New Roman"/>
        </w:rPr>
        <w:t xml:space="preserve">bahan </w:t>
      </w:r>
      <w:r w:rsidRPr="00416ADE">
        <w:rPr>
          <w:rFonts w:ascii="Times New Roman" w:hAnsi="Times New Roman" w:cs="Times New Roman"/>
        </w:rPr>
        <w:t xml:space="preserve">analisa perbaikan berkelanjutan kedepannya agar bisa membantu meningkatkan kinerja </w:t>
      </w:r>
      <w:r w:rsidR="00242963" w:rsidRPr="00416ADE">
        <w:rPr>
          <w:rFonts w:ascii="Times New Roman" w:hAnsi="Times New Roman" w:cs="Times New Roman"/>
        </w:rPr>
        <w:t xml:space="preserve">produksi khususnya dan </w:t>
      </w:r>
      <w:r w:rsidRPr="00416ADE">
        <w:rPr>
          <w:rFonts w:ascii="Times New Roman" w:hAnsi="Times New Roman" w:cs="Times New Roman"/>
        </w:rPr>
        <w:t>perusahaan</w:t>
      </w:r>
      <w:r w:rsidR="00242963" w:rsidRPr="00416ADE">
        <w:rPr>
          <w:rFonts w:ascii="Times New Roman" w:hAnsi="Times New Roman" w:cs="Times New Roman"/>
        </w:rPr>
        <w:t xml:space="preserve"> pada umumnya</w:t>
      </w:r>
      <w:r w:rsidRPr="00416ADE">
        <w:rPr>
          <w:rFonts w:ascii="Times New Roman" w:hAnsi="Times New Roman" w:cs="Times New Roman"/>
        </w:rPr>
        <w:t>.</w:t>
      </w:r>
    </w:p>
    <w:p w14:paraId="734FADBE" w14:textId="0664E1F7" w:rsidR="000B4F4C" w:rsidRPr="00416ADE" w:rsidRDefault="000B4F4C" w:rsidP="00935F36">
      <w:pPr>
        <w:pStyle w:val="kkpheading-3"/>
        <w:rPr>
          <w:rFonts w:ascii="Times New Roman" w:hAnsi="Times New Roman" w:cs="Times New Roman"/>
        </w:rPr>
      </w:pPr>
      <w:r w:rsidRPr="00416ADE">
        <w:rPr>
          <w:rFonts w:ascii="Times New Roman" w:hAnsi="Times New Roman" w:cs="Times New Roman"/>
        </w:rPr>
        <w:t>Manfaat Kerja Praktek</w:t>
      </w:r>
    </w:p>
    <w:p w14:paraId="70C4C66C" w14:textId="4F9F67CF" w:rsidR="00A34419" w:rsidRPr="00416ADE" w:rsidRDefault="000B4F4C" w:rsidP="004671E7">
      <w:pPr>
        <w:pStyle w:val="kkpparagraph-1"/>
        <w:rPr>
          <w:rFonts w:cs="Times New Roman"/>
        </w:rPr>
      </w:pPr>
      <w:r w:rsidRPr="00416ADE">
        <w:rPr>
          <w:rFonts w:cs="Times New Roman"/>
        </w:rPr>
        <w:t>Adapun manfaat kerja praktek yang diharapkan dalam penelitian ini nanti adalah:</w:t>
      </w:r>
    </w:p>
    <w:p w14:paraId="10DD0763" w14:textId="77777777" w:rsidR="000B4F4C" w:rsidRPr="00416ADE" w:rsidRDefault="000B4F4C" w:rsidP="00754FE1">
      <w:pPr>
        <w:pStyle w:val="kkpheading-4"/>
        <w:numPr>
          <w:ilvl w:val="3"/>
          <w:numId w:val="9"/>
        </w:numPr>
        <w:rPr>
          <w:rFonts w:ascii="Times New Roman" w:hAnsi="Times New Roman" w:cs="Times New Roman"/>
        </w:rPr>
      </w:pPr>
      <w:r w:rsidRPr="00416ADE">
        <w:rPr>
          <w:rFonts w:ascii="Times New Roman" w:hAnsi="Times New Roman" w:cs="Times New Roman"/>
        </w:rPr>
        <w:t>Bagi Mahasiswa</w:t>
      </w:r>
    </w:p>
    <w:p w14:paraId="0A712DB2" w14:textId="77777777" w:rsidR="000B4F4C" w:rsidRPr="00416ADE" w:rsidRDefault="000B4F4C" w:rsidP="00242963">
      <w:pPr>
        <w:pStyle w:val="kkpheading-abc"/>
        <w:rPr>
          <w:rFonts w:cs="Times New Roman"/>
        </w:rPr>
      </w:pPr>
      <w:r w:rsidRPr="00416ADE">
        <w:rPr>
          <w:rFonts w:cs="Times New Roman"/>
        </w:rPr>
        <w:t>Kesempatan untuk menerapkan teori-teori yang telah dipelajari selama kuliah.</w:t>
      </w:r>
    </w:p>
    <w:p w14:paraId="32F2B924" w14:textId="77777777" w:rsidR="000B4F4C" w:rsidRPr="00416ADE" w:rsidRDefault="000B4F4C" w:rsidP="00242963">
      <w:pPr>
        <w:pStyle w:val="kkpheading-abc"/>
        <w:rPr>
          <w:rFonts w:cs="Times New Roman"/>
        </w:rPr>
      </w:pPr>
      <w:r w:rsidRPr="00416ADE">
        <w:rPr>
          <w:rFonts w:cs="Times New Roman"/>
        </w:rPr>
        <w:lastRenderedPageBreak/>
        <w:t>Pendalaman materi perkuliahan dengan pengimplementasian dalam dunia nyata.</w:t>
      </w:r>
    </w:p>
    <w:p w14:paraId="24B56BC1" w14:textId="77777777" w:rsidR="000B4F4C" w:rsidRPr="00416ADE" w:rsidRDefault="000B4F4C" w:rsidP="00754FE1">
      <w:pPr>
        <w:pStyle w:val="kkpheading-4"/>
        <w:rPr>
          <w:rFonts w:ascii="Times New Roman" w:hAnsi="Times New Roman" w:cs="Times New Roman"/>
        </w:rPr>
      </w:pPr>
      <w:r w:rsidRPr="00416ADE">
        <w:rPr>
          <w:rFonts w:ascii="Times New Roman" w:hAnsi="Times New Roman" w:cs="Times New Roman"/>
        </w:rPr>
        <w:t>Bagi Kampus</w:t>
      </w:r>
    </w:p>
    <w:p w14:paraId="23F2D2C3" w14:textId="77777777" w:rsidR="00242963" w:rsidRPr="00416ADE" w:rsidRDefault="000B4F4C" w:rsidP="00242963">
      <w:pPr>
        <w:pStyle w:val="kkpheading-abc"/>
        <w:numPr>
          <w:ilvl w:val="5"/>
          <w:numId w:val="35"/>
        </w:numPr>
        <w:rPr>
          <w:rFonts w:cs="Times New Roman"/>
        </w:rPr>
      </w:pPr>
      <w:r w:rsidRPr="00416ADE">
        <w:rPr>
          <w:rFonts w:cs="Times New Roman"/>
        </w:rPr>
        <w:t>Membekali mahasiswa untuk mengimplementasikan dan</w:t>
      </w:r>
      <w:r w:rsidR="00A4632D" w:rsidRPr="00416ADE">
        <w:rPr>
          <w:rFonts w:cs="Times New Roman"/>
        </w:rPr>
        <w:t xml:space="preserve"> </w:t>
      </w:r>
      <w:r w:rsidRPr="00416ADE">
        <w:rPr>
          <w:rFonts w:cs="Times New Roman"/>
        </w:rPr>
        <w:t>menerapkan ilmu yang diperoleh selama perkuliahan.</w:t>
      </w:r>
    </w:p>
    <w:p w14:paraId="3E3AF94E" w14:textId="7228D7FC" w:rsidR="000B4F4C" w:rsidRPr="00416ADE" w:rsidRDefault="000B4F4C" w:rsidP="00242963">
      <w:pPr>
        <w:pStyle w:val="kkpheading-abc"/>
        <w:rPr>
          <w:rFonts w:cs="Times New Roman"/>
        </w:rPr>
      </w:pPr>
      <w:r w:rsidRPr="00416ADE">
        <w:rPr>
          <w:rFonts w:cs="Times New Roman"/>
        </w:rPr>
        <w:t>Membekali mahasiswa untuk mengimplementasikan dan</w:t>
      </w:r>
      <w:r w:rsidR="00A4632D" w:rsidRPr="00416ADE">
        <w:rPr>
          <w:rFonts w:cs="Times New Roman"/>
        </w:rPr>
        <w:t xml:space="preserve"> </w:t>
      </w:r>
      <w:r w:rsidRPr="00416ADE">
        <w:rPr>
          <w:rFonts w:cs="Times New Roman"/>
        </w:rPr>
        <w:t>menerapkan ilmu yang diperoleh selama perkuliahan.</w:t>
      </w:r>
    </w:p>
    <w:p w14:paraId="777AF116" w14:textId="77777777" w:rsidR="000B4F4C" w:rsidRPr="00416ADE" w:rsidRDefault="000B4F4C" w:rsidP="00754FE1">
      <w:pPr>
        <w:pStyle w:val="kkpheading-4"/>
        <w:rPr>
          <w:rFonts w:ascii="Times New Roman" w:hAnsi="Times New Roman" w:cs="Times New Roman"/>
        </w:rPr>
      </w:pPr>
      <w:r w:rsidRPr="00416ADE">
        <w:rPr>
          <w:rFonts w:ascii="Times New Roman" w:hAnsi="Times New Roman" w:cs="Times New Roman"/>
        </w:rPr>
        <w:t>Bagi Perusahaan</w:t>
      </w:r>
    </w:p>
    <w:p w14:paraId="427FCB55" w14:textId="25085426" w:rsidR="000B4F4C" w:rsidRPr="00416ADE" w:rsidRDefault="000B4F4C" w:rsidP="00242963">
      <w:pPr>
        <w:pStyle w:val="kkpheading-abc"/>
        <w:numPr>
          <w:ilvl w:val="5"/>
          <w:numId w:val="36"/>
        </w:numPr>
        <w:rPr>
          <w:rFonts w:cs="Times New Roman"/>
        </w:rPr>
      </w:pPr>
      <w:r w:rsidRPr="00416ADE">
        <w:rPr>
          <w:rFonts w:cs="Times New Roman"/>
        </w:rPr>
        <w:t>Peluang melakukan perbaikan Sistem Informasi Laporan Harian Produksi Manufacturing Stamping Press untuk membantu meningkatkan produktifitas karyawan dan produksi itu sendiri</w:t>
      </w:r>
      <w:r w:rsidR="00CC4CC9" w:rsidRPr="00416ADE">
        <w:rPr>
          <w:rFonts w:cs="Times New Roman"/>
        </w:rPr>
        <w:t xml:space="preserve"> serta efisisensi dalam penggunaan kertas</w:t>
      </w:r>
      <w:r w:rsidRPr="00416ADE">
        <w:rPr>
          <w:rFonts w:cs="Times New Roman"/>
        </w:rPr>
        <w:t>.</w:t>
      </w:r>
    </w:p>
    <w:p w14:paraId="3BA85CE9" w14:textId="67BB33B4" w:rsidR="000B4F4C" w:rsidRPr="00416ADE" w:rsidRDefault="000B4F4C" w:rsidP="00242963">
      <w:pPr>
        <w:pStyle w:val="kkpheading-abc"/>
        <w:rPr>
          <w:rFonts w:cs="Times New Roman"/>
        </w:rPr>
      </w:pPr>
      <w:r w:rsidRPr="00416ADE">
        <w:rPr>
          <w:rFonts w:cs="Times New Roman"/>
        </w:rPr>
        <w:t>Mengamankan data-data penting terkait dengan produksi pada lini Stamping Press yang akan sangat berguna untuk dijadikan referensi dalam membuat perencanaan produksi model-model terbaru dimasa yang akan datang</w:t>
      </w:r>
      <w:r w:rsidR="00242963" w:rsidRPr="00416ADE">
        <w:rPr>
          <w:rFonts w:cs="Times New Roman"/>
        </w:rPr>
        <w:t>.</w:t>
      </w:r>
    </w:p>
    <w:p w14:paraId="13BB5E6E" w14:textId="5DCEB22B" w:rsidR="00242963" w:rsidRPr="00416ADE" w:rsidRDefault="00242963" w:rsidP="00242963">
      <w:pPr>
        <w:pStyle w:val="kkpheading-abc"/>
        <w:rPr>
          <w:rFonts w:cs="Times New Roman"/>
        </w:rPr>
      </w:pPr>
      <w:r w:rsidRPr="00416ADE">
        <w:rPr>
          <w:rFonts w:cs="Times New Roman"/>
        </w:rPr>
        <w:t>Mendapatkan laporan yang cepat dan akurat untuk mendukung analisa perbaikan berkelanjutan.</w:t>
      </w:r>
    </w:p>
    <w:p w14:paraId="4501391A" w14:textId="6DE3FBAD" w:rsidR="000B4F4C" w:rsidRPr="00416ADE" w:rsidRDefault="000B4F4C" w:rsidP="00CE2B06">
      <w:pPr>
        <w:pStyle w:val="kkpheading-2"/>
        <w:rPr>
          <w:rFonts w:cs="Times New Roman"/>
        </w:rPr>
      </w:pPr>
      <w:bookmarkStart w:id="18" w:name="_Toc112357624"/>
      <w:r w:rsidRPr="00416ADE">
        <w:rPr>
          <w:rFonts w:cs="Times New Roman"/>
        </w:rPr>
        <w:t>Jadwal Waktu dan Tempat Pelaksanaan</w:t>
      </w:r>
      <w:bookmarkEnd w:id="18"/>
    </w:p>
    <w:p w14:paraId="603F14EA" w14:textId="1383B0BE" w:rsidR="007B230E" w:rsidRPr="00416ADE" w:rsidRDefault="000B4F4C" w:rsidP="00935F36">
      <w:pPr>
        <w:pStyle w:val="kkpheading-3"/>
        <w:rPr>
          <w:rFonts w:ascii="Times New Roman" w:hAnsi="Times New Roman" w:cs="Times New Roman"/>
        </w:rPr>
      </w:pPr>
      <w:r w:rsidRPr="00416ADE">
        <w:rPr>
          <w:rFonts w:ascii="Times New Roman" w:hAnsi="Times New Roman" w:cs="Times New Roman"/>
        </w:rPr>
        <w:t>Jadwal Waktu Pelaksanaan</w:t>
      </w:r>
    </w:p>
    <w:p w14:paraId="5E901557" w14:textId="34E21A30" w:rsidR="000B4F4C" w:rsidRPr="00416ADE" w:rsidRDefault="000B4F4C" w:rsidP="00EE10B1">
      <w:pPr>
        <w:pStyle w:val="kkpparagraph-1"/>
        <w:rPr>
          <w:rFonts w:cs="Times New Roman"/>
        </w:rPr>
      </w:pPr>
      <w:r w:rsidRPr="00416ADE">
        <w:rPr>
          <w:rFonts w:cs="Times New Roman"/>
        </w:rPr>
        <w:t xml:space="preserve">Kegiatan Kuliah Kerja Praktek (KKP) ini dilaksanakan selama 3 bulan yang rencananya dimulai tanggal 01 </w:t>
      </w:r>
      <w:r w:rsidR="00B41DB0" w:rsidRPr="00416ADE">
        <w:rPr>
          <w:rFonts w:cs="Times New Roman"/>
        </w:rPr>
        <w:t>Mei</w:t>
      </w:r>
      <w:r w:rsidRPr="00416ADE">
        <w:rPr>
          <w:rFonts w:cs="Times New Roman"/>
        </w:rPr>
        <w:t xml:space="preserve"> 2022 </w:t>
      </w:r>
      <w:r w:rsidR="00A34419" w:rsidRPr="00416ADE">
        <w:rPr>
          <w:rFonts w:cs="Times New Roman"/>
        </w:rPr>
        <w:t>sampai dengan</w:t>
      </w:r>
      <w:r w:rsidRPr="00416ADE">
        <w:rPr>
          <w:rFonts w:cs="Times New Roman"/>
        </w:rPr>
        <w:t xml:space="preserve"> tanggal 3</w:t>
      </w:r>
      <w:r w:rsidR="00B41DB0" w:rsidRPr="00416ADE">
        <w:rPr>
          <w:rFonts w:cs="Times New Roman"/>
        </w:rPr>
        <w:t>1</w:t>
      </w:r>
      <w:r w:rsidRPr="00416ADE">
        <w:rPr>
          <w:rFonts w:cs="Times New Roman"/>
        </w:rPr>
        <w:t xml:space="preserve"> Ju</w:t>
      </w:r>
      <w:r w:rsidR="00B41DB0" w:rsidRPr="00416ADE">
        <w:rPr>
          <w:rFonts w:cs="Times New Roman"/>
        </w:rPr>
        <w:t>li</w:t>
      </w:r>
      <w:r w:rsidRPr="00416ADE">
        <w:rPr>
          <w:rFonts w:cs="Times New Roman"/>
        </w:rPr>
        <w:t xml:space="preserve"> 2022. Untuk waktu pelaksanaan kegiatan dengan jadwal sebagai berikut:</w:t>
      </w:r>
    </w:p>
    <w:tbl>
      <w:tblPr>
        <w:tblStyle w:val="TableGrid"/>
        <w:tblW w:w="8703" w:type="dxa"/>
        <w:tblLayout w:type="fixed"/>
        <w:tblLook w:val="04A0" w:firstRow="1" w:lastRow="0" w:firstColumn="1" w:lastColumn="0" w:noHBand="0" w:noVBand="1"/>
      </w:tblPr>
      <w:tblGrid>
        <w:gridCol w:w="528"/>
        <w:gridCol w:w="2635"/>
        <w:gridCol w:w="461"/>
        <w:gridCol w:w="461"/>
        <w:gridCol w:w="462"/>
        <w:gridCol w:w="461"/>
        <w:gridCol w:w="461"/>
        <w:gridCol w:w="462"/>
        <w:gridCol w:w="461"/>
        <w:gridCol w:w="461"/>
        <w:gridCol w:w="462"/>
        <w:gridCol w:w="461"/>
        <w:gridCol w:w="461"/>
        <w:gridCol w:w="466"/>
      </w:tblGrid>
      <w:tr w:rsidR="000B4F4C" w:rsidRPr="00416ADE" w14:paraId="330A19BC" w14:textId="77777777" w:rsidTr="00EE6FE0">
        <w:trPr>
          <w:trHeight w:val="287"/>
        </w:trPr>
        <w:tc>
          <w:tcPr>
            <w:tcW w:w="528" w:type="dxa"/>
            <w:vMerge w:val="restart"/>
            <w:vAlign w:val="center"/>
          </w:tcPr>
          <w:p w14:paraId="588F875E" w14:textId="77777777" w:rsidR="000B4F4C" w:rsidRPr="00416ADE" w:rsidRDefault="000B4F4C" w:rsidP="00ED7BF6">
            <w:pPr>
              <w:rPr>
                <w:rFonts w:cs="Times New Roman"/>
              </w:rPr>
            </w:pPr>
            <w:r w:rsidRPr="00416ADE">
              <w:rPr>
                <w:rFonts w:cs="Times New Roman"/>
              </w:rPr>
              <w:lastRenderedPageBreak/>
              <w:t>No</w:t>
            </w:r>
          </w:p>
        </w:tc>
        <w:tc>
          <w:tcPr>
            <w:tcW w:w="2635" w:type="dxa"/>
            <w:vMerge w:val="restart"/>
            <w:vAlign w:val="center"/>
          </w:tcPr>
          <w:p w14:paraId="1548F60C" w14:textId="77777777" w:rsidR="000B4F4C" w:rsidRPr="00416ADE" w:rsidRDefault="000B4F4C" w:rsidP="00ED7BF6">
            <w:pPr>
              <w:rPr>
                <w:rFonts w:cs="Times New Roman"/>
              </w:rPr>
            </w:pPr>
            <w:r w:rsidRPr="00416ADE">
              <w:rPr>
                <w:rFonts w:cs="Times New Roman"/>
              </w:rPr>
              <w:t>Nama Kegiatan</w:t>
            </w:r>
          </w:p>
        </w:tc>
        <w:tc>
          <w:tcPr>
            <w:tcW w:w="5540" w:type="dxa"/>
            <w:gridSpan w:val="12"/>
          </w:tcPr>
          <w:p w14:paraId="2B13D61E" w14:textId="77777777" w:rsidR="000B4F4C" w:rsidRPr="00416ADE" w:rsidRDefault="000B4F4C" w:rsidP="00EE6FE0">
            <w:pPr>
              <w:jc w:val="center"/>
              <w:rPr>
                <w:rFonts w:cs="Times New Roman"/>
              </w:rPr>
            </w:pPr>
            <w:r w:rsidRPr="00416ADE">
              <w:rPr>
                <w:rFonts w:cs="Times New Roman"/>
              </w:rPr>
              <w:t>Minggu ke-</w:t>
            </w:r>
          </w:p>
        </w:tc>
      </w:tr>
      <w:tr w:rsidR="000B4F4C" w:rsidRPr="00416ADE" w14:paraId="75906DFD" w14:textId="77777777" w:rsidTr="00EE6FE0">
        <w:trPr>
          <w:trHeight w:val="588"/>
        </w:trPr>
        <w:tc>
          <w:tcPr>
            <w:tcW w:w="528" w:type="dxa"/>
            <w:vMerge/>
            <w:vAlign w:val="center"/>
          </w:tcPr>
          <w:p w14:paraId="258A1D29" w14:textId="77777777" w:rsidR="000B4F4C" w:rsidRPr="00416ADE" w:rsidRDefault="000B4F4C" w:rsidP="00ED7BF6">
            <w:pPr>
              <w:rPr>
                <w:rFonts w:cs="Times New Roman"/>
              </w:rPr>
            </w:pPr>
          </w:p>
        </w:tc>
        <w:tc>
          <w:tcPr>
            <w:tcW w:w="2635" w:type="dxa"/>
            <w:vMerge/>
            <w:vAlign w:val="center"/>
          </w:tcPr>
          <w:p w14:paraId="3E8D7BE5" w14:textId="77777777" w:rsidR="000B4F4C" w:rsidRPr="00416ADE" w:rsidRDefault="000B4F4C" w:rsidP="00ED7BF6">
            <w:pPr>
              <w:rPr>
                <w:rFonts w:cs="Times New Roman"/>
              </w:rPr>
            </w:pPr>
          </w:p>
        </w:tc>
        <w:tc>
          <w:tcPr>
            <w:tcW w:w="461" w:type="dxa"/>
            <w:vAlign w:val="center"/>
          </w:tcPr>
          <w:p w14:paraId="54D6DD67" w14:textId="77777777" w:rsidR="000B4F4C" w:rsidRPr="00416ADE" w:rsidRDefault="000B4F4C" w:rsidP="00ED7BF6">
            <w:pPr>
              <w:rPr>
                <w:rFonts w:cs="Times New Roman"/>
              </w:rPr>
            </w:pPr>
            <w:r w:rsidRPr="00416ADE">
              <w:rPr>
                <w:rFonts w:cs="Times New Roman"/>
              </w:rPr>
              <w:t>1</w:t>
            </w:r>
          </w:p>
        </w:tc>
        <w:tc>
          <w:tcPr>
            <w:tcW w:w="461" w:type="dxa"/>
            <w:vAlign w:val="center"/>
          </w:tcPr>
          <w:p w14:paraId="51F890C2" w14:textId="77777777" w:rsidR="000B4F4C" w:rsidRPr="00416ADE" w:rsidRDefault="000B4F4C" w:rsidP="00ED7BF6">
            <w:pPr>
              <w:rPr>
                <w:rFonts w:cs="Times New Roman"/>
              </w:rPr>
            </w:pPr>
            <w:r w:rsidRPr="00416ADE">
              <w:rPr>
                <w:rFonts w:cs="Times New Roman"/>
              </w:rPr>
              <w:t>2</w:t>
            </w:r>
          </w:p>
        </w:tc>
        <w:tc>
          <w:tcPr>
            <w:tcW w:w="462" w:type="dxa"/>
            <w:vAlign w:val="center"/>
          </w:tcPr>
          <w:p w14:paraId="47D6423C" w14:textId="77777777" w:rsidR="000B4F4C" w:rsidRPr="00416ADE" w:rsidRDefault="000B4F4C" w:rsidP="00ED7BF6">
            <w:pPr>
              <w:rPr>
                <w:rFonts w:cs="Times New Roman"/>
              </w:rPr>
            </w:pPr>
            <w:r w:rsidRPr="00416ADE">
              <w:rPr>
                <w:rFonts w:cs="Times New Roman"/>
              </w:rPr>
              <w:t>3</w:t>
            </w:r>
          </w:p>
        </w:tc>
        <w:tc>
          <w:tcPr>
            <w:tcW w:w="461" w:type="dxa"/>
            <w:vAlign w:val="center"/>
          </w:tcPr>
          <w:p w14:paraId="01B7D6E3" w14:textId="77777777" w:rsidR="000B4F4C" w:rsidRPr="00416ADE" w:rsidRDefault="000B4F4C" w:rsidP="00ED7BF6">
            <w:pPr>
              <w:rPr>
                <w:rFonts w:cs="Times New Roman"/>
              </w:rPr>
            </w:pPr>
            <w:r w:rsidRPr="00416ADE">
              <w:rPr>
                <w:rFonts w:cs="Times New Roman"/>
              </w:rPr>
              <w:t>4</w:t>
            </w:r>
          </w:p>
        </w:tc>
        <w:tc>
          <w:tcPr>
            <w:tcW w:w="461" w:type="dxa"/>
            <w:vAlign w:val="center"/>
          </w:tcPr>
          <w:p w14:paraId="04BB62D6" w14:textId="77777777" w:rsidR="000B4F4C" w:rsidRPr="00416ADE" w:rsidRDefault="000B4F4C" w:rsidP="00ED7BF6">
            <w:pPr>
              <w:rPr>
                <w:rFonts w:cs="Times New Roman"/>
              </w:rPr>
            </w:pPr>
            <w:r w:rsidRPr="00416ADE">
              <w:rPr>
                <w:rFonts w:cs="Times New Roman"/>
              </w:rPr>
              <w:t>5</w:t>
            </w:r>
          </w:p>
        </w:tc>
        <w:tc>
          <w:tcPr>
            <w:tcW w:w="462" w:type="dxa"/>
            <w:vAlign w:val="center"/>
          </w:tcPr>
          <w:p w14:paraId="23CB7135" w14:textId="77777777" w:rsidR="000B4F4C" w:rsidRPr="00416ADE" w:rsidRDefault="000B4F4C" w:rsidP="00ED7BF6">
            <w:pPr>
              <w:rPr>
                <w:rFonts w:cs="Times New Roman"/>
              </w:rPr>
            </w:pPr>
            <w:r w:rsidRPr="00416ADE">
              <w:rPr>
                <w:rFonts w:cs="Times New Roman"/>
              </w:rPr>
              <w:t>6</w:t>
            </w:r>
          </w:p>
        </w:tc>
        <w:tc>
          <w:tcPr>
            <w:tcW w:w="461" w:type="dxa"/>
            <w:vAlign w:val="center"/>
          </w:tcPr>
          <w:p w14:paraId="4EC2B0F8" w14:textId="77777777" w:rsidR="000B4F4C" w:rsidRPr="00416ADE" w:rsidRDefault="000B4F4C" w:rsidP="00ED7BF6">
            <w:pPr>
              <w:rPr>
                <w:rFonts w:cs="Times New Roman"/>
              </w:rPr>
            </w:pPr>
            <w:r w:rsidRPr="00416ADE">
              <w:rPr>
                <w:rFonts w:cs="Times New Roman"/>
              </w:rPr>
              <w:t>7</w:t>
            </w:r>
          </w:p>
        </w:tc>
        <w:tc>
          <w:tcPr>
            <w:tcW w:w="461" w:type="dxa"/>
            <w:vAlign w:val="center"/>
          </w:tcPr>
          <w:p w14:paraId="1E0C09ED" w14:textId="77777777" w:rsidR="000B4F4C" w:rsidRPr="00416ADE" w:rsidRDefault="000B4F4C" w:rsidP="00ED7BF6">
            <w:pPr>
              <w:rPr>
                <w:rFonts w:cs="Times New Roman"/>
              </w:rPr>
            </w:pPr>
            <w:r w:rsidRPr="00416ADE">
              <w:rPr>
                <w:rFonts w:cs="Times New Roman"/>
              </w:rPr>
              <w:t>8</w:t>
            </w:r>
          </w:p>
        </w:tc>
        <w:tc>
          <w:tcPr>
            <w:tcW w:w="462" w:type="dxa"/>
            <w:vAlign w:val="center"/>
          </w:tcPr>
          <w:p w14:paraId="4EE59393" w14:textId="77777777" w:rsidR="000B4F4C" w:rsidRPr="00416ADE" w:rsidRDefault="000B4F4C" w:rsidP="00ED7BF6">
            <w:pPr>
              <w:rPr>
                <w:rFonts w:cs="Times New Roman"/>
              </w:rPr>
            </w:pPr>
            <w:r w:rsidRPr="00416ADE">
              <w:rPr>
                <w:rFonts w:cs="Times New Roman"/>
              </w:rPr>
              <w:t>9</w:t>
            </w:r>
          </w:p>
        </w:tc>
        <w:tc>
          <w:tcPr>
            <w:tcW w:w="461" w:type="dxa"/>
            <w:vAlign w:val="center"/>
          </w:tcPr>
          <w:p w14:paraId="585B5D5F" w14:textId="77777777" w:rsidR="000B4F4C" w:rsidRPr="00416ADE" w:rsidRDefault="000B4F4C" w:rsidP="00ED7BF6">
            <w:pPr>
              <w:rPr>
                <w:rFonts w:cs="Times New Roman"/>
              </w:rPr>
            </w:pPr>
            <w:r w:rsidRPr="00416ADE">
              <w:rPr>
                <w:rFonts w:cs="Times New Roman"/>
              </w:rPr>
              <w:t>10</w:t>
            </w:r>
          </w:p>
        </w:tc>
        <w:tc>
          <w:tcPr>
            <w:tcW w:w="461" w:type="dxa"/>
            <w:vAlign w:val="center"/>
          </w:tcPr>
          <w:p w14:paraId="4419DFBA" w14:textId="77777777" w:rsidR="000B4F4C" w:rsidRPr="00416ADE" w:rsidRDefault="000B4F4C" w:rsidP="00ED7BF6">
            <w:pPr>
              <w:rPr>
                <w:rFonts w:cs="Times New Roman"/>
              </w:rPr>
            </w:pPr>
            <w:r w:rsidRPr="00416ADE">
              <w:rPr>
                <w:rFonts w:cs="Times New Roman"/>
              </w:rPr>
              <w:t>11</w:t>
            </w:r>
          </w:p>
        </w:tc>
        <w:tc>
          <w:tcPr>
            <w:tcW w:w="462" w:type="dxa"/>
            <w:vAlign w:val="center"/>
          </w:tcPr>
          <w:p w14:paraId="2FA8B0B9" w14:textId="77777777" w:rsidR="000B4F4C" w:rsidRPr="00416ADE" w:rsidRDefault="000B4F4C" w:rsidP="00ED7BF6">
            <w:pPr>
              <w:rPr>
                <w:rFonts w:cs="Times New Roman"/>
              </w:rPr>
            </w:pPr>
            <w:r w:rsidRPr="00416ADE">
              <w:rPr>
                <w:rFonts w:cs="Times New Roman"/>
              </w:rPr>
              <w:t>12</w:t>
            </w:r>
          </w:p>
        </w:tc>
      </w:tr>
      <w:tr w:rsidR="000B4F4C" w:rsidRPr="00416ADE" w14:paraId="7235B1BE" w14:textId="77777777" w:rsidTr="00205324">
        <w:trPr>
          <w:trHeight w:val="397"/>
        </w:trPr>
        <w:tc>
          <w:tcPr>
            <w:tcW w:w="528" w:type="dxa"/>
            <w:vAlign w:val="center"/>
          </w:tcPr>
          <w:p w14:paraId="40D8795F" w14:textId="77777777" w:rsidR="000B4F4C" w:rsidRPr="00416ADE" w:rsidRDefault="000B4F4C" w:rsidP="00ED7BF6">
            <w:pPr>
              <w:rPr>
                <w:rFonts w:cs="Times New Roman"/>
              </w:rPr>
            </w:pPr>
            <w:r w:rsidRPr="00416ADE">
              <w:rPr>
                <w:rFonts w:cs="Times New Roman"/>
              </w:rPr>
              <w:t>1</w:t>
            </w:r>
          </w:p>
        </w:tc>
        <w:tc>
          <w:tcPr>
            <w:tcW w:w="2635" w:type="dxa"/>
            <w:vAlign w:val="center"/>
          </w:tcPr>
          <w:p w14:paraId="4BB51218" w14:textId="77777777" w:rsidR="000B4F4C" w:rsidRPr="00416ADE" w:rsidRDefault="000B4F4C" w:rsidP="00ED7BF6">
            <w:pPr>
              <w:rPr>
                <w:rFonts w:cs="Times New Roman"/>
              </w:rPr>
            </w:pPr>
            <w:r w:rsidRPr="00416ADE">
              <w:rPr>
                <w:rFonts w:cs="Times New Roman"/>
              </w:rPr>
              <w:t>Orientasi Lapangan</w:t>
            </w:r>
          </w:p>
        </w:tc>
        <w:tc>
          <w:tcPr>
            <w:tcW w:w="461" w:type="dxa"/>
            <w:shd w:val="clear" w:color="auto" w:fill="C5E0B3" w:themeFill="accent6" w:themeFillTint="66"/>
            <w:vAlign w:val="center"/>
          </w:tcPr>
          <w:p w14:paraId="7C8401B9" w14:textId="77777777" w:rsidR="000B4F4C" w:rsidRPr="00416ADE" w:rsidRDefault="000B4F4C" w:rsidP="00ED7BF6">
            <w:pPr>
              <w:rPr>
                <w:rFonts w:cs="Times New Roman"/>
              </w:rPr>
            </w:pPr>
          </w:p>
        </w:tc>
        <w:tc>
          <w:tcPr>
            <w:tcW w:w="461" w:type="dxa"/>
            <w:shd w:val="clear" w:color="auto" w:fill="C5E0B3" w:themeFill="accent6" w:themeFillTint="66"/>
            <w:vAlign w:val="center"/>
          </w:tcPr>
          <w:p w14:paraId="6F4322B2" w14:textId="77777777" w:rsidR="000B4F4C" w:rsidRPr="00416ADE" w:rsidRDefault="000B4F4C" w:rsidP="00ED7BF6">
            <w:pPr>
              <w:rPr>
                <w:rFonts w:cs="Times New Roman"/>
              </w:rPr>
            </w:pPr>
          </w:p>
        </w:tc>
        <w:tc>
          <w:tcPr>
            <w:tcW w:w="462" w:type="dxa"/>
            <w:vAlign w:val="center"/>
          </w:tcPr>
          <w:p w14:paraId="7D96F6AE" w14:textId="77777777" w:rsidR="000B4F4C" w:rsidRPr="00416ADE" w:rsidRDefault="000B4F4C" w:rsidP="00ED7BF6">
            <w:pPr>
              <w:rPr>
                <w:rFonts w:cs="Times New Roman"/>
              </w:rPr>
            </w:pPr>
          </w:p>
        </w:tc>
        <w:tc>
          <w:tcPr>
            <w:tcW w:w="461" w:type="dxa"/>
            <w:vAlign w:val="center"/>
          </w:tcPr>
          <w:p w14:paraId="23826055" w14:textId="77777777" w:rsidR="000B4F4C" w:rsidRPr="00416ADE" w:rsidRDefault="000B4F4C" w:rsidP="00ED7BF6">
            <w:pPr>
              <w:rPr>
                <w:rFonts w:cs="Times New Roman"/>
              </w:rPr>
            </w:pPr>
          </w:p>
        </w:tc>
        <w:tc>
          <w:tcPr>
            <w:tcW w:w="461" w:type="dxa"/>
            <w:vAlign w:val="center"/>
          </w:tcPr>
          <w:p w14:paraId="5BB65EBD" w14:textId="77777777" w:rsidR="000B4F4C" w:rsidRPr="00416ADE" w:rsidRDefault="000B4F4C" w:rsidP="00ED7BF6">
            <w:pPr>
              <w:rPr>
                <w:rFonts w:cs="Times New Roman"/>
              </w:rPr>
            </w:pPr>
          </w:p>
        </w:tc>
        <w:tc>
          <w:tcPr>
            <w:tcW w:w="462" w:type="dxa"/>
            <w:vAlign w:val="center"/>
          </w:tcPr>
          <w:p w14:paraId="7E5D6BE5" w14:textId="77777777" w:rsidR="000B4F4C" w:rsidRPr="00416ADE" w:rsidRDefault="000B4F4C" w:rsidP="00ED7BF6">
            <w:pPr>
              <w:rPr>
                <w:rFonts w:cs="Times New Roman"/>
              </w:rPr>
            </w:pPr>
          </w:p>
        </w:tc>
        <w:tc>
          <w:tcPr>
            <w:tcW w:w="461" w:type="dxa"/>
            <w:vAlign w:val="center"/>
          </w:tcPr>
          <w:p w14:paraId="61013E54" w14:textId="77777777" w:rsidR="000B4F4C" w:rsidRPr="00416ADE" w:rsidRDefault="000B4F4C" w:rsidP="00ED7BF6">
            <w:pPr>
              <w:rPr>
                <w:rFonts w:cs="Times New Roman"/>
              </w:rPr>
            </w:pPr>
          </w:p>
        </w:tc>
        <w:tc>
          <w:tcPr>
            <w:tcW w:w="461" w:type="dxa"/>
            <w:vAlign w:val="center"/>
          </w:tcPr>
          <w:p w14:paraId="07C10C63" w14:textId="77777777" w:rsidR="000B4F4C" w:rsidRPr="00416ADE" w:rsidRDefault="000B4F4C" w:rsidP="00ED7BF6">
            <w:pPr>
              <w:rPr>
                <w:rFonts w:cs="Times New Roman"/>
              </w:rPr>
            </w:pPr>
          </w:p>
        </w:tc>
        <w:tc>
          <w:tcPr>
            <w:tcW w:w="462" w:type="dxa"/>
            <w:vAlign w:val="center"/>
          </w:tcPr>
          <w:p w14:paraId="1404ECB6" w14:textId="77777777" w:rsidR="000B4F4C" w:rsidRPr="00416ADE" w:rsidRDefault="000B4F4C" w:rsidP="00ED7BF6">
            <w:pPr>
              <w:rPr>
                <w:rFonts w:cs="Times New Roman"/>
              </w:rPr>
            </w:pPr>
          </w:p>
        </w:tc>
        <w:tc>
          <w:tcPr>
            <w:tcW w:w="461" w:type="dxa"/>
            <w:vAlign w:val="center"/>
          </w:tcPr>
          <w:p w14:paraId="1BF9C52E" w14:textId="77777777" w:rsidR="000B4F4C" w:rsidRPr="00416ADE" w:rsidRDefault="000B4F4C" w:rsidP="00ED7BF6">
            <w:pPr>
              <w:rPr>
                <w:rFonts w:cs="Times New Roman"/>
              </w:rPr>
            </w:pPr>
          </w:p>
        </w:tc>
        <w:tc>
          <w:tcPr>
            <w:tcW w:w="461" w:type="dxa"/>
            <w:vAlign w:val="center"/>
          </w:tcPr>
          <w:p w14:paraId="580E3EFD" w14:textId="77777777" w:rsidR="000B4F4C" w:rsidRPr="00416ADE" w:rsidRDefault="000B4F4C" w:rsidP="00ED7BF6">
            <w:pPr>
              <w:rPr>
                <w:rFonts w:cs="Times New Roman"/>
              </w:rPr>
            </w:pPr>
          </w:p>
        </w:tc>
        <w:tc>
          <w:tcPr>
            <w:tcW w:w="462" w:type="dxa"/>
            <w:vAlign w:val="center"/>
          </w:tcPr>
          <w:p w14:paraId="3593627A" w14:textId="77777777" w:rsidR="000B4F4C" w:rsidRPr="00416ADE" w:rsidRDefault="000B4F4C" w:rsidP="00ED7BF6">
            <w:pPr>
              <w:rPr>
                <w:rFonts w:cs="Times New Roman"/>
              </w:rPr>
            </w:pPr>
          </w:p>
        </w:tc>
      </w:tr>
      <w:tr w:rsidR="000B4F4C" w:rsidRPr="00416ADE" w14:paraId="39D4FB90" w14:textId="77777777" w:rsidTr="00205324">
        <w:trPr>
          <w:trHeight w:val="397"/>
        </w:trPr>
        <w:tc>
          <w:tcPr>
            <w:tcW w:w="528" w:type="dxa"/>
            <w:vAlign w:val="center"/>
          </w:tcPr>
          <w:p w14:paraId="10F0B48C" w14:textId="77777777" w:rsidR="000B4F4C" w:rsidRPr="00416ADE" w:rsidRDefault="000B4F4C" w:rsidP="00ED7BF6">
            <w:pPr>
              <w:rPr>
                <w:rFonts w:cs="Times New Roman"/>
              </w:rPr>
            </w:pPr>
            <w:r w:rsidRPr="00416ADE">
              <w:rPr>
                <w:rFonts w:cs="Times New Roman"/>
              </w:rPr>
              <w:t>2</w:t>
            </w:r>
          </w:p>
        </w:tc>
        <w:tc>
          <w:tcPr>
            <w:tcW w:w="2635" w:type="dxa"/>
            <w:vAlign w:val="center"/>
          </w:tcPr>
          <w:p w14:paraId="7D4B0F56" w14:textId="77777777" w:rsidR="000B4F4C" w:rsidRPr="00416ADE" w:rsidRDefault="000B4F4C" w:rsidP="00ED7BF6">
            <w:pPr>
              <w:rPr>
                <w:rFonts w:cs="Times New Roman"/>
              </w:rPr>
            </w:pPr>
            <w:r w:rsidRPr="00416ADE">
              <w:rPr>
                <w:rFonts w:cs="Times New Roman"/>
              </w:rPr>
              <w:t>Pengamatan Lapangan</w:t>
            </w:r>
          </w:p>
        </w:tc>
        <w:tc>
          <w:tcPr>
            <w:tcW w:w="461" w:type="dxa"/>
            <w:vAlign w:val="center"/>
          </w:tcPr>
          <w:p w14:paraId="43984416" w14:textId="77777777" w:rsidR="000B4F4C" w:rsidRPr="00416ADE" w:rsidRDefault="000B4F4C" w:rsidP="00ED7BF6">
            <w:pPr>
              <w:rPr>
                <w:rFonts w:cs="Times New Roman"/>
              </w:rPr>
            </w:pPr>
          </w:p>
        </w:tc>
        <w:tc>
          <w:tcPr>
            <w:tcW w:w="461" w:type="dxa"/>
            <w:vAlign w:val="center"/>
          </w:tcPr>
          <w:p w14:paraId="4378E4EC" w14:textId="77777777" w:rsidR="000B4F4C" w:rsidRPr="00416ADE" w:rsidRDefault="000B4F4C" w:rsidP="00ED7BF6">
            <w:pPr>
              <w:rPr>
                <w:rFonts w:cs="Times New Roman"/>
              </w:rPr>
            </w:pPr>
          </w:p>
        </w:tc>
        <w:tc>
          <w:tcPr>
            <w:tcW w:w="462" w:type="dxa"/>
            <w:shd w:val="clear" w:color="auto" w:fill="C5E0B3" w:themeFill="accent6" w:themeFillTint="66"/>
            <w:vAlign w:val="center"/>
          </w:tcPr>
          <w:p w14:paraId="0FF2FEEA" w14:textId="77777777" w:rsidR="000B4F4C" w:rsidRPr="00416ADE" w:rsidRDefault="000B4F4C" w:rsidP="00ED7BF6">
            <w:pPr>
              <w:rPr>
                <w:rFonts w:cs="Times New Roman"/>
              </w:rPr>
            </w:pPr>
          </w:p>
        </w:tc>
        <w:tc>
          <w:tcPr>
            <w:tcW w:w="461" w:type="dxa"/>
            <w:shd w:val="clear" w:color="auto" w:fill="C5E0B3" w:themeFill="accent6" w:themeFillTint="66"/>
            <w:vAlign w:val="center"/>
          </w:tcPr>
          <w:p w14:paraId="782A0DED" w14:textId="77777777" w:rsidR="000B4F4C" w:rsidRPr="00416ADE" w:rsidRDefault="000B4F4C" w:rsidP="00ED7BF6">
            <w:pPr>
              <w:rPr>
                <w:rFonts w:cs="Times New Roman"/>
              </w:rPr>
            </w:pPr>
          </w:p>
        </w:tc>
        <w:tc>
          <w:tcPr>
            <w:tcW w:w="461" w:type="dxa"/>
            <w:vAlign w:val="center"/>
          </w:tcPr>
          <w:p w14:paraId="006542C6" w14:textId="77777777" w:rsidR="000B4F4C" w:rsidRPr="00416ADE" w:rsidRDefault="000B4F4C" w:rsidP="00ED7BF6">
            <w:pPr>
              <w:rPr>
                <w:rFonts w:cs="Times New Roman"/>
              </w:rPr>
            </w:pPr>
          </w:p>
        </w:tc>
        <w:tc>
          <w:tcPr>
            <w:tcW w:w="462" w:type="dxa"/>
            <w:vAlign w:val="center"/>
          </w:tcPr>
          <w:p w14:paraId="47BF5B34" w14:textId="77777777" w:rsidR="000B4F4C" w:rsidRPr="00416ADE" w:rsidRDefault="000B4F4C" w:rsidP="00ED7BF6">
            <w:pPr>
              <w:rPr>
                <w:rFonts w:cs="Times New Roman"/>
              </w:rPr>
            </w:pPr>
          </w:p>
        </w:tc>
        <w:tc>
          <w:tcPr>
            <w:tcW w:w="461" w:type="dxa"/>
            <w:vAlign w:val="center"/>
          </w:tcPr>
          <w:p w14:paraId="131AB95B" w14:textId="77777777" w:rsidR="000B4F4C" w:rsidRPr="00416ADE" w:rsidRDefault="000B4F4C" w:rsidP="00ED7BF6">
            <w:pPr>
              <w:rPr>
                <w:rFonts w:cs="Times New Roman"/>
              </w:rPr>
            </w:pPr>
          </w:p>
        </w:tc>
        <w:tc>
          <w:tcPr>
            <w:tcW w:w="461" w:type="dxa"/>
            <w:vAlign w:val="center"/>
          </w:tcPr>
          <w:p w14:paraId="0345834C" w14:textId="77777777" w:rsidR="000B4F4C" w:rsidRPr="00416ADE" w:rsidRDefault="000B4F4C" w:rsidP="00ED7BF6">
            <w:pPr>
              <w:rPr>
                <w:rFonts w:cs="Times New Roman"/>
              </w:rPr>
            </w:pPr>
          </w:p>
        </w:tc>
        <w:tc>
          <w:tcPr>
            <w:tcW w:w="462" w:type="dxa"/>
            <w:vAlign w:val="center"/>
          </w:tcPr>
          <w:p w14:paraId="1CCAA6AB" w14:textId="77777777" w:rsidR="000B4F4C" w:rsidRPr="00416ADE" w:rsidRDefault="000B4F4C" w:rsidP="00ED7BF6">
            <w:pPr>
              <w:rPr>
                <w:rFonts w:cs="Times New Roman"/>
              </w:rPr>
            </w:pPr>
          </w:p>
        </w:tc>
        <w:tc>
          <w:tcPr>
            <w:tcW w:w="461" w:type="dxa"/>
            <w:vAlign w:val="center"/>
          </w:tcPr>
          <w:p w14:paraId="2568C079" w14:textId="77777777" w:rsidR="000B4F4C" w:rsidRPr="00416ADE" w:rsidRDefault="000B4F4C" w:rsidP="00ED7BF6">
            <w:pPr>
              <w:rPr>
                <w:rFonts w:cs="Times New Roman"/>
              </w:rPr>
            </w:pPr>
          </w:p>
        </w:tc>
        <w:tc>
          <w:tcPr>
            <w:tcW w:w="461" w:type="dxa"/>
            <w:vAlign w:val="center"/>
          </w:tcPr>
          <w:p w14:paraId="3EAC9DFA" w14:textId="77777777" w:rsidR="000B4F4C" w:rsidRPr="00416ADE" w:rsidRDefault="000B4F4C" w:rsidP="00ED7BF6">
            <w:pPr>
              <w:rPr>
                <w:rFonts w:cs="Times New Roman"/>
              </w:rPr>
            </w:pPr>
          </w:p>
        </w:tc>
        <w:tc>
          <w:tcPr>
            <w:tcW w:w="462" w:type="dxa"/>
            <w:vAlign w:val="center"/>
          </w:tcPr>
          <w:p w14:paraId="7F354640" w14:textId="77777777" w:rsidR="000B4F4C" w:rsidRPr="00416ADE" w:rsidRDefault="000B4F4C" w:rsidP="00ED7BF6">
            <w:pPr>
              <w:rPr>
                <w:rFonts w:cs="Times New Roman"/>
              </w:rPr>
            </w:pPr>
          </w:p>
        </w:tc>
      </w:tr>
      <w:tr w:rsidR="000B4F4C" w:rsidRPr="00416ADE" w14:paraId="36CE9D72" w14:textId="77777777" w:rsidTr="00205324">
        <w:trPr>
          <w:trHeight w:val="397"/>
        </w:trPr>
        <w:tc>
          <w:tcPr>
            <w:tcW w:w="528" w:type="dxa"/>
            <w:vAlign w:val="center"/>
          </w:tcPr>
          <w:p w14:paraId="3AC395F6" w14:textId="77777777" w:rsidR="000B4F4C" w:rsidRPr="00416ADE" w:rsidRDefault="000B4F4C" w:rsidP="00ED7BF6">
            <w:pPr>
              <w:rPr>
                <w:rFonts w:cs="Times New Roman"/>
              </w:rPr>
            </w:pPr>
            <w:r w:rsidRPr="00416ADE">
              <w:rPr>
                <w:rFonts w:cs="Times New Roman"/>
              </w:rPr>
              <w:t>3</w:t>
            </w:r>
          </w:p>
        </w:tc>
        <w:tc>
          <w:tcPr>
            <w:tcW w:w="2635" w:type="dxa"/>
            <w:vAlign w:val="center"/>
          </w:tcPr>
          <w:p w14:paraId="7C5CBF40" w14:textId="77777777" w:rsidR="000B4F4C" w:rsidRPr="00416ADE" w:rsidRDefault="000B4F4C" w:rsidP="00ED7BF6">
            <w:pPr>
              <w:rPr>
                <w:rFonts w:cs="Times New Roman"/>
              </w:rPr>
            </w:pPr>
            <w:r w:rsidRPr="00416ADE">
              <w:rPr>
                <w:rFonts w:cs="Times New Roman"/>
              </w:rPr>
              <w:t>Pengumpulan Data</w:t>
            </w:r>
          </w:p>
        </w:tc>
        <w:tc>
          <w:tcPr>
            <w:tcW w:w="461" w:type="dxa"/>
            <w:vAlign w:val="center"/>
          </w:tcPr>
          <w:p w14:paraId="0D2205FF" w14:textId="77777777" w:rsidR="000B4F4C" w:rsidRPr="00416ADE" w:rsidRDefault="000B4F4C" w:rsidP="00ED7BF6">
            <w:pPr>
              <w:rPr>
                <w:rFonts w:cs="Times New Roman"/>
              </w:rPr>
            </w:pPr>
          </w:p>
        </w:tc>
        <w:tc>
          <w:tcPr>
            <w:tcW w:w="461" w:type="dxa"/>
            <w:vAlign w:val="center"/>
          </w:tcPr>
          <w:p w14:paraId="6D4CB1F8" w14:textId="77777777" w:rsidR="000B4F4C" w:rsidRPr="00416ADE" w:rsidRDefault="000B4F4C" w:rsidP="00ED7BF6">
            <w:pPr>
              <w:rPr>
                <w:rFonts w:cs="Times New Roman"/>
              </w:rPr>
            </w:pPr>
          </w:p>
        </w:tc>
        <w:tc>
          <w:tcPr>
            <w:tcW w:w="462" w:type="dxa"/>
            <w:vAlign w:val="center"/>
          </w:tcPr>
          <w:p w14:paraId="325468FC" w14:textId="77777777" w:rsidR="000B4F4C" w:rsidRPr="00416ADE" w:rsidRDefault="000B4F4C" w:rsidP="00ED7BF6">
            <w:pPr>
              <w:rPr>
                <w:rFonts w:cs="Times New Roman"/>
              </w:rPr>
            </w:pPr>
          </w:p>
        </w:tc>
        <w:tc>
          <w:tcPr>
            <w:tcW w:w="461" w:type="dxa"/>
            <w:vAlign w:val="center"/>
          </w:tcPr>
          <w:p w14:paraId="6B4C68FB" w14:textId="77777777" w:rsidR="000B4F4C" w:rsidRPr="00416ADE" w:rsidRDefault="000B4F4C" w:rsidP="00ED7BF6">
            <w:pPr>
              <w:rPr>
                <w:rFonts w:cs="Times New Roman"/>
              </w:rPr>
            </w:pPr>
          </w:p>
        </w:tc>
        <w:tc>
          <w:tcPr>
            <w:tcW w:w="461" w:type="dxa"/>
            <w:shd w:val="clear" w:color="auto" w:fill="C5E0B3" w:themeFill="accent6" w:themeFillTint="66"/>
            <w:vAlign w:val="center"/>
          </w:tcPr>
          <w:p w14:paraId="6D64526D" w14:textId="77777777" w:rsidR="000B4F4C" w:rsidRPr="00416ADE" w:rsidRDefault="000B4F4C" w:rsidP="00ED7BF6">
            <w:pPr>
              <w:rPr>
                <w:rFonts w:cs="Times New Roman"/>
              </w:rPr>
            </w:pPr>
          </w:p>
        </w:tc>
        <w:tc>
          <w:tcPr>
            <w:tcW w:w="462" w:type="dxa"/>
            <w:shd w:val="clear" w:color="auto" w:fill="C5E0B3" w:themeFill="accent6" w:themeFillTint="66"/>
            <w:vAlign w:val="center"/>
          </w:tcPr>
          <w:p w14:paraId="3CBB1982" w14:textId="77777777" w:rsidR="000B4F4C" w:rsidRPr="00416ADE" w:rsidRDefault="000B4F4C" w:rsidP="00ED7BF6">
            <w:pPr>
              <w:rPr>
                <w:rFonts w:cs="Times New Roman"/>
              </w:rPr>
            </w:pPr>
          </w:p>
        </w:tc>
        <w:tc>
          <w:tcPr>
            <w:tcW w:w="461" w:type="dxa"/>
            <w:vAlign w:val="center"/>
          </w:tcPr>
          <w:p w14:paraId="70CE5815" w14:textId="77777777" w:rsidR="000B4F4C" w:rsidRPr="00416ADE" w:rsidRDefault="000B4F4C" w:rsidP="00ED7BF6">
            <w:pPr>
              <w:rPr>
                <w:rFonts w:cs="Times New Roman"/>
              </w:rPr>
            </w:pPr>
          </w:p>
        </w:tc>
        <w:tc>
          <w:tcPr>
            <w:tcW w:w="461" w:type="dxa"/>
            <w:vAlign w:val="center"/>
          </w:tcPr>
          <w:p w14:paraId="3715FEE3" w14:textId="77777777" w:rsidR="000B4F4C" w:rsidRPr="00416ADE" w:rsidRDefault="000B4F4C" w:rsidP="00ED7BF6">
            <w:pPr>
              <w:rPr>
                <w:rFonts w:cs="Times New Roman"/>
              </w:rPr>
            </w:pPr>
          </w:p>
        </w:tc>
        <w:tc>
          <w:tcPr>
            <w:tcW w:w="462" w:type="dxa"/>
            <w:vAlign w:val="center"/>
          </w:tcPr>
          <w:p w14:paraId="61E01B9C" w14:textId="77777777" w:rsidR="000B4F4C" w:rsidRPr="00416ADE" w:rsidRDefault="000B4F4C" w:rsidP="00ED7BF6">
            <w:pPr>
              <w:rPr>
                <w:rFonts w:cs="Times New Roman"/>
              </w:rPr>
            </w:pPr>
          </w:p>
        </w:tc>
        <w:tc>
          <w:tcPr>
            <w:tcW w:w="461" w:type="dxa"/>
            <w:vAlign w:val="center"/>
          </w:tcPr>
          <w:p w14:paraId="6D902502" w14:textId="77777777" w:rsidR="000B4F4C" w:rsidRPr="00416ADE" w:rsidRDefault="000B4F4C" w:rsidP="00ED7BF6">
            <w:pPr>
              <w:rPr>
                <w:rFonts w:cs="Times New Roman"/>
              </w:rPr>
            </w:pPr>
          </w:p>
        </w:tc>
        <w:tc>
          <w:tcPr>
            <w:tcW w:w="461" w:type="dxa"/>
            <w:vAlign w:val="center"/>
          </w:tcPr>
          <w:p w14:paraId="4DE8A8CC" w14:textId="77777777" w:rsidR="000B4F4C" w:rsidRPr="00416ADE" w:rsidRDefault="000B4F4C" w:rsidP="00ED7BF6">
            <w:pPr>
              <w:rPr>
                <w:rFonts w:cs="Times New Roman"/>
              </w:rPr>
            </w:pPr>
          </w:p>
        </w:tc>
        <w:tc>
          <w:tcPr>
            <w:tcW w:w="462" w:type="dxa"/>
            <w:vAlign w:val="center"/>
          </w:tcPr>
          <w:p w14:paraId="71A089AD" w14:textId="77777777" w:rsidR="000B4F4C" w:rsidRPr="00416ADE" w:rsidRDefault="000B4F4C" w:rsidP="00ED7BF6">
            <w:pPr>
              <w:rPr>
                <w:rFonts w:cs="Times New Roman"/>
              </w:rPr>
            </w:pPr>
          </w:p>
        </w:tc>
      </w:tr>
      <w:tr w:rsidR="000B4F4C" w:rsidRPr="00416ADE" w14:paraId="5959BDD4" w14:textId="77777777" w:rsidTr="00205324">
        <w:trPr>
          <w:trHeight w:val="397"/>
        </w:trPr>
        <w:tc>
          <w:tcPr>
            <w:tcW w:w="528" w:type="dxa"/>
            <w:vAlign w:val="center"/>
          </w:tcPr>
          <w:p w14:paraId="2F7AF1F6" w14:textId="77777777" w:rsidR="000B4F4C" w:rsidRPr="00416ADE" w:rsidRDefault="000B4F4C" w:rsidP="00ED7BF6">
            <w:pPr>
              <w:rPr>
                <w:rFonts w:cs="Times New Roman"/>
              </w:rPr>
            </w:pPr>
            <w:r w:rsidRPr="00416ADE">
              <w:rPr>
                <w:rFonts w:cs="Times New Roman"/>
              </w:rPr>
              <w:t>4</w:t>
            </w:r>
          </w:p>
        </w:tc>
        <w:tc>
          <w:tcPr>
            <w:tcW w:w="2635" w:type="dxa"/>
            <w:vAlign w:val="center"/>
          </w:tcPr>
          <w:p w14:paraId="1AA13227" w14:textId="77777777" w:rsidR="000B4F4C" w:rsidRPr="00416ADE" w:rsidRDefault="000B4F4C" w:rsidP="00ED7BF6">
            <w:pPr>
              <w:rPr>
                <w:rFonts w:cs="Times New Roman"/>
              </w:rPr>
            </w:pPr>
            <w:r w:rsidRPr="00416ADE">
              <w:rPr>
                <w:rFonts w:cs="Times New Roman"/>
              </w:rPr>
              <w:t>Perancangan Sistem</w:t>
            </w:r>
          </w:p>
        </w:tc>
        <w:tc>
          <w:tcPr>
            <w:tcW w:w="461" w:type="dxa"/>
            <w:vAlign w:val="center"/>
          </w:tcPr>
          <w:p w14:paraId="350DB618" w14:textId="77777777" w:rsidR="000B4F4C" w:rsidRPr="00416ADE" w:rsidRDefault="000B4F4C" w:rsidP="00ED7BF6">
            <w:pPr>
              <w:rPr>
                <w:rFonts w:cs="Times New Roman"/>
              </w:rPr>
            </w:pPr>
          </w:p>
        </w:tc>
        <w:tc>
          <w:tcPr>
            <w:tcW w:w="461" w:type="dxa"/>
            <w:vAlign w:val="center"/>
          </w:tcPr>
          <w:p w14:paraId="6A0F8BD6" w14:textId="77777777" w:rsidR="000B4F4C" w:rsidRPr="00416ADE" w:rsidRDefault="000B4F4C" w:rsidP="00ED7BF6">
            <w:pPr>
              <w:rPr>
                <w:rFonts w:cs="Times New Roman"/>
              </w:rPr>
            </w:pPr>
          </w:p>
        </w:tc>
        <w:tc>
          <w:tcPr>
            <w:tcW w:w="462" w:type="dxa"/>
            <w:vAlign w:val="center"/>
          </w:tcPr>
          <w:p w14:paraId="717477C4" w14:textId="77777777" w:rsidR="000B4F4C" w:rsidRPr="00416ADE" w:rsidRDefault="000B4F4C" w:rsidP="00ED7BF6">
            <w:pPr>
              <w:rPr>
                <w:rFonts w:cs="Times New Roman"/>
              </w:rPr>
            </w:pPr>
          </w:p>
        </w:tc>
        <w:tc>
          <w:tcPr>
            <w:tcW w:w="461" w:type="dxa"/>
            <w:vAlign w:val="center"/>
          </w:tcPr>
          <w:p w14:paraId="1C23910B" w14:textId="77777777" w:rsidR="000B4F4C" w:rsidRPr="00416ADE" w:rsidRDefault="000B4F4C" w:rsidP="00ED7BF6">
            <w:pPr>
              <w:rPr>
                <w:rFonts w:cs="Times New Roman"/>
              </w:rPr>
            </w:pPr>
          </w:p>
        </w:tc>
        <w:tc>
          <w:tcPr>
            <w:tcW w:w="461" w:type="dxa"/>
            <w:vAlign w:val="center"/>
          </w:tcPr>
          <w:p w14:paraId="1B8009C5" w14:textId="77777777" w:rsidR="000B4F4C" w:rsidRPr="00416ADE" w:rsidRDefault="000B4F4C" w:rsidP="00ED7BF6">
            <w:pPr>
              <w:rPr>
                <w:rFonts w:cs="Times New Roman"/>
              </w:rPr>
            </w:pPr>
          </w:p>
        </w:tc>
        <w:tc>
          <w:tcPr>
            <w:tcW w:w="462" w:type="dxa"/>
            <w:vAlign w:val="center"/>
          </w:tcPr>
          <w:p w14:paraId="1A039BF1" w14:textId="77777777" w:rsidR="000B4F4C" w:rsidRPr="00416ADE" w:rsidRDefault="000B4F4C" w:rsidP="00ED7BF6">
            <w:pPr>
              <w:rPr>
                <w:rFonts w:cs="Times New Roman"/>
              </w:rPr>
            </w:pPr>
          </w:p>
        </w:tc>
        <w:tc>
          <w:tcPr>
            <w:tcW w:w="461" w:type="dxa"/>
            <w:shd w:val="clear" w:color="auto" w:fill="C5E0B3" w:themeFill="accent6" w:themeFillTint="66"/>
            <w:vAlign w:val="center"/>
          </w:tcPr>
          <w:p w14:paraId="17822A12" w14:textId="77777777" w:rsidR="000B4F4C" w:rsidRPr="00416ADE" w:rsidRDefault="000B4F4C" w:rsidP="00ED7BF6">
            <w:pPr>
              <w:rPr>
                <w:rFonts w:cs="Times New Roman"/>
              </w:rPr>
            </w:pPr>
          </w:p>
        </w:tc>
        <w:tc>
          <w:tcPr>
            <w:tcW w:w="461" w:type="dxa"/>
            <w:shd w:val="clear" w:color="auto" w:fill="C5E0B3" w:themeFill="accent6" w:themeFillTint="66"/>
            <w:vAlign w:val="center"/>
          </w:tcPr>
          <w:p w14:paraId="7794ACE2" w14:textId="77777777" w:rsidR="000B4F4C" w:rsidRPr="00416ADE" w:rsidRDefault="000B4F4C" w:rsidP="00ED7BF6">
            <w:pPr>
              <w:rPr>
                <w:rFonts w:cs="Times New Roman"/>
              </w:rPr>
            </w:pPr>
          </w:p>
        </w:tc>
        <w:tc>
          <w:tcPr>
            <w:tcW w:w="462" w:type="dxa"/>
            <w:shd w:val="clear" w:color="auto" w:fill="C5E0B3" w:themeFill="accent6" w:themeFillTint="66"/>
            <w:vAlign w:val="center"/>
          </w:tcPr>
          <w:p w14:paraId="1DB94AB9" w14:textId="77777777" w:rsidR="000B4F4C" w:rsidRPr="00416ADE" w:rsidRDefault="000B4F4C" w:rsidP="00ED7BF6">
            <w:pPr>
              <w:rPr>
                <w:rFonts w:cs="Times New Roman"/>
              </w:rPr>
            </w:pPr>
          </w:p>
        </w:tc>
        <w:tc>
          <w:tcPr>
            <w:tcW w:w="461" w:type="dxa"/>
            <w:shd w:val="clear" w:color="auto" w:fill="C5E0B3" w:themeFill="accent6" w:themeFillTint="66"/>
            <w:vAlign w:val="center"/>
          </w:tcPr>
          <w:p w14:paraId="68744EFB" w14:textId="77777777" w:rsidR="000B4F4C" w:rsidRPr="00416ADE" w:rsidRDefault="000B4F4C" w:rsidP="00ED7BF6">
            <w:pPr>
              <w:rPr>
                <w:rFonts w:cs="Times New Roman"/>
              </w:rPr>
            </w:pPr>
          </w:p>
        </w:tc>
        <w:tc>
          <w:tcPr>
            <w:tcW w:w="461" w:type="dxa"/>
            <w:vAlign w:val="center"/>
          </w:tcPr>
          <w:p w14:paraId="5106E0BA" w14:textId="77777777" w:rsidR="000B4F4C" w:rsidRPr="00416ADE" w:rsidRDefault="000B4F4C" w:rsidP="00ED7BF6">
            <w:pPr>
              <w:rPr>
                <w:rFonts w:cs="Times New Roman"/>
              </w:rPr>
            </w:pPr>
          </w:p>
        </w:tc>
        <w:tc>
          <w:tcPr>
            <w:tcW w:w="462" w:type="dxa"/>
            <w:vAlign w:val="center"/>
          </w:tcPr>
          <w:p w14:paraId="0FE82ED8" w14:textId="77777777" w:rsidR="000B4F4C" w:rsidRPr="00416ADE" w:rsidRDefault="000B4F4C" w:rsidP="00ED7BF6">
            <w:pPr>
              <w:rPr>
                <w:rFonts w:cs="Times New Roman"/>
              </w:rPr>
            </w:pPr>
          </w:p>
        </w:tc>
      </w:tr>
      <w:tr w:rsidR="000B4F4C" w:rsidRPr="00416ADE" w14:paraId="40F30041" w14:textId="77777777" w:rsidTr="00205324">
        <w:trPr>
          <w:trHeight w:val="397"/>
        </w:trPr>
        <w:tc>
          <w:tcPr>
            <w:tcW w:w="528" w:type="dxa"/>
            <w:vAlign w:val="center"/>
          </w:tcPr>
          <w:p w14:paraId="62D4520B" w14:textId="77777777" w:rsidR="000B4F4C" w:rsidRPr="00416ADE" w:rsidRDefault="000B4F4C" w:rsidP="00ED7BF6">
            <w:pPr>
              <w:rPr>
                <w:rFonts w:cs="Times New Roman"/>
              </w:rPr>
            </w:pPr>
            <w:r w:rsidRPr="00416ADE">
              <w:rPr>
                <w:rFonts w:cs="Times New Roman"/>
              </w:rPr>
              <w:t>5</w:t>
            </w:r>
          </w:p>
        </w:tc>
        <w:tc>
          <w:tcPr>
            <w:tcW w:w="2635" w:type="dxa"/>
            <w:vAlign w:val="center"/>
          </w:tcPr>
          <w:p w14:paraId="065C5CA5" w14:textId="77777777" w:rsidR="000B4F4C" w:rsidRPr="00416ADE" w:rsidRDefault="000B4F4C" w:rsidP="00ED7BF6">
            <w:pPr>
              <w:rPr>
                <w:rFonts w:cs="Times New Roman"/>
              </w:rPr>
            </w:pPr>
            <w:r w:rsidRPr="00416ADE">
              <w:rPr>
                <w:rFonts w:cs="Times New Roman"/>
              </w:rPr>
              <w:t>Penyusunan Laporan</w:t>
            </w:r>
          </w:p>
        </w:tc>
        <w:tc>
          <w:tcPr>
            <w:tcW w:w="461" w:type="dxa"/>
            <w:vAlign w:val="center"/>
          </w:tcPr>
          <w:p w14:paraId="205AE7F5" w14:textId="77777777" w:rsidR="000B4F4C" w:rsidRPr="00416ADE" w:rsidRDefault="000B4F4C" w:rsidP="00ED7BF6">
            <w:pPr>
              <w:rPr>
                <w:rFonts w:cs="Times New Roman"/>
              </w:rPr>
            </w:pPr>
          </w:p>
        </w:tc>
        <w:tc>
          <w:tcPr>
            <w:tcW w:w="461" w:type="dxa"/>
            <w:vAlign w:val="center"/>
          </w:tcPr>
          <w:p w14:paraId="5A815674" w14:textId="77777777" w:rsidR="000B4F4C" w:rsidRPr="00416ADE" w:rsidRDefault="000B4F4C" w:rsidP="00ED7BF6">
            <w:pPr>
              <w:rPr>
                <w:rFonts w:cs="Times New Roman"/>
              </w:rPr>
            </w:pPr>
          </w:p>
        </w:tc>
        <w:tc>
          <w:tcPr>
            <w:tcW w:w="462" w:type="dxa"/>
            <w:vAlign w:val="center"/>
          </w:tcPr>
          <w:p w14:paraId="2EDE7FAD" w14:textId="77777777" w:rsidR="000B4F4C" w:rsidRPr="00416ADE" w:rsidRDefault="000B4F4C" w:rsidP="00ED7BF6">
            <w:pPr>
              <w:rPr>
                <w:rFonts w:cs="Times New Roman"/>
              </w:rPr>
            </w:pPr>
          </w:p>
        </w:tc>
        <w:tc>
          <w:tcPr>
            <w:tcW w:w="461" w:type="dxa"/>
            <w:vAlign w:val="center"/>
          </w:tcPr>
          <w:p w14:paraId="28D4DA07" w14:textId="77777777" w:rsidR="000B4F4C" w:rsidRPr="00416ADE" w:rsidRDefault="000B4F4C" w:rsidP="00ED7BF6">
            <w:pPr>
              <w:rPr>
                <w:rFonts w:cs="Times New Roman"/>
              </w:rPr>
            </w:pPr>
          </w:p>
        </w:tc>
        <w:tc>
          <w:tcPr>
            <w:tcW w:w="461" w:type="dxa"/>
            <w:vAlign w:val="center"/>
          </w:tcPr>
          <w:p w14:paraId="08BD11A4" w14:textId="77777777" w:rsidR="000B4F4C" w:rsidRPr="00416ADE" w:rsidRDefault="000B4F4C" w:rsidP="00ED7BF6">
            <w:pPr>
              <w:rPr>
                <w:rFonts w:cs="Times New Roman"/>
              </w:rPr>
            </w:pPr>
          </w:p>
        </w:tc>
        <w:tc>
          <w:tcPr>
            <w:tcW w:w="462" w:type="dxa"/>
            <w:vAlign w:val="center"/>
          </w:tcPr>
          <w:p w14:paraId="585A84E9" w14:textId="77777777" w:rsidR="000B4F4C" w:rsidRPr="00416ADE" w:rsidRDefault="000B4F4C" w:rsidP="00ED7BF6">
            <w:pPr>
              <w:rPr>
                <w:rFonts w:cs="Times New Roman"/>
              </w:rPr>
            </w:pPr>
          </w:p>
        </w:tc>
        <w:tc>
          <w:tcPr>
            <w:tcW w:w="461" w:type="dxa"/>
            <w:vAlign w:val="center"/>
          </w:tcPr>
          <w:p w14:paraId="23A9D1A9" w14:textId="77777777" w:rsidR="000B4F4C" w:rsidRPr="00416ADE" w:rsidRDefault="000B4F4C" w:rsidP="00ED7BF6">
            <w:pPr>
              <w:rPr>
                <w:rFonts w:cs="Times New Roman"/>
              </w:rPr>
            </w:pPr>
          </w:p>
        </w:tc>
        <w:tc>
          <w:tcPr>
            <w:tcW w:w="461" w:type="dxa"/>
            <w:vAlign w:val="center"/>
          </w:tcPr>
          <w:p w14:paraId="44DD1344" w14:textId="77777777" w:rsidR="000B4F4C" w:rsidRPr="00416ADE" w:rsidRDefault="000B4F4C" w:rsidP="00ED7BF6">
            <w:pPr>
              <w:rPr>
                <w:rFonts w:cs="Times New Roman"/>
              </w:rPr>
            </w:pPr>
          </w:p>
        </w:tc>
        <w:tc>
          <w:tcPr>
            <w:tcW w:w="462" w:type="dxa"/>
            <w:vAlign w:val="center"/>
          </w:tcPr>
          <w:p w14:paraId="7038ED7E" w14:textId="77777777" w:rsidR="000B4F4C" w:rsidRPr="00416ADE" w:rsidRDefault="000B4F4C" w:rsidP="00ED7BF6">
            <w:pPr>
              <w:rPr>
                <w:rFonts w:cs="Times New Roman"/>
              </w:rPr>
            </w:pPr>
          </w:p>
        </w:tc>
        <w:tc>
          <w:tcPr>
            <w:tcW w:w="461" w:type="dxa"/>
            <w:vAlign w:val="center"/>
          </w:tcPr>
          <w:p w14:paraId="52FBFA27" w14:textId="77777777" w:rsidR="000B4F4C" w:rsidRPr="00416ADE" w:rsidRDefault="000B4F4C" w:rsidP="00ED7BF6">
            <w:pPr>
              <w:rPr>
                <w:rFonts w:cs="Times New Roman"/>
              </w:rPr>
            </w:pPr>
          </w:p>
        </w:tc>
        <w:tc>
          <w:tcPr>
            <w:tcW w:w="461" w:type="dxa"/>
            <w:shd w:val="clear" w:color="auto" w:fill="C5E0B3" w:themeFill="accent6" w:themeFillTint="66"/>
            <w:vAlign w:val="center"/>
          </w:tcPr>
          <w:p w14:paraId="27B87BEB" w14:textId="77777777" w:rsidR="000B4F4C" w:rsidRPr="00416ADE" w:rsidRDefault="000B4F4C" w:rsidP="00ED7BF6">
            <w:pPr>
              <w:rPr>
                <w:rFonts w:cs="Times New Roman"/>
              </w:rPr>
            </w:pPr>
          </w:p>
        </w:tc>
        <w:tc>
          <w:tcPr>
            <w:tcW w:w="462" w:type="dxa"/>
            <w:shd w:val="clear" w:color="auto" w:fill="C5E0B3" w:themeFill="accent6" w:themeFillTint="66"/>
            <w:vAlign w:val="center"/>
          </w:tcPr>
          <w:p w14:paraId="6B76A05D" w14:textId="77777777" w:rsidR="000B4F4C" w:rsidRPr="00416ADE" w:rsidRDefault="000B4F4C" w:rsidP="00EE10B1">
            <w:pPr>
              <w:keepNext/>
              <w:rPr>
                <w:rFonts w:cs="Times New Roman"/>
              </w:rPr>
            </w:pPr>
          </w:p>
        </w:tc>
      </w:tr>
    </w:tbl>
    <w:p w14:paraId="455D89D1" w14:textId="51D6CA7D" w:rsidR="000B4F4C" w:rsidRPr="00416ADE" w:rsidRDefault="00AF1A22" w:rsidP="00242963">
      <w:pPr>
        <w:pStyle w:val="Caption"/>
        <w:spacing w:before="120"/>
        <w:rPr>
          <w:rFonts w:ascii="Times New Roman" w:hAnsi="Times New Roman" w:cs="Times New Roman"/>
          <w:szCs w:val="22"/>
        </w:rPr>
      </w:pPr>
      <w:bookmarkStart w:id="19" w:name="_Toc112357657"/>
      <w:r w:rsidRPr="00416ADE">
        <w:rPr>
          <w:rFonts w:ascii="Times New Roman" w:hAnsi="Times New Roman" w:cs="Times New Roman"/>
        </w:rPr>
        <w:t>Tabel</w:t>
      </w:r>
      <w:r w:rsidR="00920283" w:rsidRPr="00416ADE">
        <w:rPr>
          <w:rFonts w:ascii="Times New Roman" w:hAnsi="Times New Roman" w:cs="Times New Roman"/>
        </w:rPr>
        <w:t xml:space="preserve"> 1</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Tabel \* ARABIC \s 1 </w:instrText>
      </w:r>
      <w:r w:rsidR="00000000" w:rsidRPr="00416ADE">
        <w:rPr>
          <w:rFonts w:ascii="Times New Roman" w:hAnsi="Times New Roman" w:cs="Times New Roman"/>
        </w:rPr>
        <w:fldChar w:fldCharType="separate"/>
      </w:r>
      <w:r w:rsidR="006E503A">
        <w:rPr>
          <w:rFonts w:ascii="Times New Roman" w:hAnsi="Times New Roman" w:cs="Times New Roman"/>
          <w:noProof/>
        </w:rPr>
        <w:t>1</w:t>
      </w:r>
      <w:r w:rsidR="00000000" w:rsidRPr="00416ADE">
        <w:rPr>
          <w:rFonts w:ascii="Times New Roman" w:hAnsi="Times New Roman" w:cs="Times New Roman"/>
          <w:noProof/>
        </w:rPr>
        <w:fldChar w:fldCharType="end"/>
      </w:r>
      <w:r w:rsidRPr="00416ADE">
        <w:rPr>
          <w:rFonts w:ascii="Times New Roman" w:hAnsi="Times New Roman" w:cs="Times New Roman"/>
          <w:szCs w:val="22"/>
        </w:rPr>
        <w:t>. Jadwal Pelaksanaan</w:t>
      </w:r>
      <w:bookmarkEnd w:id="19"/>
    </w:p>
    <w:p w14:paraId="307CE65A" w14:textId="51E9A0F0" w:rsidR="000B4F4C" w:rsidRPr="00416ADE" w:rsidRDefault="000B4F4C" w:rsidP="00935F36">
      <w:pPr>
        <w:pStyle w:val="kkpheading-3"/>
        <w:rPr>
          <w:rFonts w:ascii="Times New Roman" w:hAnsi="Times New Roman" w:cs="Times New Roman"/>
        </w:rPr>
      </w:pPr>
      <w:r w:rsidRPr="00416ADE">
        <w:rPr>
          <w:rFonts w:ascii="Times New Roman" w:hAnsi="Times New Roman" w:cs="Times New Roman"/>
        </w:rPr>
        <w:t>Tempat Pelaksanaan</w:t>
      </w:r>
    </w:p>
    <w:p w14:paraId="3BAECBF6" w14:textId="3F548477" w:rsidR="000B4F4C" w:rsidRPr="00416ADE" w:rsidRDefault="000B4F4C" w:rsidP="007E240B">
      <w:pPr>
        <w:pStyle w:val="kkpparagraph-1"/>
        <w:rPr>
          <w:rFonts w:cs="Times New Roman"/>
        </w:rPr>
      </w:pPr>
      <w:r w:rsidRPr="00416ADE">
        <w:rPr>
          <w:rFonts w:cs="Times New Roman"/>
        </w:rPr>
        <w:t>Adapun tempat pelaksanaan Kuliah Kerja Praktek ini yaitu di PT M</w:t>
      </w:r>
      <w:r w:rsidR="007F5A60" w:rsidRPr="00416ADE">
        <w:rPr>
          <w:rFonts w:cs="Times New Roman"/>
        </w:rPr>
        <w:t xml:space="preserve">itsubishi </w:t>
      </w:r>
      <w:r w:rsidRPr="00416ADE">
        <w:rPr>
          <w:rFonts w:cs="Times New Roman"/>
        </w:rPr>
        <w:t>M</w:t>
      </w:r>
      <w:r w:rsidR="007F5A60" w:rsidRPr="00416ADE">
        <w:rPr>
          <w:rFonts w:cs="Times New Roman"/>
        </w:rPr>
        <w:t>otors</w:t>
      </w:r>
      <w:r w:rsidRPr="00416ADE">
        <w:rPr>
          <w:rFonts w:cs="Times New Roman"/>
        </w:rPr>
        <w:t xml:space="preserve"> K</w:t>
      </w:r>
      <w:r w:rsidR="007F5A60" w:rsidRPr="00416ADE">
        <w:rPr>
          <w:rFonts w:cs="Times New Roman"/>
        </w:rPr>
        <w:t>rama</w:t>
      </w:r>
      <w:r w:rsidRPr="00416ADE">
        <w:rPr>
          <w:rFonts w:cs="Times New Roman"/>
        </w:rPr>
        <w:t xml:space="preserve"> Y</w:t>
      </w:r>
      <w:r w:rsidR="007F5A60" w:rsidRPr="00416ADE">
        <w:rPr>
          <w:rFonts w:cs="Times New Roman"/>
        </w:rPr>
        <w:t>udha</w:t>
      </w:r>
      <w:r w:rsidRPr="00416ADE">
        <w:rPr>
          <w:rFonts w:cs="Times New Roman"/>
        </w:rPr>
        <w:t xml:space="preserve"> I</w:t>
      </w:r>
      <w:r w:rsidR="007F5A60" w:rsidRPr="00416ADE">
        <w:rPr>
          <w:rFonts w:cs="Times New Roman"/>
        </w:rPr>
        <w:t>ndonesia</w:t>
      </w:r>
      <w:r w:rsidRPr="00416ADE">
        <w:rPr>
          <w:rFonts w:cs="Times New Roman"/>
        </w:rPr>
        <w:t xml:space="preserve"> (PT MMKI)</w:t>
      </w:r>
      <w:r w:rsidR="00242963" w:rsidRPr="00416ADE">
        <w:rPr>
          <w:rFonts w:cs="Times New Roman"/>
        </w:rPr>
        <w:t xml:space="preserve"> yang berlokasi di kawasan industri </w:t>
      </w:r>
      <w:r w:rsidR="007F5A60" w:rsidRPr="00416ADE">
        <w:rPr>
          <w:rFonts w:cs="Times New Roman"/>
        </w:rPr>
        <w:t>Greenland International Industrial Center (GIIC) Cikarang.</w:t>
      </w:r>
    </w:p>
    <w:p w14:paraId="3BD3833F" w14:textId="77777777" w:rsidR="000B4F4C" w:rsidRPr="00416ADE" w:rsidRDefault="000B4F4C" w:rsidP="000B4F4C">
      <w:pPr>
        <w:rPr>
          <w:rFonts w:cs="Times New Roman"/>
        </w:rPr>
      </w:pPr>
    </w:p>
    <w:p w14:paraId="3C5ECA6C" w14:textId="2614319F" w:rsidR="000B4F4C" w:rsidRPr="00416ADE" w:rsidRDefault="000B4F4C" w:rsidP="00CE2B06">
      <w:pPr>
        <w:pStyle w:val="kkpheading-2"/>
        <w:rPr>
          <w:rFonts w:cs="Times New Roman"/>
        </w:rPr>
      </w:pPr>
      <w:bookmarkStart w:id="20" w:name="_Toc112357625"/>
      <w:r w:rsidRPr="00416ADE">
        <w:rPr>
          <w:rFonts w:cs="Times New Roman"/>
        </w:rPr>
        <w:t>Sistematika Penulisan</w:t>
      </w:r>
      <w:bookmarkEnd w:id="20"/>
    </w:p>
    <w:p w14:paraId="7C9F8C5E" w14:textId="77777777" w:rsidR="00FF383D" w:rsidRPr="00416ADE" w:rsidRDefault="000B4F4C" w:rsidP="00FF383D">
      <w:pPr>
        <w:pStyle w:val="kkpparagraph-1"/>
        <w:rPr>
          <w:rFonts w:cs="Times New Roman"/>
        </w:rPr>
      </w:pPr>
      <w:r w:rsidRPr="00416ADE">
        <w:rPr>
          <w:rFonts w:cs="Times New Roman"/>
        </w:rPr>
        <w:t>Uraian singkat mengenai struktur penulisan untuk Laporan Kerja Praktek ini dibagi menjadi 4 bab, yaitu:</w:t>
      </w:r>
    </w:p>
    <w:p w14:paraId="00B2C451" w14:textId="57ED2E26" w:rsidR="00ED0672" w:rsidRPr="00416ADE" w:rsidRDefault="00ED0672" w:rsidP="00693908">
      <w:pPr>
        <w:pStyle w:val="kkpbablist"/>
        <w:rPr>
          <w:rFonts w:ascii="Times New Roman" w:hAnsi="Times New Roman" w:cs="Times New Roman"/>
        </w:rPr>
      </w:pPr>
      <w:r w:rsidRPr="00416ADE">
        <w:rPr>
          <w:rFonts w:ascii="Times New Roman" w:hAnsi="Times New Roman" w:cs="Times New Roman"/>
        </w:rPr>
        <w:t>: PENDAHULUAN</w:t>
      </w:r>
    </w:p>
    <w:p w14:paraId="21283E4D" w14:textId="7BF01846" w:rsidR="000B4F4C" w:rsidRPr="00416ADE" w:rsidRDefault="000B4F4C" w:rsidP="00110809">
      <w:pPr>
        <w:pStyle w:val="kkpparagraphbablist"/>
        <w:rPr>
          <w:rFonts w:cs="Times New Roman"/>
        </w:rPr>
      </w:pPr>
      <w:r w:rsidRPr="00416ADE">
        <w:rPr>
          <w:rFonts w:cs="Times New Roman"/>
        </w:rPr>
        <w:t>Dalam bab ini, menjelaskan tentang latar belakang, permasalahan dan batasan, tujuan kerja praktek, manfaat kerja praktek, waktu dan tempat pelaksanaan, serta sistematika penulisan laporan.</w:t>
      </w:r>
    </w:p>
    <w:p w14:paraId="1FEAC360" w14:textId="1D1CB542" w:rsidR="000B4F4C" w:rsidRPr="00416ADE" w:rsidRDefault="000B4F4C" w:rsidP="00693908">
      <w:pPr>
        <w:pStyle w:val="kkpbablist"/>
        <w:rPr>
          <w:rFonts w:ascii="Times New Roman" w:hAnsi="Times New Roman" w:cs="Times New Roman"/>
        </w:rPr>
      </w:pPr>
      <w:r w:rsidRPr="00416ADE">
        <w:rPr>
          <w:rFonts w:ascii="Times New Roman" w:hAnsi="Times New Roman" w:cs="Times New Roman"/>
        </w:rPr>
        <w:t>: LANDASAN TEORI</w:t>
      </w:r>
    </w:p>
    <w:p w14:paraId="0C560495" w14:textId="77777777" w:rsidR="000B4F4C" w:rsidRPr="00416ADE" w:rsidRDefault="000B4F4C" w:rsidP="00110809">
      <w:pPr>
        <w:pStyle w:val="kkpparagraphbablist"/>
        <w:rPr>
          <w:rFonts w:cs="Times New Roman"/>
        </w:rPr>
      </w:pPr>
      <w:r w:rsidRPr="00416ADE">
        <w:rPr>
          <w:rFonts w:cs="Times New Roman"/>
        </w:rPr>
        <w:t xml:space="preserve">Dalam bab ini, memaparkan tentang teori istem. Informasi, Sistem Informasi, pengertian Stamping Press, teori </w:t>
      </w:r>
      <w:r w:rsidRPr="00416ADE">
        <w:rPr>
          <w:rFonts w:cs="Times New Roman"/>
        </w:rPr>
        <w:lastRenderedPageBreak/>
        <w:t>tentang website, PHP, teori tentang perancangan seperti UML, dan pengertian database yang di dapat dari sumber-sumber yang relevan untuk digunakan sebagai panduan dalam pelaksanaan serta penyusunan laporan kerja praktek.</w:t>
      </w:r>
    </w:p>
    <w:p w14:paraId="56F194A4" w14:textId="32F3633A" w:rsidR="000B4F4C" w:rsidRPr="00416ADE" w:rsidRDefault="000B4F4C" w:rsidP="00693908">
      <w:pPr>
        <w:pStyle w:val="kkpbablist"/>
        <w:rPr>
          <w:rFonts w:ascii="Times New Roman" w:hAnsi="Times New Roman" w:cs="Times New Roman"/>
        </w:rPr>
      </w:pPr>
      <w:r w:rsidRPr="00416ADE">
        <w:rPr>
          <w:rFonts w:ascii="Times New Roman" w:hAnsi="Times New Roman" w:cs="Times New Roman"/>
        </w:rPr>
        <w:t>: HASIL DAN PEMBAHASAN</w:t>
      </w:r>
    </w:p>
    <w:p w14:paraId="0CE04D38" w14:textId="77777777" w:rsidR="000B4F4C" w:rsidRPr="00416ADE" w:rsidRDefault="000B4F4C" w:rsidP="00110809">
      <w:pPr>
        <w:pStyle w:val="kkpparagraphbablist"/>
        <w:rPr>
          <w:rFonts w:cs="Times New Roman"/>
        </w:rPr>
      </w:pPr>
      <w:r w:rsidRPr="00416ADE">
        <w:rPr>
          <w:rFonts w:cs="Times New Roman"/>
        </w:rPr>
        <w:t xml:space="preserve">Pada bab ini diuraikan tentang gambaran obyek penelitian, analisis semua permasalahan yang ada dengan penelitian digunakan sebagai solusi dari permasalahan yang muncul, dan rancangan sistem, serta hasil laporan secara detail. </w:t>
      </w:r>
    </w:p>
    <w:p w14:paraId="3C37CE52" w14:textId="3501C12F" w:rsidR="000B4F4C" w:rsidRPr="00416ADE" w:rsidRDefault="000B4F4C" w:rsidP="00693908">
      <w:pPr>
        <w:pStyle w:val="kkpbablist"/>
        <w:rPr>
          <w:rFonts w:ascii="Times New Roman" w:hAnsi="Times New Roman" w:cs="Times New Roman"/>
        </w:rPr>
      </w:pPr>
      <w:r w:rsidRPr="00416ADE">
        <w:rPr>
          <w:rFonts w:ascii="Times New Roman" w:hAnsi="Times New Roman" w:cs="Times New Roman"/>
        </w:rPr>
        <w:t>: PENUTUP</w:t>
      </w:r>
    </w:p>
    <w:p w14:paraId="51A280ED" w14:textId="77777777" w:rsidR="0007427C" w:rsidRPr="00416ADE" w:rsidRDefault="000B4F4C" w:rsidP="0007427C">
      <w:pPr>
        <w:pStyle w:val="kkpparagraphbablist"/>
        <w:rPr>
          <w:rFonts w:cs="Times New Roman"/>
        </w:rPr>
      </w:pPr>
      <w:r w:rsidRPr="00416ADE">
        <w:rPr>
          <w:rFonts w:cs="Times New Roman"/>
        </w:rPr>
        <w:t>Merupakan bab terakhir dari penulisan laporan kerja praktek yang terdiri dari kesimpulan dan saran-saran untuk pengembangan rancangan yang lebih baik lagi.</w:t>
      </w:r>
    </w:p>
    <w:p w14:paraId="3C5EDE13" w14:textId="77777777" w:rsidR="0007427C" w:rsidRPr="00416ADE" w:rsidRDefault="0007427C">
      <w:pPr>
        <w:rPr>
          <w:rFonts w:cs="Times New Roman"/>
        </w:rPr>
      </w:pPr>
      <w:r w:rsidRPr="00416ADE">
        <w:rPr>
          <w:rFonts w:cs="Times New Roman"/>
        </w:rPr>
        <w:br w:type="page"/>
      </w:r>
    </w:p>
    <w:p w14:paraId="7B9616B9" w14:textId="6238E966" w:rsidR="00E269A5" w:rsidRPr="00416ADE" w:rsidRDefault="00AA5364" w:rsidP="0007427C">
      <w:pPr>
        <w:pStyle w:val="TOCHeading"/>
        <w:rPr>
          <w:rFonts w:cs="Times New Roman"/>
        </w:rPr>
      </w:pPr>
      <w:r w:rsidRPr="00416ADE">
        <w:rPr>
          <w:rFonts w:cs="Times New Roman"/>
        </w:rPr>
        <w:lastRenderedPageBreak/>
        <w:br/>
      </w:r>
      <w:r w:rsidR="000B4F4C" w:rsidRPr="00416ADE">
        <w:rPr>
          <w:rFonts w:cs="Times New Roman"/>
        </w:rPr>
        <w:t>TINJAUAN PUSTAKA DAN LANDASAN TEORI</w:t>
      </w:r>
    </w:p>
    <w:p w14:paraId="6473CE41" w14:textId="26A6A3D0" w:rsidR="000B4F4C" w:rsidRPr="00416ADE" w:rsidRDefault="000B4F4C" w:rsidP="000B4F4C">
      <w:pPr>
        <w:rPr>
          <w:rFonts w:cs="Times New Roman"/>
        </w:rPr>
      </w:pPr>
      <w:bookmarkStart w:id="21" w:name="_Toc100238360"/>
      <w:bookmarkStart w:id="22" w:name="_Toc100238426"/>
      <w:bookmarkStart w:id="23" w:name="_Toc100238587"/>
      <w:bookmarkStart w:id="24" w:name="_Toc100238700"/>
      <w:bookmarkStart w:id="25" w:name="_Toc100238817"/>
      <w:bookmarkStart w:id="26" w:name="_Toc100238903"/>
      <w:bookmarkStart w:id="27" w:name="_Toc100239154"/>
      <w:bookmarkStart w:id="28" w:name="_Toc100239273"/>
      <w:bookmarkStart w:id="29" w:name="_Toc100239389"/>
      <w:bookmarkStart w:id="30" w:name="_Toc100239713"/>
      <w:bookmarkStart w:id="31" w:name="_Toc100239786"/>
      <w:bookmarkStart w:id="32" w:name="_Toc100239923"/>
      <w:bookmarkStart w:id="33" w:name="_Toc100240865"/>
      <w:bookmarkStart w:id="34" w:name="_Toc100241279"/>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7143A079" w14:textId="77777777" w:rsidR="00BB46F0" w:rsidRPr="00416ADE" w:rsidRDefault="00BB46F0">
      <w:pPr>
        <w:pStyle w:val="ListParagraph"/>
        <w:keepNext/>
        <w:keepLines/>
        <w:numPr>
          <w:ilvl w:val="1"/>
          <w:numId w:val="4"/>
        </w:numPr>
        <w:spacing w:after="0" w:line="360" w:lineRule="auto"/>
        <w:contextualSpacing w:val="0"/>
        <w:jc w:val="center"/>
        <w:outlineLvl w:val="0"/>
        <w:rPr>
          <w:rFonts w:eastAsiaTheme="majorEastAsia" w:cs="Times New Roman"/>
          <w:b/>
          <w:vanish/>
          <w:sz w:val="24"/>
          <w:szCs w:val="32"/>
          <w:lang w:val="en-ID" w:eastAsia="ja-JP"/>
        </w:rPr>
      </w:pPr>
      <w:bookmarkStart w:id="35" w:name="_Toc100691999"/>
      <w:bookmarkStart w:id="36" w:name="_Toc100692560"/>
      <w:bookmarkStart w:id="37" w:name="_Toc100692966"/>
      <w:bookmarkStart w:id="38" w:name="_Toc100693102"/>
      <w:bookmarkStart w:id="39" w:name="_Toc100693185"/>
      <w:bookmarkStart w:id="40" w:name="_Toc100693285"/>
      <w:bookmarkStart w:id="41" w:name="_Toc100693363"/>
      <w:bookmarkStart w:id="42" w:name="_Toc100693771"/>
      <w:bookmarkStart w:id="43" w:name="_Toc110084936"/>
      <w:bookmarkStart w:id="44" w:name="_Toc110153712"/>
      <w:bookmarkStart w:id="45" w:name="_Toc110160204"/>
      <w:bookmarkStart w:id="46" w:name="_Toc110160255"/>
      <w:bookmarkStart w:id="47" w:name="_Toc110160373"/>
      <w:bookmarkStart w:id="48" w:name="_Toc110160575"/>
      <w:bookmarkStart w:id="49" w:name="_Toc110160702"/>
      <w:bookmarkStart w:id="50" w:name="_Toc110160775"/>
      <w:bookmarkStart w:id="51" w:name="_Toc110160968"/>
      <w:bookmarkStart w:id="52" w:name="_Toc110161043"/>
      <w:bookmarkStart w:id="53" w:name="_Toc110161110"/>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p>
    <w:p w14:paraId="4E0BE30F" w14:textId="77777777" w:rsidR="00BB46F0" w:rsidRPr="00416ADE" w:rsidRDefault="00BB46F0">
      <w:pPr>
        <w:pStyle w:val="ListParagraph"/>
        <w:keepNext/>
        <w:keepLines/>
        <w:numPr>
          <w:ilvl w:val="1"/>
          <w:numId w:val="4"/>
        </w:numPr>
        <w:spacing w:after="0" w:line="360" w:lineRule="auto"/>
        <w:contextualSpacing w:val="0"/>
        <w:jc w:val="center"/>
        <w:outlineLvl w:val="0"/>
        <w:rPr>
          <w:rFonts w:eastAsiaTheme="majorEastAsia" w:cs="Times New Roman"/>
          <w:b/>
          <w:vanish/>
          <w:sz w:val="24"/>
          <w:szCs w:val="32"/>
          <w:lang w:val="en-ID" w:eastAsia="ja-JP"/>
        </w:rPr>
      </w:pPr>
      <w:bookmarkStart w:id="54" w:name="_Toc100238361"/>
      <w:bookmarkStart w:id="55" w:name="_Toc100238427"/>
      <w:bookmarkStart w:id="56" w:name="_Toc100238588"/>
      <w:bookmarkStart w:id="57" w:name="_Toc100238701"/>
      <w:bookmarkStart w:id="58" w:name="_Toc100238818"/>
      <w:bookmarkStart w:id="59" w:name="_Toc100238904"/>
      <w:bookmarkStart w:id="60" w:name="_Toc100239155"/>
      <w:bookmarkStart w:id="61" w:name="_Toc100239274"/>
      <w:bookmarkStart w:id="62" w:name="_Toc100239390"/>
      <w:bookmarkStart w:id="63" w:name="_Toc100239714"/>
      <w:bookmarkStart w:id="64" w:name="_Toc100239787"/>
      <w:bookmarkStart w:id="65" w:name="_Toc100239924"/>
      <w:bookmarkStart w:id="66" w:name="_Toc100240866"/>
      <w:bookmarkStart w:id="67" w:name="_Toc100241280"/>
      <w:bookmarkStart w:id="68" w:name="_Toc100692000"/>
      <w:bookmarkStart w:id="69" w:name="_Toc100692561"/>
      <w:bookmarkStart w:id="70" w:name="_Toc100692967"/>
      <w:bookmarkStart w:id="71" w:name="_Toc100693103"/>
      <w:bookmarkStart w:id="72" w:name="_Toc100693186"/>
      <w:bookmarkStart w:id="73" w:name="_Toc100693286"/>
      <w:bookmarkStart w:id="74" w:name="_Toc100693364"/>
      <w:bookmarkStart w:id="75" w:name="_Toc100693772"/>
      <w:bookmarkStart w:id="76" w:name="_Toc110084937"/>
      <w:bookmarkStart w:id="77" w:name="_Toc110153713"/>
      <w:bookmarkStart w:id="78" w:name="_Toc110160205"/>
      <w:bookmarkStart w:id="79" w:name="_Toc110160256"/>
      <w:bookmarkStart w:id="80" w:name="_Toc110160374"/>
      <w:bookmarkStart w:id="81" w:name="_Toc110160576"/>
      <w:bookmarkStart w:id="82" w:name="_Toc110160703"/>
      <w:bookmarkStart w:id="83" w:name="_Toc110160776"/>
      <w:bookmarkStart w:id="84" w:name="_Toc110160969"/>
      <w:bookmarkStart w:id="85" w:name="_Toc110161044"/>
      <w:bookmarkStart w:id="86" w:name="_Toc110161111"/>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p>
    <w:p w14:paraId="5DEA1423" w14:textId="77777777" w:rsidR="00DB3B6F" w:rsidRPr="00416ADE" w:rsidRDefault="00DB3B6F">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87" w:name="_Toc100692001"/>
      <w:bookmarkStart w:id="88" w:name="_Toc100692562"/>
      <w:bookmarkStart w:id="89" w:name="_Toc100692968"/>
      <w:bookmarkStart w:id="90" w:name="_Toc100693104"/>
      <w:bookmarkStart w:id="91" w:name="_Toc100693187"/>
      <w:bookmarkStart w:id="92" w:name="_Toc100693287"/>
      <w:bookmarkStart w:id="93" w:name="_Toc100693365"/>
      <w:bookmarkStart w:id="94" w:name="_Toc100693773"/>
      <w:bookmarkStart w:id="95" w:name="_Toc110084938"/>
      <w:bookmarkStart w:id="96" w:name="_Toc110153714"/>
      <w:bookmarkStart w:id="97" w:name="_Toc110160206"/>
      <w:bookmarkStart w:id="98" w:name="_Toc110160257"/>
      <w:bookmarkStart w:id="99" w:name="_Toc110160375"/>
      <w:bookmarkStart w:id="100" w:name="_Toc110160577"/>
      <w:bookmarkStart w:id="101" w:name="_Toc110160704"/>
      <w:bookmarkStart w:id="102" w:name="_Toc110160777"/>
      <w:bookmarkStart w:id="103" w:name="_Toc110160970"/>
      <w:bookmarkStart w:id="104" w:name="_Toc110161045"/>
      <w:bookmarkStart w:id="105" w:name="_Toc110161112"/>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p w14:paraId="1928ECE4" w14:textId="77777777" w:rsidR="00DB3B6F" w:rsidRPr="00416ADE" w:rsidRDefault="00DB3B6F">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106" w:name="_Toc100692002"/>
      <w:bookmarkStart w:id="107" w:name="_Toc100692563"/>
      <w:bookmarkStart w:id="108" w:name="_Toc100692969"/>
      <w:bookmarkStart w:id="109" w:name="_Toc100693105"/>
      <w:bookmarkStart w:id="110" w:name="_Toc100693188"/>
      <w:bookmarkStart w:id="111" w:name="_Toc100693288"/>
      <w:bookmarkStart w:id="112" w:name="_Toc100693366"/>
      <w:bookmarkStart w:id="113" w:name="_Toc100693774"/>
      <w:bookmarkStart w:id="114" w:name="_Toc110084939"/>
      <w:bookmarkStart w:id="115" w:name="_Toc110153715"/>
      <w:bookmarkStart w:id="116" w:name="_Toc110160207"/>
      <w:bookmarkStart w:id="117" w:name="_Toc110160258"/>
      <w:bookmarkStart w:id="118" w:name="_Toc110160376"/>
      <w:bookmarkStart w:id="119" w:name="_Toc110160578"/>
      <w:bookmarkStart w:id="120" w:name="_Toc110160705"/>
      <w:bookmarkStart w:id="121" w:name="_Toc110160778"/>
      <w:bookmarkStart w:id="122" w:name="_Toc110160971"/>
      <w:bookmarkStart w:id="123" w:name="_Toc110161046"/>
      <w:bookmarkStart w:id="124" w:name="_Toc110161113"/>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p w14:paraId="58FF204D" w14:textId="14A88F32" w:rsidR="000B4F4C" w:rsidRPr="00416ADE" w:rsidRDefault="000B4F4C" w:rsidP="00CE2B06">
      <w:pPr>
        <w:pStyle w:val="kkpheading-2"/>
        <w:rPr>
          <w:rFonts w:cs="Times New Roman"/>
        </w:rPr>
      </w:pPr>
      <w:bookmarkStart w:id="125" w:name="_Toc112357626"/>
      <w:r w:rsidRPr="00416ADE">
        <w:rPr>
          <w:rFonts w:cs="Times New Roman"/>
        </w:rPr>
        <w:t xml:space="preserve">Definisi </w:t>
      </w:r>
      <w:r w:rsidR="00DE59E2" w:rsidRPr="00416ADE">
        <w:rPr>
          <w:rFonts w:cs="Times New Roman"/>
        </w:rPr>
        <w:t xml:space="preserve">Sistem </w:t>
      </w:r>
      <w:r w:rsidRPr="00416ADE">
        <w:rPr>
          <w:rFonts w:cs="Times New Roman"/>
        </w:rPr>
        <w:t>Informasi</w:t>
      </w:r>
      <w:bookmarkEnd w:id="125"/>
    </w:p>
    <w:p w14:paraId="372D3072" w14:textId="3D9C606C" w:rsidR="00DE59E2" w:rsidRPr="00416ADE" w:rsidRDefault="00DE59E2" w:rsidP="00935F36">
      <w:pPr>
        <w:pStyle w:val="kkpheading-3"/>
        <w:rPr>
          <w:rFonts w:ascii="Times New Roman" w:hAnsi="Times New Roman" w:cs="Times New Roman"/>
        </w:rPr>
      </w:pPr>
      <w:commentRangeStart w:id="126"/>
      <w:r w:rsidRPr="00416ADE">
        <w:rPr>
          <w:rFonts w:ascii="Times New Roman" w:hAnsi="Times New Roman" w:cs="Times New Roman"/>
        </w:rPr>
        <w:t>Sistem</w:t>
      </w:r>
      <w:commentRangeEnd w:id="126"/>
      <w:r w:rsidR="00112F54" w:rsidRPr="00416ADE">
        <w:rPr>
          <w:rStyle w:val="CommentReference"/>
          <w:rFonts w:ascii="Times New Roman" w:hAnsi="Times New Roman" w:cs="Times New Roman"/>
          <w:b w:val="0"/>
        </w:rPr>
        <w:commentReference w:id="126"/>
      </w:r>
    </w:p>
    <w:p w14:paraId="1FCAAB56" w14:textId="00EBCA90" w:rsidR="00DE59E2" w:rsidRPr="00416ADE" w:rsidRDefault="00DE59E2" w:rsidP="00754FE1">
      <w:pPr>
        <w:pStyle w:val="kkpheading-4"/>
        <w:numPr>
          <w:ilvl w:val="3"/>
          <w:numId w:val="7"/>
        </w:numPr>
        <w:rPr>
          <w:rFonts w:ascii="Times New Roman" w:hAnsi="Times New Roman" w:cs="Times New Roman"/>
        </w:rPr>
      </w:pPr>
      <w:r w:rsidRPr="00416ADE">
        <w:rPr>
          <w:rFonts w:ascii="Times New Roman" w:hAnsi="Times New Roman" w:cs="Times New Roman"/>
        </w:rPr>
        <w:t>Pengertian Sistem</w:t>
      </w:r>
    </w:p>
    <w:p w14:paraId="2A68DE6A" w14:textId="4673D1E8" w:rsidR="000F2F9F" w:rsidRPr="00416ADE" w:rsidRDefault="00426872" w:rsidP="00F11B31">
      <w:pPr>
        <w:pStyle w:val="kkpparagraph-2"/>
        <w:rPr>
          <w:rFonts w:cs="Times New Roman"/>
        </w:rPr>
      </w:pPr>
      <w:r w:rsidRPr="00416ADE">
        <w:rPr>
          <w:rFonts w:cs="Times New Roman"/>
        </w:rPr>
        <w:t>Secara bahasa, Sistem berasal dari bahasa Latin (systēma) dan bahasa Yunani (sustēma) yang memiliki arti suatu kesatuan yang terdiri dari komponen atau elemen yang dihubungkan bersama untuk memudahkan aliran informasi, materi atau energi untuk mencapai suatu tujuan.</w:t>
      </w:r>
      <w:r w:rsidR="00F11B31" w:rsidRPr="00416ADE">
        <w:rPr>
          <w:rFonts w:cs="Times New Roman"/>
        </w:rPr>
        <w:t xml:space="preserve"> Sistem sebagai suatu kumpulan atau himpunan dari unsur, komponen atau variable- variabel yang terorganisasi, saling berinteraksi, saling tergantung satu sama lain dan terpadu </w:t>
      </w:r>
      <w:r w:rsidR="00F11B31" w:rsidRPr="00416ADE">
        <w:rPr>
          <w:rFonts w:cs="Times New Roman"/>
        </w:rPr>
        <w:fldChar w:fldCharType="begin" w:fldLock="1"/>
      </w:r>
      <w:r w:rsidR="00801DE5" w:rsidRPr="00416ADE">
        <w:rPr>
          <w:rFonts w:cs="Times New Roman"/>
        </w:rPr>
        <w:instrText>ADDIN CSL_CITATION {"citationItems":[{"id":"ITEM-1","itemData":{"abstract":"Di Indonesia sangat jarang dibahas mengenai teknologi Smart Parking, terutama area khusus seperti gedung-gedung bertingkat seperti pusat pembelanjaan, rumah sakit, bandara, sekolah dan perkantoran. Salah satu perkembangan teknologi dalam bidang trasnportasi yang dapat kita temukan adalah sistem pelayanan parkir.Untuk merancang sebuah rangkaian yang berfungsi untuk mengatur sistem perparkiran. Untuk mengetahui secara pasti sisa kapasitas ruang parkir yang terisi dan tidak terisi. Penelitian ini menggunakan Smart Parking Sistem Berbasis Arduino Uno dan dibuat di Rama Futsal dengan alamat PerumWisma Jaya, Jl. Kusuma Barat No. 1, Duren Jaya, Bekasi Timur, RT.007/RW.017, Duren Jaya, Kec. Bekasi Tim., Kota Bekasi, Jawa Barat 17111. Dikarenakan di area parkir ini menggunakan sensor ultrasonik untuk mengendalikan dengan menggunakan Arduino Uno. Kata","author":[{"dropping-particle":"","family":"Sirojudin","given":"Nurhadi","non-dropping-particle":"","parse-names":false,"suffix":""},{"dropping-particle":"","family":"Arifin","given":"","non-dropping-particle":"","parse-names":false,"suffix":""}],"container-title":"SIGMA - Jurnal Teknologi Pelita Bangsa 167","id":"ITEM-1","issue":"September","issued":{"date-parts":[["2020"]]},"page":"167-172","title":"Sistem Informasi Rumah Kost Berbasis Web Pada Lilis Kost Cikarang","type":"article-journal","volume":"10"},"uris":["http://www.mendeley.com/documents/?uuid=62c5a77e-582c-41cd-8d0d-608860b1f2cf"]}],"mendeley":{"formattedCitation":"[1]","plainTextFormattedCitation":"[1]","previouslyFormattedCitation":"[1]"},"properties":{"noteIndex":0},"schema":"https://github.com/citation-style-language/schema/raw/master/csl-citation.json"}</w:instrText>
      </w:r>
      <w:r w:rsidR="00F11B31" w:rsidRPr="00416ADE">
        <w:rPr>
          <w:rFonts w:cs="Times New Roman"/>
        </w:rPr>
        <w:fldChar w:fldCharType="separate"/>
      </w:r>
      <w:r w:rsidR="00F11B31" w:rsidRPr="00416ADE">
        <w:rPr>
          <w:rFonts w:cs="Times New Roman"/>
          <w:noProof/>
        </w:rPr>
        <w:t>[1]</w:t>
      </w:r>
      <w:r w:rsidR="00F11B31" w:rsidRPr="00416ADE">
        <w:rPr>
          <w:rFonts w:cs="Times New Roman"/>
        </w:rPr>
        <w:fldChar w:fldCharType="end"/>
      </w:r>
      <w:r w:rsidR="00F11B31" w:rsidRPr="00416ADE">
        <w:rPr>
          <w:rFonts w:cs="Times New Roman"/>
        </w:rPr>
        <w:t>.</w:t>
      </w:r>
    </w:p>
    <w:p w14:paraId="4DDC61A2" w14:textId="3DF4283F" w:rsidR="00DE59E2" w:rsidRPr="00416ADE" w:rsidRDefault="00DE59E2" w:rsidP="00754FE1">
      <w:pPr>
        <w:pStyle w:val="kkpheading-4"/>
        <w:numPr>
          <w:ilvl w:val="3"/>
          <w:numId w:val="7"/>
        </w:numPr>
        <w:rPr>
          <w:rFonts w:ascii="Times New Roman" w:hAnsi="Times New Roman" w:cs="Times New Roman"/>
        </w:rPr>
      </w:pPr>
      <w:r w:rsidRPr="00416ADE">
        <w:rPr>
          <w:rFonts w:ascii="Times New Roman" w:hAnsi="Times New Roman" w:cs="Times New Roman"/>
        </w:rPr>
        <w:t>Elemen Sistem</w:t>
      </w:r>
    </w:p>
    <w:p w14:paraId="15B07258" w14:textId="6B955239" w:rsidR="000914D5" w:rsidRPr="00416ADE" w:rsidRDefault="000914D5" w:rsidP="00754FE1">
      <w:pPr>
        <w:pStyle w:val="kkpheading-4"/>
        <w:numPr>
          <w:ilvl w:val="0"/>
          <w:numId w:val="0"/>
        </w:numPr>
        <w:ind w:left="1021"/>
        <w:rPr>
          <w:rFonts w:ascii="Times New Roman" w:hAnsi="Times New Roman" w:cs="Times New Roman"/>
        </w:rPr>
      </w:pPr>
      <w:r w:rsidRPr="00416ADE">
        <w:rPr>
          <w:rFonts w:ascii="Times New Roman" w:hAnsi="Times New Roman" w:cs="Times New Roman"/>
        </w:rPr>
        <w:t>Pada prinsipnya, sistem terdiri atas empat elemen:</w:t>
      </w:r>
    </w:p>
    <w:p w14:paraId="0C5921C3" w14:textId="77777777" w:rsidR="000914D5" w:rsidRPr="00416ADE" w:rsidRDefault="000914D5" w:rsidP="00242963">
      <w:pPr>
        <w:pStyle w:val="kkpheading-abc"/>
        <w:numPr>
          <w:ilvl w:val="5"/>
          <w:numId w:val="12"/>
        </w:numPr>
        <w:rPr>
          <w:rFonts w:cs="Times New Roman"/>
        </w:rPr>
      </w:pPr>
      <w:r w:rsidRPr="00416ADE">
        <w:rPr>
          <w:rFonts w:cs="Times New Roman"/>
        </w:rPr>
        <w:t>Objek</w:t>
      </w:r>
    </w:p>
    <w:p w14:paraId="259102BD" w14:textId="5270F800" w:rsidR="000914D5" w:rsidRPr="00416ADE" w:rsidRDefault="000914D5" w:rsidP="00242963">
      <w:pPr>
        <w:pStyle w:val="kkpheading-abc"/>
        <w:numPr>
          <w:ilvl w:val="0"/>
          <w:numId w:val="0"/>
        </w:numPr>
        <w:ind w:left="1361"/>
        <w:rPr>
          <w:rFonts w:cs="Times New Roman"/>
        </w:rPr>
      </w:pPr>
      <w:r w:rsidRPr="00416ADE">
        <w:rPr>
          <w:rFonts w:cs="Times New Roman"/>
        </w:rPr>
        <w:t>Dapat berupa bagian, variabel, ataupun elemen. Objek dapat berupa benda fisik, abstrak, ataupun keduanya sekaligus, tergantung kepada sifat sistem tersebut.</w:t>
      </w:r>
    </w:p>
    <w:p w14:paraId="4C84814D" w14:textId="77777777" w:rsidR="000914D5" w:rsidRPr="00416ADE" w:rsidRDefault="000914D5" w:rsidP="00242963">
      <w:pPr>
        <w:pStyle w:val="kkpheading-abc"/>
        <w:rPr>
          <w:rFonts w:cs="Times New Roman"/>
        </w:rPr>
      </w:pPr>
      <w:r w:rsidRPr="00416ADE">
        <w:rPr>
          <w:rFonts w:cs="Times New Roman"/>
        </w:rPr>
        <w:t>Atribut</w:t>
      </w:r>
    </w:p>
    <w:p w14:paraId="4114A212" w14:textId="12613AE5" w:rsidR="000914D5" w:rsidRPr="00416ADE" w:rsidRDefault="000914D5" w:rsidP="00242963">
      <w:pPr>
        <w:pStyle w:val="kkpheading-abc"/>
        <w:numPr>
          <w:ilvl w:val="0"/>
          <w:numId w:val="0"/>
        </w:numPr>
        <w:ind w:left="1361"/>
        <w:rPr>
          <w:rFonts w:cs="Times New Roman"/>
        </w:rPr>
      </w:pPr>
      <w:r w:rsidRPr="00416ADE">
        <w:rPr>
          <w:rFonts w:cs="Times New Roman"/>
        </w:rPr>
        <w:t>Atribut menentukan kualitas atau sifat kepemilikan sistem dan objeknya.</w:t>
      </w:r>
    </w:p>
    <w:p w14:paraId="7109D602" w14:textId="77777777" w:rsidR="000914D5" w:rsidRPr="00416ADE" w:rsidRDefault="000914D5" w:rsidP="00242963">
      <w:pPr>
        <w:pStyle w:val="kkpheading-abc"/>
        <w:rPr>
          <w:rFonts w:cs="Times New Roman"/>
        </w:rPr>
      </w:pPr>
      <w:r w:rsidRPr="00416ADE">
        <w:rPr>
          <w:rFonts w:cs="Times New Roman"/>
        </w:rPr>
        <w:t>Lingkungan</w:t>
      </w:r>
    </w:p>
    <w:p w14:paraId="4206462B" w14:textId="7A1ACBD0" w:rsidR="000914D5" w:rsidRPr="00416ADE" w:rsidRDefault="000914D5" w:rsidP="00242963">
      <w:pPr>
        <w:pStyle w:val="kkpheading-abc"/>
        <w:numPr>
          <w:ilvl w:val="0"/>
          <w:numId w:val="0"/>
        </w:numPr>
        <w:ind w:left="1361"/>
        <w:rPr>
          <w:rFonts w:cs="Times New Roman"/>
        </w:rPr>
      </w:pPr>
      <w:r w:rsidRPr="00416ADE">
        <w:rPr>
          <w:rFonts w:cs="Times New Roman"/>
        </w:rPr>
        <w:t>Lingkungan merupakan tempat di mana sistem berada.</w:t>
      </w:r>
    </w:p>
    <w:p w14:paraId="0009F550" w14:textId="77777777" w:rsidR="000914D5" w:rsidRPr="00416ADE" w:rsidRDefault="000914D5" w:rsidP="00242963">
      <w:pPr>
        <w:pStyle w:val="kkpheading-abc"/>
        <w:rPr>
          <w:rFonts w:cs="Times New Roman"/>
        </w:rPr>
      </w:pPr>
      <w:r w:rsidRPr="00416ADE">
        <w:rPr>
          <w:rFonts w:cs="Times New Roman"/>
        </w:rPr>
        <w:t>Hubungan Internal</w:t>
      </w:r>
    </w:p>
    <w:p w14:paraId="5AB8DC64" w14:textId="3369E1D8" w:rsidR="00426872" w:rsidRPr="00416ADE" w:rsidRDefault="000914D5" w:rsidP="00242963">
      <w:pPr>
        <w:pStyle w:val="kkpheading-abc"/>
        <w:numPr>
          <w:ilvl w:val="0"/>
          <w:numId w:val="0"/>
        </w:numPr>
        <w:ind w:left="1361"/>
        <w:rPr>
          <w:rFonts w:cs="Times New Roman"/>
        </w:rPr>
      </w:pPr>
      <w:r w:rsidRPr="00416ADE">
        <w:rPr>
          <w:rFonts w:cs="Times New Roman"/>
        </w:rPr>
        <w:lastRenderedPageBreak/>
        <w:t>Hubungan internal ada diantar objek-objek di dalamnya.</w:t>
      </w:r>
    </w:p>
    <w:p w14:paraId="295099F1" w14:textId="6BAB9E11" w:rsidR="00570B5F" w:rsidRPr="00416ADE" w:rsidRDefault="00DE59E2" w:rsidP="00935F36">
      <w:pPr>
        <w:pStyle w:val="kkpheading-3"/>
        <w:rPr>
          <w:rFonts w:ascii="Times New Roman" w:hAnsi="Times New Roman" w:cs="Times New Roman"/>
        </w:rPr>
      </w:pPr>
      <w:r w:rsidRPr="00416ADE">
        <w:rPr>
          <w:rFonts w:ascii="Times New Roman" w:hAnsi="Times New Roman" w:cs="Times New Roman"/>
        </w:rPr>
        <w:t>Informasi</w:t>
      </w:r>
    </w:p>
    <w:p w14:paraId="0F98511F" w14:textId="5C95CFB3" w:rsidR="00801DE5" w:rsidRPr="00416ADE" w:rsidRDefault="00801DE5" w:rsidP="00801DE5">
      <w:pPr>
        <w:pStyle w:val="kkpparagraph-1"/>
        <w:rPr>
          <w:rFonts w:cs="Times New Roman"/>
        </w:rPr>
      </w:pPr>
      <w:r w:rsidRPr="00416ADE">
        <w:rPr>
          <w:rFonts w:cs="Times New Roman"/>
        </w:rPr>
        <w:t xml:space="preserve">Informasi merupakan kumpulan data yang diolah menjadi bentuk yang lebih berguna dan berarti bagi yang menerima. Tanpa suatu informasi, suatu sistem tidak akan berjalan dengan lancar. Dengan kata lain sumber dari informasi adalah data </w:t>
      </w:r>
      <w:r w:rsidRPr="00416ADE">
        <w:rPr>
          <w:rFonts w:cs="Times New Roman"/>
        </w:rPr>
        <w:fldChar w:fldCharType="begin" w:fldLock="1"/>
      </w:r>
      <w:r w:rsidR="00202471" w:rsidRPr="00416ADE">
        <w:rPr>
          <w:rFonts w:cs="Times New Roman"/>
        </w:rPr>
        <w:instrText>ADDIN CSL_CITATION {"citationItems":[{"id":"ITEM-1","itemData":{"abstract":"Di Indonesia sangat jarang dibahas mengenai teknologi Smart Parking, terutama area khusus seperti gedung-gedung bertingkat seperti pusat pembelanjaan, rumah sakit, bandara, sekolah dan perkantoran. Salah satu perkembangan teknologi dalam bidang trasnportasi yang dapat kita temukan adalah sistem pelayanan parkir.Untuk merancang sebuah rangkaian yang berfungsi untuk mengatur sistem perparkiran. Untuk mengetahui secara pasti sisa kapasitas ruang parkir yang terisi dan tidak terisi. Penelitian ini menggunakan Smart Parking Sistem Berbasis Arduino Uno dan dibuat di Rama Futsal dengan alamat PerumWisma Jaya, Jl. Kusuma Barat No. 1, Duren Jaya, Bekasi Timur, RT.007/RW.017, Duren Jaya, Kec. Bekasi Tim., Kota Bekasi, Jawa Barat 17111. Dikarenakan di area parkir ini menggunakan sensor ultrasonik untuk mengendalikan dengan menggunakan Arduino Uno. Kata","author":[{"dropping-particle":"","family":"Sirojudin","given":"Nurhadi","non-dropping-particle":"","parse-names":false,"suffix":""},{"dropping-particle":"","family":"Arifin","given":"","non-dropping-particle":"","parse-names":false,"suffix":""}],"container-title":"SIGMA - Jurnal Teknologi Pelita Bangsa 167","id":"ITEM-1","issue":"September","issued":{"date-parts":[["2020"]]},"page":"167-172","title":"Sistem Informasi Rumah Kost Berbasis Web Pada Lilis Kost Cikarang","type":"article-journal","volume":"10"},"uris":["http://www.mendeley.com/documents/?uuid=62c5a77e-582c-41cd-8d0d-608860b1f2cf"]}],"mendeley":{"formattedCitation":"[1]","plainTextFormattedCitation":"[1]","previouslyFormattedCitation":"[1]"},"properties":{"noteIndex":0},"schema":"https://github.com/citation-style-language/schema/raw/master/csl-citation.json"}</w:instrText>
      </w:r>
      <w:r w:rsidRPr="00416ADE">
        <w:rPr>
          <w:rFonts w:cs="Times New Roman"/>
        </w:rPr>
        <w:fldChar w:fldCharType="separate"/>
      </w:r>
      <w:r w:rsidRPr="00416ADE">
        <w:rPr>
          <w:rFonts w:cs="Times New Roman"/>
          <w:noProof/>
        </w:rPr>
        <w:t>[1]</w:t>
      </w:r>
      <w:r w:rsidRPr="00416ADE">
        <w:rPr>
          <w:rFonts w:cs="Times New Roman"/>
        </w:rPr>
        <w:fldChar w:fldCharType="end"/>
      </w:r>
    </w:p>
    <w:p w14:paraId="0196A229" w14:textId="2FBA2049" w:rsidR="00124DC5" w:rsidRPr="00416ADE" w:rsidRDefault="00124DC5" w:rsidP="00570B5F">
      <w:pPr>
        <w:pStyle w:val="kkpparagraph-1"/>
        <w:rPr>
          <w:rFonts w:cs="Times New Roman"/>
        </w:rPr>
      </w:pPr>
      <w:r w:rsidRPr="00416ADE">
        <w:rPr>
          <w:rFonts w:cs="Times New Roman"/>
        </w:rPr>
        <w:t>.</w:t>
      </w:r>
    </w:p>
    <w:p w14:paraId="50845E23" w14:textId="2E76C48F" w:rsidR="00DE59E2" w:rsidRPr="00416ADE" w:rsidRDefault="00DE59E2" w:rsidP="00CE2B06">
      <w:pPr>
        <w:pStyle w:val="kkpheading-2"/>
        <w:rPr>
          <w:rFonts w:cs="Times New Roman"/>
        </w:rPr>
      </w:pPr>
      <w:bookmarkStart w:id="127" w:name="_Toc112357627"/>
      <w:r w:rsidRPr="00416ADE">
        <w:rPr>
          <w:rFonts w:cs="Times New Roman"/>
        </w:rPr>
        <w:t>Perancangan</w:t>
      </w:r>
      <w:bookmarkEnd w:id="127"/>
    </w:p>
    <w:p w14:paraId="2F3F1866" w14:textId="6DC1B7EA" w:rsidR="007D355B" w:rsidRPr="00416ADE" w:rsidRDefault="00DE59E2" w:rsidP="00935F36">
      <w:pPr>
        <w:pStyle w:val="kkpheading-3"/>
        <w:rPr>
          <w:rFonts w:ascii="Times New Roman" w:hAnsi="Times New Roman" w:cs="Times New Roman"/>
        </w:rPr>
      </w:pPr>
      <w:commentRangeStart w:id="128"/>
      <w:r w:rsidRPr="00416ADE">
        <w:rPr>
          <w:rFonts w:ascii="Times New Roman" w:hAnsi="Times New Roman" w:cs="Times New Roman"/>
        </w:rPr>
        <w:t>Pengertian</w:t>
      </w:r>
      <w:commentRangeEnd w:id="128"/>
      <w:r w:rsidR="00112F54" w:rsidRPr="00416ADE">
        <w:rPr>
          <w:rStyle w:val="CommentReference"/>
          <w:rFonts w:ascii="Times New Roman" w:hAnsi="Times New Roman" w:cs="Times New Roman"/>
          <w:b w:val="0"/>
        </w:rPr>
        <w:commentReference w:id="128"/>
      </w:r>
      <w:r w:rsidRPr="00416ADE">
        <w:rPr>
          <w:rFonts w:ascii="Times New Roman" w:hAnsi="Times New Roman" w:cs="Times New Roman"/>
        </w:rPr>
        <w:t xml:space="preserve"> Perancangan</w:t>
      </w:r>
    </w:p>
    <w:p w14:paraId="117F00F2" w14:textId="471EA338" w:rsidR="00C573E3" w:rsidRPr="00416ADE" w:rsidRDefault="00202471" w:rsidP="00202471">
      <w:pPr>
        <w:pStyle w:val="kkpparagraph-1"/>
        <w:rPr>
          <w:rFonts w:cs="Times New Roman"/>
        </w:rPr>
      </w:pPr>
      <w:r w:rsidRPr="00416ADE">
        <w:rPr>
          <w:rFonts w:cs="Times New Roman"/>
        </w:rPr>
        <w:t xml:space="preserve">Perancangan adalah langkah pertama dalam fase pengembangan rekayasa produk atau sistem. Perancangan itu adalah proses penerapan berbagai teknik dan prinsip yang bertujuan untuk mendefinisikan sebuah peralatan, satu proses atau satu sistem secara detail yang membolehkan dilakukan realisasi fisik </w:t>
      </w:r>
      <w:r w:rsidRPr="00416ADE">
        <w:rPr>
          <w:rFonts w:cs="Times New Roman"/>
        </w:rPr>
        <w:fldChar w:fldCharType="begin" w:fldLock="1"/>
      </w:r>
      <w:r w:rsidR="001A31F4" w:rsidRPr="00416ADE">
        <w:rPr>
          <w:rFonts w:cs="Times New Roman"/>
        </w:rPr>
        <w:instrText>ADDIN CSL_CITATION {"citationItems":[{"id":"ITEM-1","itemData":{"DOI":"10.52362/jmijayakarta.v1i3.158","ISSN":"2746-5985","abstract":"Student Get Student yaitu program yang terdapat di Sekolah Tinggi Manajemen Informatika dan komputer STIE &amp; STMIK Jayakarta, dimana setiap mahasiswa dapat merekomendasikan teman, kolega, keluarga atau saudaranya untuk kuliah di STMIK Jayakarta dan dapatkan fee untuk setiap mahasiswa yang direkomendasikan. Penelitian ini bertujuan untuk membuat suatu sistem informasi aplikasi Student Get Student berbasis web. Dalam pelaksanaan kegiatan tugas akhir pada STMIK jayakarta belum melibatkan teknologi dalam pelaksanaanya. Pada tahapan proses pendataan mengharuskan mahasiswa dan pihak keuangan untuk bertemu secara langsung. Dalam beberapa kondisi,hal seperti ini tidak terlaksana dikarenakan pendataan student get student ini diharuskan untuk melakukan proses pendataan secara manual. Untuk memecahkan permasalahan–permasalahan tersebut maka penulis membangun sebuah sistem informasi untuk melakukan proses pendataan student get student secara online menggunakan metode yang digunakan untuk menyelesaikan masalah dengan metode SDLC (System Development Life Cycle). Perancangan aplikasi ini menggunakan Bahasa pemrograman PHP sebagai web service dengan framework Laravel serta database MySQL.","author":[{"dropping-particle":"","family":"Saputra","given":"Raka Eka","non-dropping-particle":"","parse-names":false,"suffix":""},{"dropping-particle":"","family":"Zulhalim","given":"Zulhalim","non-dropping-particle":"","parse-names":false,"suffix":""},{"dropping-particle":"","family":"Ibrahim","given":"Ibrahim","non-dropping-particle":"","parse-names":false,"suffix":""},{"dropping-particle":"","family":"Waluyo","given":"Sugeng","non-dropping-particle":"","parse-names":false,"suffix":""},{"dropping-particle":"","family":"Rini","given":"Asih Septia","non-dropping-particle":"","parse-names":false,"suffix":""}],"container-title":"Jurnal Manajamen Informatika Jayakarta","id":"ITEM-1","issue":"3","issued":{"date-parts":[["2021"]]},"page":"196","title":"Perancangan Aplikasi Student Get Student Berbasis Web Menggunakan Framework Laravel Pada Stie &amp; Stmik Jayakarta","type":"article-journal","volume":"1"},"uris":["http://www.mendeley.com/documents/?uuid=5937eaed-9c8a-4caf-9153-e02dfa37f749"]}],"mendeley":{"formattedCitation":"[2]","plainTextFormattedCitation":"[2]","previouslyFormattedCitation":"[2]"},"properties":{"noteIndex":0},"schema":"https://github.com/citation-style-language/schema/raw/master/csl-citation.json"}</w:instrText>
      </w:r>
      <w:r w:rsidRPr="00416ADE">
        <w:rPr>
          <w:rFonts w:cs="Times New Roman"/>
        </w:rPr>
        <w:fldChar w:fldCharType="separate"/>
      </w:r>
      <w:r w:rsidRPr="00416ADE">
        <w:rPr>
          <w:rFonts w:cs="Times New Roman"/>
          <w:noProof/>
        </w:rPr>
        <w:t>[2]</w:t>
      </w:r>
      <w:r w:rsidRPr="00416ADE">
        <w:rPr>
          <w:rFonts w:cs="Times New Roman"/>
        </w:rPr>
        <w:fldChar w:fldCharType="end"/>
      </w:r>
      <w:r w:rsidRPr="00416ADE">
        <w:rPr>
          <w:rFonts w:cs="Times New Roman"/>
        </w:rPr>
        <w:t xml:space="preserve">. </w:t>
      </w:r>
    </w:p>
    <w:p w14:paraId="5E710C19" w14:textId="5049916C" w:rsidR="00F95408" w:rsidRPr="00416ADE" w:rsidRDefault="00BB7F34" w:rsidP="00CE2B06">
      <w:pPr>
        <w:pStyle w:val="kkpheading-2"/>
        <w:rPr>
          <w:rFonts w:cs="Times New Roman"/>
        </w:rPr>
      </w:pPr>
      <w:bookmarkStart w:id="129" w:name="_Toc112357628"/>
      <w:r w:rsidRPr="00416ADE">
        <w:rPr>
          <w:rFonts w:cs="Times New Roman"/>
        </w:rPr>
        <w:t xml:space="preserve">Pengertian </w:t>
      </w:r>
      <w:r w:rsidR="00F95408" w:rsidRPr="00416ADE">
        <w:rPr>
          <w:rFonts w:cs="Times New Roman"/>
        </w:rPr>
        <w:t>Basis Data</w:t>
      </w:r>
      <w:bookmarkEnd w:id="129"/>
    </w:p>
    <w:p w14:paraId="719EF75E" w14:textId="5BB11C6C" w:rsidR="00BB7F34" w:rsidRPr="00416ADE" w:rsidRDefault="00BB7F34" w:rsidP="00935F36">
      <w:pPr>
        <w:pStyle w:val="kkpheading-3"/>
        <w:rPr>
          <w:rFonts w:ascii="Times New Roman" w:hAnsi="Times New Roman" w:cs="Times New Roman"/>
        </w:rPr>
      </w:pPr>
      <w:commentRangeStart w:id="130"/>
      <w:r w:rsidRPr="00416ADE">
        <w:rPr>
          <w:rFonts w:ascii="Times New Roman" w:hAnsi="Times New Roman" w:cs="Times New Roman"/>
        </w:rPr>
        <w:t>Data</w:t>
      </w:r>
      <w:commentRangeEnd w:id="130"/>
      <w:r w:rsidR="00D1134A" w:rsidRPr="00416ADE">
        <w:rPr>
          <w:rStyle w:val="CommentReference"/>
          <w:rFonts w:ascii="Times New Roman" w:hAnsi="Times New Roman" w:cs="Times New Roman"/>
          <w:b w:val="0"/>
        </w:rPr>
        <w:commentReference w:id="130"/>
      </w:r>
    </w:p>
    <w:p w14:paraId="09ED54E4" w14:textId="77777777" w:rsidR="002852FB" w:rsidRPr="00416ADE" w:rsidRDefault="001A31F4" w:rsidP="002852FB">
      <w:pPr>
        <w:pStyle w:val="kkpparagraph-1"/>
        <w:rPr>
          <w:rFonts w:cs="Times New Roman"/>
        </w:rPr>
      </w:pPr>
      <w:r w:rsidRPr="00416ADE">
        <w:rPr>
          <w:rFonts w:cs="Times New Roman"/>
        </w:rPr>
        <w:t xml:space="preserve">Data adalah representasi fakta dunia nyata yang mewakili suatu objek seperti manusia (pegawai, siswa, pembeli, pelanggan), barang, hewan, peristiwa, konsep, keadaan, dan sebagainya yang terekam dalam bentuk angka, huruf, simbol, teks, gambar, bunyi, atau kombinasi lainnya </w:t>
      </w:r>
      <w:r w:rsidRPr="00416ADE">
        <w:rPr>
          <w:rFonts w:cs="Times New Roman"/>
        </w:rPr>
        <w:fldChar w:fldCharType="begin" w:fldLock="1"/>
      </w:r>
      <w:r w:rsidRPr="00416ADE">
        <w:rPr>
          <w:rFonts w:cs="Times New Roman"/>
        </w:rPr>
        <w:instrText>ADDIN CSL_CITATION {"citationItems":[{"id":"ITEM-1","itemData":{"ISSN":"2622-0830","abstract":"Kuliah Kerja Nyata atau yang lebih sering di singkat dengan KKN adalah salah satu agenda akademik yang setiap tahunnya di selenggarakan oleh Lembaga Penelitian dan Pengabdian Masyarakat (LPPM) di Institut Agama Islam Negeri Batusangkar, setiap tahunnya ada sekitar kurang lebih seribu orang mahasiswa yang akan mengikuti kegiatan ini yang tersebar di seluruh daerah yang ada di Sumatera Barat, dalam hal pengelolaan data mahasiswa peserta KKN di Institut IAIN Batusangkar terdapat beberapa kendala dan kelemahan sistem yang sedang berjalan, pembagian kelompok, penempatan mahasiswa dan dosen pendamping lapangan masih menggunakan aplikasi spread sheet, serta sistem penilaian dengan menggunakan blangko penilaian yang juga di buat menggunakan aplikasi excel, dengan menggunakan cara seperti ini, banyak permasalahan yang mungkin di timbulkan, seperti data mahasiswa yang mengikuti hilang, atau data mahasiswa yang ganda, cara seperti ini juga memungkinkan lembaga pengelola kehilangan informasi-informasi penting ketika salah satu data terhapus. Dengan menciptakan sebuat database yang baik, menggunakan metode Entity Relationship Diagram (ERD), lembaga dapat memiliki suatu gudang data yang baik yang tentunya sesuai dengan kaidah-kaidah database, permasalahan-permasalahan yang di timbulkan selama ini dapat terhidar dari anomali-anomali yang terdapat pada database tersebut.","author":[{"dropping-particle":"","family":"Putra","given":"Fitra Kasma","non-dropping-particle":"","parse-names":false,"suffix":""}],"container-title":"Jurnal Simtika","id":"ITEM-1","issue":"1","issued":{"date-parts":[["2019"]]},"page":"60-65","title":"Disain Database Untuk Pengelolaan Data Kuliah Kerja Nyata (Kkn) Pada Institut Agama Islam Negeri (Iain) Batusangkar","type":"article-journal","volume":"2"},"uris":["http://www.mendeley.com/documents/?uuid=ef05d245-7836-409e-b431-1ed2e22e2cc5"]}],"mendeley":{"formattedCitation":"[3]","plainTextFormattedCitation":"[3]","previouslyFormattedCitation":"[3]"},"properties":{"noteIndex":0},"schema":"https://github.com/citation-style-language/schema/raw/master/csl-citation.json"}</w:instrText>
      </w:r>
      <w:r w:rsidRPr="00416ADE">
        <w:rPr>
          <w:rFonts w:cs="Times New Roman"/>
        </w:rPr>
        <w:fldChar w:fldCharType="separate"/>
      </w:r>
      <w:r w:rsidRPr="00416ADE">
        <w:rPr>
          <w:rFonts w:cs="Times New Roman"/>
          <w:noProof/>
        </w:rPr>
        <w:t>[3]</w:t>
      </w:r>
      <w:r w:rsidRPr="00416ADE">
        <w:rPr>
          <w:rFonts w:cs="Times New Roman"/>
        </w:rPr>
        <w:fldChar w:fldCharType="end"/>
      </w:r>
      <w:r w:rsidR="00BB7F34" w:rsidRPr="00416ADE">
        <w:rPr>
          <w:rFonts w:cs="Times New Roman"/>
        </w:rPr>
        <w:t>.</w:t>
      </w:r>
    </w:p>
    <w:p w14:paraId="2BBDC7C4" w14:textId="21DF2DD0" w:rsidR="00E71F5A" w:rsidRPr="00416ADE" w:rsidRDefault="00F95408" w:rsidP="002852FB">
      <w:pPr>
        <w:pStyle w:val="kkpheading-3"/>
        <w:rPr>
          <w:rFonts w:ascii="Times New Roman" w:hAnsi="Times New Roman" w:cs="Times New Roman"/>
        </w:rPr>
      </w:pPr>
      <w:r w:rsidRPr="00416ADE">
        <w:rPr>
          <w:rFonts w:ascii="Times New Roman" w:hAnsi="Times New Roman" w:cs="Times New Roman"/>
        </w:rPr>
        <w:t xml:space="preserve">Basis </w:t>
      </w:r>
      <w:commentRangeStart w:id="131"/>
      <w:r w:rsidRPr="00416ADE">
        <w:rPr>
          <w:rFonts w:ascii="Times New Roman" w:hAnsi="Times New Roman" w:cs="Times New Roman"/>
        </w:rPr>
        <w:t>Data</w:t>
      </w:r>
      <w:commentRangeEnd w:id="131"/>
      <w:r w:rsidR="00D1134A" w:rsidRPr="00416ADE">
        <w:rPr>
          <w:rStyle w:val="CommentReference"/>
          <w:rFonts w:ascii="Times New Roman" w:hAnsi="Times New Roman" w:cs="Times New Roman"/>
          <w:b w:val="0"/>
        </w:rPr>
        <w:commentReference w:id="131"/>
      </w:r>
    </w:p>
    <w:p w14:paraId="4469317B" w14:textId="33D7156A" w:rsidR="00E71F5A" w:rsidRPr="00416ADE" w:rsidRDefault="001A31F4" w:rsidP="001A31F4">
      <w:pPr>
        <w:pStyle w:val="kkpparagraph-1"/>
        <w:rPr>
          <w:rFonts w:cs="Times New Roman"/>
        </w:rPr>
      </w:pPr>
      <w:r w:rsidRPr="00416ADE">
        <w:rPr>
          <w:rFonts w:cs="Times New Roman"/>
        </w:rPr>
        <w:lastRenderedPageBreak/>
        <w:t>Database atau basis data adalah kumpulan file yang saling terkait dan interaktif, hubungannya ditunjukkan oleh kunci dari setiap file yang ada</w:t>
      </w:r>
      <w:r w:rsidR="00032A18" w:rsidRPr="00416ADE">
        <w:rPr>
          <w:rFonts w:cs="Times New Roman"/>
        </w:rPr>
        <w:t>Beberapa pengertian</w:t>
      </w:r>
      <w:r w:rsidRPr="00416ADE">
        <w:rPr>
          <w:rFonts w:cs="Times New Roman"/>
        </w:rPr>
        <w:t xml:space="preserve"> </w:t>
      </w:r>
      <w:r w:rsidRPr="00416ADE">
        <w:rPr>
          <w:rFonts w:cs="Times New Roman"/>
        </w:rPr>
        <w:fldChar w:fldCharType="begin" w:fldLock="1"/>
      </w:r>
      <w:r w:rsidR="000F6AC6" w:rsidRPr="00416ADE">
        <w:rPr>
          <w:rFonts w:cs="Times New Roman"/>
        </w:rPr>
        <w:instrText>ADDIN CSL_CITATION {"citationItems":[{"id":"ITEM-1","itemData":{"DOI":"10.23917/emitor.v20i02.10976","ISSN":"1411-8890","abstract":"Kantor kelurahan pabelan adalah kantor penyedia layanan Masyarakat di kelurahan Pabelan yang menyediakan berbagai surat-surat untuk membantu masyarakat di kelurahan pabelan. Penelitian ini bertujuan untuk mengambangkan sebuah sistem pengarsipan yang mudah, cepat dan tepat dalam menyimpan surat-surat yang masuk ataupun keluar. Metode penelitian yang digunakan adalah waterfall, meliputi anilisa kebutuhan, perancangan, pengembangan, pengujian, implementasi dan perawatan. Hasil dari penggunaan sistem pengarsipan yaitu dapat mempermudah kantor dalam menyimpan dan mencari surat-surat yang masuk dan keluar di kantor kelurahan. Berdasarkan hasil pengujian menggunakan metode black-box dari 12 poin yang sudah diuji hasilnya semua valid.","author":[{"dropping-particle":"","family":"Gunanto","given":"Ari","non-dropping-particle":"","parse-names":false,"suffix":""},{"dropping-particle":"","family":"Sudarmilah","given":"Endah","non-dropping-particle":"","parse-names":false,"suffix":""}],"container-title":"Emitor: Jurnal Teknik Elektro","id":"ITEM-1","issue":"2","issued":{"date-parts":[["2020"]]},"page":"90-96","title":"Pengembangan Website E-Arsip di Kantor Kelurahan Pabelan","type":"article-journal","volume":"20"},"uris":["http://www.mendeley.com/documents/?uuid=9f4e2103-c089-4f07-9774-a8ea97f23845"]}],"mendeley":{"formattedCitation":"[4]","plainTextFormattedCitation":"[4]","previouslyFormattedCitation":"[4]"},"properties":{"noteIndex":0},"schema":"https://github.com/citation-style-language/schema/raw/master/csl-citation.json"}</w:instrText>
      </w:r>
      <w:r w:rsidRPr="00416ADE">
        <w:rPr>
          <w:rFonts w:cs="Times New Roman"/>
        </w:rPr>
        <w:fldChar w:fldCharType="separate"/>
      </w:r>
      <w:r w:rsidRPr="00416ADE">
        <w:rPr>
          <w:rFonts w:cs="Times New Roman"/>
          <w:noProof/>
        </w:rPr>
        <w:t>[4]</w:t>
      </w:r>
      <w:r w:rsidRPr="00416ADE">
        <w:rPr>
          <w:rFonts w:cs="Times New Roman"/>
        </w:rPr>
        <w:fldChar w:fldCharType="end"/>
      </w:r>
      <w:r w:rsidR="00E71F5A" w:rsidRPr="00416ADE">
        <w:rPr>
          <w:rFonts w:cs="Times New Roman"/>
        </w:rPr>
        <w:t>.</w:t>
      </w:r>
    </w:p>
    <w:p w14:paraId="04D92A66" w14:textId="6241D6B5" w:rsidR="008A56E4" w:rsidRPr="00416ADE" w:rsidRDefault="00A71E5E" w:rsidP="00935F36">
      <w:pPr>
        <w:pStyle w:val="kkpheading-3"/>
        <w:rPr>
          <w:rFonts w:ascii="Times New Roman" w:hAnsi="Times New Roman" w:cs="Times New Roman"/>
        </w:rPr>
      </w:pPr>
      <w:commentRangeStart w:id="132"/>
      <w:r w:rsidRPr="00416ADE">
        <w:rPr>
          <w:rFonts w:ascii="Times New Roman" w:hAnsi="Times New Roman" w:cs="Times New Roman"/>
        </w:rPr>
        <w:t>DBMS</w:t>
      </w:r>
      <w:commentRangeEnd w:id="132"/>
      <w:r w:rsidR="00C42849" w:rsidRPr="00416ADE">
        <w:rPr>
          <w:rStyle w:val="CommentReference"/>
          <w:rFonts w:ascii="Times New Roman" w:hAnsi="Times New Roman" w:cs="Times New Roman"/>
          <w:b w:val="0"/>
        </w:rPr>
        <w:commentReference w:id="132"/>
      </w:r>
    </w:p>
    <w:p w14:paraId="2E93B05C" w14:textId="420263B8" w:rsidR="00D1134A" w:rsidRPr="00416ADE" w:rsidRDefault="000F6AC6" w:rsidP="000F6AC6">
      <w:pPr>
        <w:pStyle w:val="kkpparagraph-1"/>
        <w:rPr>
          <w:rFonts w:cs="Times New Roman"/>
        </w:rPr>
      </w:pPr>
      <w:r w:rsidRPr="00416ADE">
        <w:rPr>
          <w:rFonts w:cs="Times New Roman"/>
        </w:rPr>
        <w:t xml:space="preserve">DBMS adalah perangkat lunak yang digunakan untuk mengatur segala kebutuhan yang berhubungan dengan basis data </w:t>
      </w:r>
      <w:r w:rsidRPr="00416ADE">
        <w:rPr>
          <w:rFonts w:cs="Times New Roman"/>
        </w:rPr>
        <w:fldChar w:fldCharType="begin" w:fldLock="1"/>
      </w:r>
      <w:r w:rsidR="002C5FB9" w:rsidRPr="00416ADE">
        <w:rPr>
          <w:rFonts w:cs="Times New Roman"/>
        </w:rPr>
        <w:instrText>ADDIN CSL_CITATION {"citationItems":[{"id":"ITEM-1","itemData":{"ISBN":"9786239334314","abstract":"Sistem Informasi Perwira Tugas Belajar (SIPATUBEL) merupakan suatu sistem informasi yang berguna untuk mendata segala data yang mencangkup pendidikan pegawai Kementerian Pertahanan seperti pegawai yang mendapat rekomendasi belajar di luar lembaga Kemhan, pegawai yang sedang melaksanakan cuti tugas belajar, semua itu didata dalam SIPATUBEL ini. Tujuan Penelitian ini adalah mendukung aplikasi SIPATUBEL dalam urusan pendataan menggunakan basis data dan membantu melaporkan data dengan mudah dengan sistem basis data yang sedang penulis rancang. . Metode perancangan yang penulis gunakan adalah Database System Development Life Cycle (DSDLC), karena metode ini dapat menganalisis, merancang bahkan mengembangkan sistem basis data dan metode ini sangat cocok dengan penelitian yang sedang penulis buat.","author":[{"dropping-particle":"","family":"Hardiansyah","given":"Alvin Dwi","non-dropping-particle":"","parse-names":false,"suffix":""},{"dropping-particle":"","family":"Nugrahaeni","given":"Dan Catur","non-dropping-particle":"","parse-names":false,"suffix":""},{"dropping-particle":"","family":"Dewi","given":"Puspita","non-dropping-particle":"","parse-names":false,"suffix":""},{"dropping-particle":"","family":"Kom","given":"M","non-dropping-particle":"","parse-names":false,"suffix":""}],"container-title":"Senamika","id":"ITEM-1","issue":"2","issued":{"date-parts":[["2020"]]},"page":"222-233","title":"Perancangan Basis Data Sistem Informasi Perwira Tugas Belajar (Sipatubel) Pada Kementerian Pertahanan","type":"article-journal","volume":"1"},"uris":["http://www.mendeley.com/documents/?uuid=d59bc54d-7379-47a7-bebb-53e35b306cb1"]}],"mendeley":{"formattedCitation":"[5]","plainTextFormattedCitation":"[5]","previouslyFormattedCitation":"[5]"},"properties":{"noteIndex":0},"schema":"https://github.com/citation-style-language/schema/raw/master/csl-citation.json"}</w:instrText>
      </w:r>
      <w:r w:rsidRPr="00416ADE">
        <w:rPr>
          <w:rFonts w:cs="Times New Roman"/>
        </w:rPr>
        <w:fldChar w:fldCharType="separate"/>
      </w:r>
      <w:r w:rsidRPr="00416ADE">
        <w:rPr>
          <w:rFonts w:cs="Times New Roman"/>
          <w:noProof/>
        </w:rPr>
        <w:t>[5]</w:t>
      </w:r>
      <w:r w:rsidRPr="00416ADE">
        <w:rPr>
          <w:rFonts w:cs="Times New Roman"/>
        </w:rPr>
        <w:fldChar w:fldCharType="end"/>
      </w:r>
      <w:r w:rsidR="00D1134A" w:rsidRPr="00416ADE">
        <w:rPr>
          <w:rFonts w:cs="Times New Roman"/>
        </w:rPr>
        <w:t xml:space="preserve">. </w:t>
      </w:r>
    </w:p>
    <w:p w14:paraId="3ACD5A04" w14:textId="2CA1D62B" w:rsidR="00A71E5E" w:rsidRPr="00416ADE" w:rsidRDefault="00A71E5E" w:rsidP="00935F36">
      <w:pPr>
        <w:pStyle w:val="kkpheading-3"/>
        <w:rPr>
          <w:rFonts w:ascii="Times New Roman" w:hAnsi="Times New Roman" w:cs="Times New Roman"/>
        </w:rPr>
      </w:pPr>
      <w:commentRangeStart w:id="133"/>
      <w:r w:rsidRPr="00416ADE">
        <w:rPr>
          <w:rFonts w:ascii="Times New Roman" w:hAnsi="Times New Roman" w:cs="Times New Roman"/>
        </w:rPr>
        <w:t>MySQL</w:t>
      </w:r>
      <w:commentRangeEnd w:id="133"/>
      <w:r w:rsidR="00C42849" w:rsidRPr="00416ADE">
        <w:rPr>
          <w:rStyle w:val="CommentReference"/>
          <w:rFonts w:ascii="Times New Roman" w:hAnsi="Times New Roman" w:cs="Times New Roman"/>
          <w:b w:val="0"/>
        </w:rPr>
        <w:commentReference w:id="133"/>
      </w:r>
    </w:p>
    <w:p w14:paraId="6FCE47C6" w14:textId="6130627F" w:rsidR="00492D13" w:rsidRPr="00416ADE" w:rsidRDefault="00492D13" w:rsidP="002C5FB9">
      <w:pPr>
        <w:pStyle w:val="kkpparagraph-1"/>
        <w:rPr>
          <w:rFonts w:cs="Times New Roman"/>
        </w:rPr>
      </w:pPr>
      <w:r w:rsidRPr="00416ADE">
        <w:rPr>
          <w:rFonts w:cs="Times New Roman"/>
        </w:rPr>
        <w:t xml:space="preserve">Berdasarkan pendapat </w:t>
      </w:r>
      <w:r w:rsidR="000F6AC6" w:rsidRPr="00416ADE">
        <w:rPr>
          <w:rFonts w:cs="Times New Roman"/>
        </w:rPr>
        <w:t>beberapa ahli,</w:t>
      </w:r>
      <w:r w:rsidRPr="00416ADE">
        <w:rPr>
          <w:rFonts w:cs="Times New Roman"/>
        </w:rPr>
        <w:t xml:space="preserve"> MySQL adalah </w:t>
      </w:r>
      <w:r w:rsidR="002C5FB9" w:rsidRPr="00416ADE">
        <w:rPr>
          <w:rFonts w:cs="Times New Roman"/>
        </w:rPr>
        <w:t xml:space="preserve">sebuah perangkat lunak sistem manajemen basis data Relational Database Management System (RDBMS) yang didistribusikan secara gratis dibawah lisensi GPL ( General Public License ), dimana setiap orang bebas untuk menggunakan MySQL, namun tidak boleh dijadikan produk turunan yang bersifat komersial </w:t>
      </w:r>
      <w:r w:rsidR="002C5FB9" w:rsidRPr="00416ADE">
        <w:rPr>
          <w:rFonts w:cs="Times New Roman"/>
        </w:rPr>
        <w:fldChar w:fldCharType="begin" w:fldLock="1"/>
      </w:r>
      <w:r w:rsidR="00C65FFC" w:rsidRPr="00416ADE">
        <w:rPr>
          <w:rFonts w:cs="Times New Roman"/>
        </w:rPr>
        <w:instrText>ADDIN CSL_CITATION {"citationItems":[{"id":"ITEM-1","itemData":{"abstract":"Di Indonesia sangat jarang dibahas mengenai teknologi Smart Parking, terutama area khusus seperti gedung-gedung bertingkat seperti pusat pembelanjaan, rumah sakit, bandara, sekolah dan perkantoran. Salah satu perkembangan teknologi dalam bidang trasnportasi yang dapat kita temukan adalah sistem pelayanan parkir.Untuk merancang sebuah rangkaian yang berfungsi untuk mengatur sistem perparkiran. Untuk mengetahui secara pasti sisa kapasitas ruang parkir yang terisi dan tidak terisi. Penelitian ini menggunakan Smart Parking Sistem Berbasis Arduino Uno dan dibuat di Rama Futsal dengan alamat PerumWisma Jaya, Jl. Kusuma Barat No. 1, Duren Jaya, Bekasi Timur, RT.007/RW.017, Duren Jaya, Kec. Bekasi Tim., Kota Bekasi, Jawa Barat 17111. Dikarenakan di area parkir ini menggunakan sensor ultrasonik untuk mengendalikan dengan menggunakan Arduino Uno. Kata","author":[{"dropping-particle":"","family":"Sirojudin","given":"Nurhadi","non-dropping-particle":"","parse-names":false,"suffix":""},{"dropping-particle":"","family":"Arifin","given":"","non-dropping-particle":"","parse-names":false,"suffix":""}],"container-title":"SIGMA - Jurnal Teknologi Pelita Bangsa 167","id":"ITEM-1","issue":"September","issued":{"date-parts":[["2020"]]},"page":"167-172","title":"Sistem Informasi Rumah Kost Berbasis Web Pada Lilis Kost Cikarang","type":"article-journal","volume":"10"},"uris":["http://www.mendeley.com/documents/?uuid=62c5a77e-582c-41cd-8d0d-608860b1f2cf"]}],"mendeley":{"formattedCitation":"[1]","plainTextFormattedCitation":"[1]","previouslyFormattedCitation":"[1]"},"properties":{"noteIndex":0},"schema":"https://github.com/citation-style-language/schema/raw/master/csl-citation.json"}</w:instrText>
      </w:r>
      <w:r w:rsidR="002C5FB9" w:rsidRPr="00416ADE">
        <w:rPr>
          <w:rFonts w:cs="Times New Roman"/>
        </w:rPr>
        <w:fldChar w:fldCharType="separate"/>
      </w:r>
      <w:r w:rsidR="002C5FB9" w:rsidRPr="00416ADE">
        <w:rPr>
          <w:rFonts w:cs="Times New Roman"/>
          <w:noProof/>
        </w:rPr>
        <w:t>[1]</w:t>
      </w:r>
      <w:r w:rsidR="002C5FB9" w:rsidRPr="00416ADE">
        <w:rPr>
          <w:rFonts w:cs="Times New Roman"/>
        </w:rPr>
        <w:fldChar w:fldCharType="end"/>
      </w:r>
      <w:r w:rsidR="002C5FB9" w:rsidRPr="00416ADE">
        <w:rPr>
          <w:rFonts w:cs="Times New Roman"/>
        </w:rPr>
        <w:t>.</w:t>
      </w:r>
      <w:r w:rsidR="00C65FFC" w:rsidRPr="00416ADE">
        <w:rPr>
          <w:rFonts w:cs="Times New Roman"/>
        </w:rPr>
        <w:t xml:space="preserve"> </w:t>
      </w:r>
    </w:p>
    <w:p w14:paraId="270BA1C5" w14:textId="7CD5DEFF" w:rsidR="00F95408" w:rsidRPr="00416ADE" w:rsidRDefault="00F95408" w:rsidP="00CE2B06">
      <w:pPr>
        <w:pStyle w:val="kkpheading-2"/>
        <w:rPr>
          <w:rFonts w:cs="Times New Roman"/>
        </w:rPr>
      </w:pPr>
      <w:bookmarkStart w:id="134" w:name="_Toc112357629"/>
      <w:commentRangeStart w:id="135"/>
      <w:r w:rsidRPr="00416ADE">
        <w:rPr>
          <w:rFonts w:cs="Times New Roman"/>
        </w:rPr>
        <w:t>Website</w:t>
      </w:r>
      <w:commentRangeEnd w:id="135"/>
      <w:r w:rsidR="00726B1E" w:rsidRPr="00416ADE">
        <w:rPr>
          <w:rStyle w:val="CommentReference"/>
          <w:rFonts w:eastAsiaTheme="minorEastAsia" w:cs="Times New Roman"/>
          <w:b w:val="0"/>
        </w:rPr>
        <w:commentReference w:id="135"/>
      </w:r>
      <w:bookmarkEnd w:id="134"/>
    </w:p>
    <w:p w14:paraId="227890C7" w14:textId="6288B8E1" w:rsidR="00B81FC5" w:rsidRPr="00416ADE" w:rsidRDefault="00DE2F6D" w:rsidP="00C65FFC">
      <w:pPr>
        <w:pStyle w:val="kkpparagraph-1"/>
        <w:rPr>
          <w:rFonts w:cs="Times New Roman"/>
        </w:rPr>
      </w:pPr>
      <w:r w:rsidRPr="00416ADE">
        <w:rPr>
          <w:rFonts w:cs="Times New Roman"/>
        </w:rPr>
        <w:t xml:space="preserve">Beberapa pengertian Website </w:t>
      </w:r>
      <w:r w:rsidR="00C65FFC" w:rsidRPr="00416ADE">
        <w:rPr>
          <w:rFonts w:cs="Times New Roman"/>
        </w:rPr>
        <w:t xml:space="preserve">adalah sebagai suatu kumpulan-kumpulan halaman yang menampilkan berbagai macam informasi teks, data, gambar diam maupun bergerak, data animasi, suara, video maupun gabungan dari semuanya, baik itu yang bersifat statis maupun yang dinamis, dimana membentuk satu rangkaian bangunan yang saling berkaitan dimana masing- masing dihubungkan dengan jaringan halaman atau hyperlink </w:t>
      </w:r>
      <w:r w:rsidR="00C65FFC" w:rsidRPr="00416ADE">
        <w:rPr>
          <w:rFonts w:cs="Times New Roman"/>
        </w:rPr>
        <w:fldChar w:fldCharType="begin" w:fldLock="1"/>
      </w:r>
      <w:r w:rsidR="008A26A9" w:rsidRPr="00416ADE">
        <w:rPr>
          <w:rFonts w:cs="Times New Roman"/>
        </w:rPr>
        <w:instrText>ADDIN CSL_CITATION {"citationItems":[{"id":"ITEM-1","itemData":{"abstract":"… Sebagai contoh pelaksanaan lomba untuk anak anak disabilitas, pengumuman kegiatan ujian nasional siswa, orangtua siswa bisa mendapatkan informasi tentang nilai, absensi dan …","author":[{"dropping-particle":"","family":"Siti","given":"Tia","non-dropping-particle":"","parse-names":false,"suffix":""},{"dropping-particle":"","family":"Lestari","given":"Maulidda","non-dropping-particle":"","parse-names":false,"suffix":""},{"dropping-particle":"","family":"Jaya","given":"Suhana Minah","non-dropping-particle":"","parse-names":false,"suffix":""}],"container-title":"Jurnal FIKI","id":"ITEM-1","issue":"1","issued":{"date-parts":[["2021"]]},"page":"2087-2372","title":"Perancangan Sistem Informasi Berbasis Web Melalui Whatsapp Gateway Studi Kasus Sekolah Luar Biasa-Bc Nurani","type":"article-journal","volume":"XI"},"uris":["http://www.mendeley.com/documents/?uuid=b5b07269-59fc-4637-9904-b684de01114c"]}],"mendeley":{"formattedCitation":"[6]","plainTextFormattedCitation":"[6]","previouslyFormattedCitation":"[6]"},"properties":{"noteIndex":0},"schema":"https://github.com/citation-style-language/schema/raw/master/csl-citation.json"}</w:instrText>
      </w:r>
      <w:r w:rsidR="00C65FFC" w:rsidRPr="00416ADE">
        <w:rPr>
          <w:rFonts w:cs="Times New Roman"/>
        </w:rPr>
        <w:fldChar w:fldCharType="separate"/>
      </w:r>
      <w:r w:rsidR="00C65FFC" w:rsidRPr="00416ADE">
        <w:rPr>
          <w:rFonts w:cs="Times New Roman"/>
          <w:noProof/>
        </w:rPr>
        <w:t>[6]</w:t>
      </w:r>
      <w:r w:rsidR="00C65FFC" w:rsidRPr="00416ADE">
        <w:rPr>
          <w:rFonts w:cs="Times New Roman"/>
        </w:rPr>
        <w:fldChar w:fldCharType="end"/>
      </w:r>
      <w:r w:rsidR="00C65FFC" w:rsidRPr="00416ADE">
        <w:rPr>
          <w:rFonts w:cs="Times New Roman"/>
        </w:rPr>
        <w:t xml:space="preserve">. </w:t>
      </w:r>
      <w:r w:rsidR="008A26A9" w:rsidRPr="00416ADE">
        <w:rPr>
          <w:rFonts w:cs="Times New Roman"/>
        </w:rPr>
        <w:t xml:space="preserve">Website adalah suatu layanan sajian informasi yang menggunakan konsep hyperlink (tautan), yang memudahakan surfer (sebutan para pemakai komputer yang melakukan browsing atau penelusuran informasi melalui internet) </w:t>
      </w:r>
      <w:r w:rsidR="008A26A9" w:rsidRPr="00416ADE">
        <w:rPr>
          <w:rFonts w:cs="Times New Roman"/>
        </w:rPr>
        <w:fldChar w:fldCharType="begin" w:fldLock="1"/>
      </w:r>
      <w:r w:rsidR="003158C3" w:rsidRPr="00416ADE">
        <w:rPr>
          <w:rFonts w:cs="Times New Roman"/>
        </w:rPr>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31c1bed4-54e7-40bd-b838-50b8b5299df9"]}],"mendeley":{"formattedCitation":"[7]","plainTextFormattedCitation":"[7]","previouslyFormattedCitation":"[7]"},"properties":{"noteIndex":0},"schema":"https://github.com/citation-style-language/schema/raw/master/csl-citation.json"}</w:instrText>
      </w:r>
      <w:r w:rsidR="008A26A9" w:rsidRPr="00416ADE">
        <w:rPr>
          <w:rFonts w:cs="Times New Roman"/>
        </w:rPr>
        <w:fldChar w:fldCharType="separate"/>
      </w:r>
      <w:r w:rsidR="008A26A9" w:rsidRPr="00416ADE">
        <w:rPr>
          <w:rFonts w:cs="Times New Roman"/>
          <w:noProof/>
        </w:rPr>
        <w:t>[7]</w:t>
      </w:r>
      <w:r w:rsidR="008A26A9" w:rsidRPr="00416ADE">
        <w:rPr>
          <w:rFonts w:cs="Times New Roman"/>
        </w:rPr>
        <w:fldChar w:fldCharType="end"/>
      </w:r>
      <w:r w:rsidR="008A26A9" w:rsidRPr="00416ADE">
        <w:rPr>
          <w:rFonts w:cs="Times New Roman"/>
        </w:rPr>
        <w:t>.</w:t>
      </w:r>
    </w:p>
    <w:p w14:paraId="10D6A362" w14:textId="0CF9D023" w:rsidR="00C174FF" w:rsidRPr="00416ADE" w:rsidRDefault="00B81FC5" w:rsidP="008852A1">
      <w:pPr>
        <w:pStyle w:val="kkpparagraph-1"/>
        <w:rPr>
          <w:rFonts w:cs="Times New Roman"/>
        </w:rPr>
      </w:pPr>
      <w:r w:rsidRPr="00416ADE">
        <w:rPr>
          <w:rFonts w:cs="Times New Roman"/>
        </w:rPr>
        <w:lastRenderedPageBreak/>
        <w:t>Website harus menawarkan informasi yang detail dan fitur-fitur lain yang dapat menjawab pertanyaan, membangun hubungan dengan pelanggan menjadi lebih dekat, dan menghasilkan eksistensi perusahaan.</w:t>
      </w:r>
    </w:p>
    <w:p w14:paraId="6BE2A4D2" w14:textId="50B6A42A" w:rsidR="00876937" w:rsidRPr="00416ADE" w:rsidRDefault="00876937" w:rsidP="00935F36">
      <w:pPr>
        <w:pStyle w:val="kkpheading-3"/>
        <w:rPr>
          <w:rFonts w:ascii="Times New Roman" w:hAnsi="Times New Roman" w:cs="Times New Roman"/>
        </w:rPr>
      </w:pPr>
      <w:commentRangeStart w:id="136"/>
      <w:r w:rsidRPr="00416ADE">
        <w:rPr>
          <w:rFonts w:ascii="Times New Roman" w:hAnsi="Times New Roman" w:cs="Times New Roman"/>
        </w:rPr>
        <w:t>Internet</w:t>
      </w:r>
      <w:commentRangeEnd w:id="136"/>
      <w:r w:rsidR="00726B1E" w:rsidRPr="00416ADE">
        <w:rPr>
          <w:rStyle w:val="CommentReference"/>
          <w:rFonts w:ascii="Times New Roman" w:hAnsi="Times New Roman" w:cs="Times New Roman"/>
          <w:b w:val="0"/>
        </w:rPr>
        <w:commentReference w:id="136"/>
      </w:r>
    </w:p>
    <w:p w14:paraId="66B293F2" w14:textId="4179E553" w:rsidR="00876937" w:rsidRPr="00416ADE" w:rsidRDefault="003158C3" w:rsidP="003158C3">
      <w:pPr>
        <w:pStyle w:val="kkpparagraph-1"/>
        <w:rPr>
          <w:rFonts w:cs="Times New Roman"/>
        </w:rPr>
      </w:pPr>
      <w:r w:rsidRPr="00416ADE">
        <w:rPr>
          <w:rFonts w:cs="Times New Roman"/>
        </w:rPr>
        <w:t xml:space="preserve">Definisi internet adalah rangkaian atau jaringan sejumlah komputer yang saling berhubungan. Internet berasal dari kata interconnected-networking. Internet merupakan jaringan global yang menghubungkan suatu jaringan (network) dengan jaringan lainnya di seluruh dunia. Media yang menghubungkan bisa berupa kabel, kanal satelit maupun frekuensi radio. Jaringan internet bekerja bekerja berdasarkan suatu protokol (aturan). TCP/IP yaitu Transmission Control Protocol Internet Protocol adalah protokol standar yang digunakan untuk menghubungkan jaringan-jaringan di dalam internet sehingga data dapat dikirim dari satu komputer ke komputer lainnya. Setiap komputer diberikan suatu nomor unik yang disebut dengan alamat IP </w:t>
      </w:r>
      <w:r w:rsidRPr="00416ADE">
        <w:rPr>
          <w:rFonts w:cs="Times New Roman"/>
        </w:rPr>
        <w:fldChar w:fldCharType="begin" w:fldLock="1"/>
      </w:r>
      <w:r w:rsidR="00177AFC" w:rsidRPr="00416ADE">
        <w:rPr>
          <w:rFonts w:cs="Times New Roman"/>
        </w:rPr>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31c1bed4-54e7-40bd-b838-50b8b5299df9"]}],"mendeley":{"formattedCitation":"[7]","plainTextFormattedCitation":"[7]","previouslyFormattedCitation":"[7]"},"properties":{"noteIndex":0},"schema":"https://github.com/citation-style-language/schema/raw/master/csl-citation.json"}</w:instrText>
      </w:r>
      <w:r w:rsidRPr="00416ADE">
        <w:rPr>
          <w:rFonts w:cs="Times New Roman"/>
        </w:rPr>
        <w:fldChar w:fldCharType="separate"/>
      </w:r>
      <w:r w:rsidRPr="00416ADE">
        <w:rPr>
          <w:rFonts w:cs="Times New Roman"/>
          <w:noProof/>
        </w:rPr>
        <w:t>[7]</w:t>
      </w:r>
      <w:r w:rsidRPr="00416ADE">
        <w:rPr>
          <w:rFonts w:cs="Times New Roman"/>
        </w:rPr>
        <w:fldChar w:fldCharType="end"/>
      </w:r>
      <w:r w:rsidR="00876937" w:rsidRPr="00416ADE">
        <w:rPr>
          <w:rFonts w:cs="Times New Roman"/>
        </w:rPr>
        <w:t>.</w:t>
      </w:r>
    </w:p>
    <w:p w14:paraId="3EE58D93" w14:textId="6392BD37" w:rsidR="00F95408" w:rsidRPr="00416ADE" w:rsidRDefault="00F95408" w:rsidP="00935F36">
      <w:pPr>
        <w:pStyle w:val="kkpheading-3"/>
        <w:rPr>
          <w:rFonts w:ascii="Times New Roman" w:hAnsi="Times New Roman" w:cs="Times New Roman"/>
        </w:rPr>
      </w:pPr>
      <w:commentRangeStart w:id="137"/>
      <w:r w:rsidRPr="00416ADE">
        <w:rPr>
          <w:rFonts w:ascii="Times New Roman" w:hAnsi="Times New Roman" w:cs="Times New Roman"/>
        </w:rPr>
        <w:t>HTML</w:t>
      </w:r>
      <w:commentRangeEnd w:id="137"/>
      <w:r w:rsidR="00726B1E" w:rsidRPr="00416ADE">
        <w:rPr>
          <w:rStyle w:val="CommentReference"/>
          <w:rFonts w:ascii="Times New Roman" w:hAnsi="Times New Roman" w:cs="Times New Roman"/>
          <w:b w:val="0"/>
        </w:rPr>
        <w:commentReference w:id="137"/>
      </w:r>
    </w:p>
    <w:p w14:paraId="3E2FAF05" w14:textId="1898962A" w:rsidR="00177AFC" w:rsidRPr="00416ADE" w:rsidRDefault="00177AFC" w:rsidP="00177AFC">
      <w:pPr>
        <w:pStyle w:val="kkpparagraph-1"/>
        <w:rPr>
          <w:rFonts w:cs="Times New Roman"/>
        </w:rPr>
      </w:pPr>
      <w:r w:rsidRPr="00416ADE">
        <w:rPr>
          <w:rFonts w:cs="Times New Roman"/>
        </w:rPr>
        <w:t xml:space="preserve">HTML adalah sebuah bahasa markup yang digunakan  untuk  membuat  sebuah  halaman web, yang   menampilkan berbagai   informasi   didalam sebuah   penjelajahan web   internet dan   formating hypertext  sederhana  yang  ditulis  kedalam  berkas format  ASCII  agar  dapat  menghasilkan  tampilan wujud yang terintegrasi </w:t>
      </w:r>
      <w:r w:rsidRPr="00416ADE">
        <w:rPr>
          <w:rFonts w:cs="Times New Roman"/>
        </w:rPr>
        <w:fldChar w:fldCharType="begin" w:fldLock="1"/>
      </w:r>
      <w:r w:rsidR="005D0EB4" w:rsidRPr="00416ADE">
        <w:rPr>
          <w:rFonts w:cs="Times New Roman"/>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volume":"8"},"uris":["http://www.mendeley.com/documents/?uuid=c68a7d19-b18f-499f-b4c7-ae04b89f493b"]}],"mendeley":{"formattedCitation":"[8]","plainTextFormattedCitation":"[8]","previouslyFormattedCitation":"[8]"},"properties":{"noteIndex":0},"schema":"https://github.com/citation-style-language/schema/raw/master/csl-citation.json"}</w:instrText>
      </w:r>
      <w:r w:rsidRPr="00416ADE">
        <w:rPr>
          <w:rFonts w:cs="Times New Roman"/>
        </w:rPr>
        <w:fldChar w:fldCharType="separate"/>
      </w:r>
      <w:r w:rsidRPr="00416ADE">
        <w:rPr>
          <w:rFonts w:cs="Times New Roman"/>
          <w:noProof/>
        </w:rPr>
        <w:t>[8]</w:t>
      </w:r>
      <w:r w:rsidRPr="00416ADE">
        <w:rPr>
          <w:rFonts w:cs="Times New Roman"/>
        </w:rPr>
        <w:fldChar w:fldCharType="end"/>
      </w:r>
      <w:r w:rsidR="00F2081E" w:rsidRPr="00416ADE">
        <w:rPr>
          <w:rFonts w:cs="Times New Roman"/>
        </w:rPr>
        <w:t>.</w:t>
      </w:r>
    </w:p>
    <w:p w14:paraId="2FF5AC48" w14:textId="77777777" w:rsidR="00177AFC" w:rsidRPr="00416ADE" w:rsidRDefault="00177AFC">
      <w:pPr>
        <w:rPr>
          <w:rFonts w:cs="Times New Roman"/>
        </w:rPr>
      </w:pPr>
      <w:r w:rsidRPr="00416ADE">
        <w:rPr>
          <w:rFonts w:cs="Times New Roman"/>
        </w:rPr>
        <w:br w:type="page"/>
      </w:r>
    </w:p>
    <w:p w14:paraId="33F5011E" w14:textId="2BC71D6A" w:rsidR="003A2485" w:rsidRPr="00416ADE" w:rsidRDefault="003A2485" w:rsidP="00935F36">
      <w:pPr>
        <w:pStyle w:val="kkpheading-3"/>
        <w:rPr>
          <w:rFonts w:ascii="Times New Roman" w:hAnsi="Times New Roman" w:cs="Times New Roman"/>
        </w:rPr>
      </w:pPr>
      <w:commentRangeStart w:id="138"/>
      <w:r w:rsidRPr="00416ADE">
        <w:rPr>
          <w:rFonts w:ascii="Times New Roman" w:hAnsi="Times New Roman" w:cs="Times New Roman"/>
        </w:rPr>
        <w:lastRenderedPageBreak/>
        <w:t>CSS</w:t>
      </w:r>
      <w:commentRangeEnd w:id="138"/>
      <w:r w:rsidR="00726B1E" w:rsidRPr="00416ADE">
        <w:rPr>
          <w:rStyle w:val="CommentReference"/>
          <w:rFonts w:ascii="Times New Roman" w:hAnsi="Times New Roman" w:cs="Times New Roman"/>
          <w:b w:val="0"/>
        </w:rPr>
        <w:commentReference w:id="138"/>
      </w:r>
    </w:p>
    <w:p w14:paraId="78B869D1" w14:textId="6881EC85" w:rsidR="001D28A7" w:rsidRPr="00416ADE" w:rsidRDefault="001D28A7" w:rsidP="001D28A7">
      <w:pPr>
        <w:pStyle w:val="kkpparagraph-1"/>
        <w:rPr>
          <w:rFonts w:cs="Times New Roman"/>
        </w:rPr>
      </w:pPr>
      <w:r w:rsidRPr="00416ADE">
        <w:rPr>
          <w:rFonts w:cs="Times New Roman"/>
        </w:rPr>
        <w:t xml:space="preserve"> </w:t>
      </w:r>
      <w:r w:rsidR="005D0EB4" w:rsidRPr="00416ADE">
        <w:rPr>
          <w:rFonts w:cs="Times New Roman"/>
        </w:rPr>
        <w:t xml:space="preserve">CSS adalah singkatan dari Cascading Style-Sheet, yaitu sebuah pengembangan atas kode HTML yang sudah ada sebelumnya. Dengan CSS, bisa menentukan sebuah struktur dasar halaman web secara lebih mudah dan cepat, serta irit size </w:t>
      </w:r>
      <w:r w:rsidR="005D0EB4" w:rsidRPr="00416ADE">
        <w:rPr>
          <w:rFonts w:cs="Times New Roman"/>
        </w:rPr>
        <w:fldChar w:fldCharType="begin" w:fldLock="1"/>
      </w:r>
      <w:r w:rsidR="006C6BDF" w:rsidRPr="00416ADE">
        <w:rPr>
          <w:rFonts w:cs="Times New Roman"/>
        </w:rPr>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31c1bed4-54e7-40bd-b838-50b8b5299df9"]}],"mendeley":{"formattedCitation":"[7]","plainTextFormattedCitation":"[7]","previouslyFormattedCitation":"[7]"},"properties":{"noteIndex":0},"schema":"https://github.com/citation-style-language/schema/raw/master/csl-citation.json"}</w:instrText>
      </w:r>
      <w:r w:rsidR="005D0EB4" w:rsidRPr="00416ADE">
        <w:rPr>
          <w:rFonts w:cs="Times New Roman"/>
        </w:rPr>
        <w:fldChar w:fldCharType="separate"/>
      </w:r>
      <w:r w:rsidR="005D0EB4" w:rsidRPr="00416ADE">
        <w:rPr>
          <w:rFonts w:cs="Times New Roman"/>
          <w:noProof/>
        </w:rPr>
        <w:t>[7]</w:t>
      </w:r>
      <w:r w:rsidR="005D0EB4" w:rsidRPr="00416ADE">
        <w:rPr>
          <w:rFonts w:cs="Times New Roman"/>
        </w:rPr>
        <w:fldChar w:fldCharType="end"/>
      </w:r>
      <w:r w:rsidR="005D0EB4" w:rsidRPr="00416ADE">
        <w:rPr>
          <w:rFonts w:cs="Times New Roman"/>
        </w:rPr>
        <w:t>.</w:t>
      </w:r>
    </w:p>
    <w:p w14:paraId="32303ED4" w14:textId="50E42485" w:rsidR="001D28A7" w:rsidRPr="00416ADE" w:rsidRDefault="001D28A7" w:rsidP="001D28A7">
      <w:pPr>
        <w:pStyle w:val="kkpparagraph-1"/>
        <w:rPr>
          <w:rFonts w:cs="Times New Roman"/>
        </w:rPr>
      </w:pPr>
      <w:r w:rsidRPr="00416ADE">
        <w:rPr>
          <w:rFonts w:cs="Times New Roman"/>
        </w:rPr>
        <w:t>Pada CSS dipakai untuk memformat tampilan dalam halaman web yang dibuat dengan bahasa HTML dan XHTML. Nama CSS didapat dari fakta bahwa setiap deklarasi style yang berbeda dapat diletakan secara berurutan, yang kemudian membentuk hubungan ayah-anak (parent-child) pada setiap style. CSS sendiri merupakan sebuah teknologi internet yang direkomendasikan oleh World Wide Web Consortium atau W3C pada tahun 1996. Setelah CSS di standarisasikan, Internet Explorer dan Netscape melepas browser terbaru mereka yang telah sesuai atau paling tidak hampir mendekati dengan standar CSS.</w:t>
      </w:r>
    </w:p>
    <w:p w14:paraId="376634F6" w14:textId="06EBC973" w:rsidR="00F95408" w:rsidRPr="00416ADE" w:rsidRDefault="00F95408" w:rsidP="00935F36">
      <w:pPr>
        <w:pStyle w:val="kkpheading-3"/>
        <w:rPr>
          <w:rFonts w:ascii="Times New Roman" w:hAnsi="Times New Roman" w:cs="Times New Roman"/>
        </w:rPr>
      </w:pPr>
      <w:commentRangeStart w:id="139"/>
      <w:r w:rsidRPr="00416ADE">
        <w:rPr>
          <w:rFonts w:ascii="Times New Roman" w:hAnsi="Times New Roman" w:cs="Times New Roman"/>
        </w:rPr>
        <w:t>PHP</w:t>
      </w:r>
      <w:commentRangeEnd w:id="139"/>
      <w:r w:rsidR="00726B1E" w:rsidRPr="00416ADE">
        <w:rPr>
          <w:rStyle w:val="CommentReference"/>
          <w:rFonts w:ascii="Times New Roman" w:hAnsi="Times New Roman" w:cs="Times New Roman"/>
          <w:b w:val="0"/>
        </w:rPr>
        <w:commentReference w:id="139"/>
      </w:r>
    </w:p>
    <w:p w14:paraId="4659EA0F" w14:textId="0DE381B6" w:rsidR="0042765B" w:rsidRPr="00416ADE" w:rsidRDefault="006C6BDF" w:rsidP="006C6BDF">
      <w:pPr>
        <w:pStyle w:val="kkpparagraph-1"/>
        <w:rPr>
          <w:rFonts w:cs="Times New Roman"/>
        </w:rPr>
      </w:pPr>
      <w:r w:rsidRPr="00416ADE">
        <w:rPr>
          <w:rFonts w:cs="Times New Roman"/>
        </w:rPr>
        <w:t xml:space="preserve">PHP singkatan rekursif dari Hypertext Preprocessor adalah bahasa pemrograman yang dapat digunakan untuk tujuan umum, sama seperti bahasa pemrograman lain seperti C, C++, Pascal, Python, Perl, Ruby, dansebagainya. Meskipun demikian, PHP lebih populer digunakan untuk pengembangan aplikasi web. Dalam proses pembuatan halaman web, PHP tidak memerlukan kode yang panjang seperti perl dan python(misalnya) karena kode PHP dapat disisipkan di dalam kode HTML </w:t>
      </w:r>
      <w:r w:rsidRPr="00416ADE">
        <w:rPr>
          <w:rFonts w:cs="Times New Roman"/>
        </w:rPr>
        <w:fldChar w:fldCharType="begin" w:fldLock="1"/>
      </w:r>
      <w:r w:rsidR="00CE0AFA" w:rsidRPr="00416ADE">
        <w:rPr>
          <w:rFonts w:cs="Times New Roman"/>
        </w:rPr>
        <w:instrText>ADDIN CSL_CITATION {"citationItems":[{"id":"ITEM-1","itemData":{"author":[{"dropping-particle":"","family":"Nugroho","given":"Agung","non-dropping-particle":"","parse-names":false,"suffix":""},{"dropping-particle":"","family":"Mulyana","given":"Afiep","non-dropping-particle":"","parse-names":false,"suffix":""}],"container-title":"SIGMA - Jurnal Teknologi Pelita Bangsa","id":"ITEM-1","issued":{"date-parts":[["2018"]]},"page":"19-24","title":"Sistem Informasi Data Kependudukan Berbasis Web Di Kantor Kecamatan Cikarang Timur","type":"article","volume":"9"},"uris":["http://www.mendeley.com/documents/?uuid=c6f62e18-a2a4-40d0-986a-a15753fa4edf"]}],"mendeley":{"formattedCitation":"[9]","plainTextFormattedCitation":"[9]","previouslyFormattedCitation":"[9]"},"properties":{"noteIndex":0},"schema":"https://github.com/citation-style-language/schema/raw/master/csl-citation.json"}</w:instrText>
      </w:r>
      <w:r w:rsidRPr="00416ADE">
        <w:rPr>
          <w:rFonts w:cs="Times New Roman"/>
        </w:rPr>
        <w:fldChar w:fldCharType="separate"/>
      </w:r>
      <w:r w:rsidRPr="00416ADE">
        <w:rPr>
          <w:rFonts w:cs="Times New Roman"/>
          <w:noProof/>
        </w:rPr>
        <w:t>[9]</w:t>
      </w:r>
      <w:r w:rsidRPr="00416ADE">
        <w:rPr>
          <w:rFonts w:cs="Times New Roman"/>
        </w:rPr>
        <w:fldChar w:fldCharType="end"/>
      </w:r>
      <w:r w:rsidRPr="00416ADE">
        <w:rPr>
          <w:rFonts w:cs="Times New Roman"/>
        </w:rPr>
        <w:t>.</w:t>
      </w:r>
    </w:p>
    <w:p w14:paraId="18B7AE68" w14:textId="1543040D" w:rsidR="0042765B" w:rsidRPr="00416ADE" w:rsidRDefault="0042765B" w:rsidP="0042765B">
      <w:pPr>
        <w:pStyle w:val="kkpparagraph-1"/>
        <w:rPr>
          <w:rFonts w:cs="Times New Roman"/>
        </w:rPr>
      </w:pPr>
      <w:r w:rsidRPr="00416ADE">
        <w:rPr>
          <w:rFonts w:cs="Times New Roman"/>
        </w:rPr>
        <w:t xml:space="preserve">Beberapa keunggulan dari PHP dibandingkan dengan bahasa-bahasa scripting lainnya ialah penulisan halaman dihasilkan dengan cepat dan dinamis, sangat mudah dipelajari dan digunakan, dan </w:t>
      </w:r>
      <w:r w:rsidRPr="00416ADE">
        <w:rPr>
          <w:rFonts w:cs="Times New Roman"/>
        </w:rPr>
        <w:lastRenderedPageBreak/>
        <w:t>sejumlah modul ekstensi telah disediakan sehingga dapat mendukung hal-hal seperti konektivitas database, mail, dan XML.</w:t>
      </w:r>
    </w:p>
    <w:p w14:paraId="46FF14F4" w14:textId="50F02E3D" w:rsidR="00236427" w:rsidRPr="00416ADE" w:rsidRDefault="00CE0AFA" w:rsidP="00236427">
      <w:pPr>
        <w:pStyle w:val="kkpheading-3"/>
        <w:rPr>
          <w:rFonts w:ascii="Times New Roman" w:hAnsi="Times New Roman" w:cs="Times New Roman"/>
        </w:rPr>
      </w:pPr>
      <w:r w:rsidRPr="00416ADE">
        <w:rPr>
          <w:rFonts w:ascii="Times New Roman" w:hAnsi="Times New Roman" w:cs="Times New Roman"/>
        </w:rPr>
        <w:t>Chart.js</w:t>
      </w:r>
      <w:commentRangeStart w:id="140"/>
      <w:commentRangeEnd w:id="140"/>
      <w:r w:rsidR="00316CCA" w:rsidRPr="00416ADE">
        <w:rPr>
          <w:rStyle w:val="CommentReference"/>
          <w:rFonts w:ascii="Times New Roman" w:hAnsi="Times New Roman" w:cs="Times New Roman"/>
          <w:b w:val="0"/>
        </w:rPr>
        <w:commentReference w:id="140"/>
      </w:r>
    </w:p>
    <w:p w14:paraId="657D228D" w14:textId="26EBFEF3" w:rsidR="000E4179" w:rsidRPr="00416ADE" w:rsidRDefault="00CE0AFA" w:rsidP="00CE0AFA">
      <w:pPr>
        <w:pStyle w:val="kkpparagraph-1"/>
        <w:rPr>
          <w:rFonts w:cs="Times New Roman"/>
        </w:rPr>
      </w:pPr>
      <w:r w:rsidRPr="00416ADE">
        <w:rPr>
          <w:rFonts w:cs="Times New Roman"/>
        </w:rPr>
        <w:t xml:space="preserve">Chart.js adalah library charting JavaScript open source sederhana namun fleksibel untuk desainer &amp; pengembang </w:t>
      </w:r>
      <w:r w:rsidRPr="00416ADE">
        <w:rPr>
          <w:rFonts w:cs="Times New Roman"/>
        </w:rPr>
        <w:fldChar w:fldCharType="begin" w:fldLock="1"/>
      </w:r>
      <w:r w:rsidR="00C07959" w:rsidRPr="00416ADE">
        <w:rPr>
          <w:rFonts w:cs="Times New Roman"/>
        </w:rPr>
        <w:instrText>ADDIN CSL_CITATION {"citationItems":[{"id":"ITEM-1","itemData":{"abstract":"Simple yet flexible JavaScript charting for designers &amp; developers","author":[{"dropping-particle":"","family":"Timberg","given":"Evert","non-dropping-particle":"","parse-names":false,"suffix":""},{"dropping-particle":"","family":"Kurkela","given":"Jukka","non-dropping-particle":"","parse-names":false,"suffix":""},{"dropping-particle":"","family":"McCann","given":"Ben","non-dropping-particle":"","parse-names":false,"suffix":""},{"dropping-particle":"","family":"Linsley","given":"Tanner","non-dropping-particle":"","parse-names":false,"suffix":""},{"dropping-particle":"","family":"Brunel","given":"Simon","non-dropping-particle":"","parse-names":false,"suffix":""},{"dropping-particle":"","family":"Others","given":"","non-dropping-particle":"","parse-names":false,"suffix":""}],"container-title":"Chart.js GitHub","id":"ITEM-1","issued":{"date-parts":[["2021"]]},"page":"1","title":"Chart.js","type":"article-journal"},"uris":["http://www.mendeley.com/documents/?uuid=db2a6318-2682-42ad-a2df-4bcd9d3fbe08"]}],"mendeley":{"formattedCitation":"[10]","plainTextFormattedCitation":"[10]","previouslyFormattedCitation":"[10]"},"properties":{"noteIndex":0},"schema":"https://github.com/citation-style-language/schema/raw/master/csl-citation.json"}</w:instrText>
      </w:r>
      <w:r w:rsidRPr="00416ADE">
        <w:rPr>
          <w:rFonts w:cs="Times New Roman"/>
        </w:rPr>
        <w:fldChar w:fldCharType="separate"/>
      </w:r>
      <w:r w:rsidRPr="00416ADE">
        <w:rPr>
          <w:rFonts w:cs="Times New Roman"/>
          <w:noProof/>
        </w:rPr>
        <w:t>[10]</w:t>
      </w:r>
      <w:r w:rsidRPr="00416ADE">
        <w:rPr>
          <w:rFonts w:cs="Times New Roman"/>
        </w:rPr>
        <w:fldChar w:fldCharType="end"/>
      </w:r>
      <w:r w:rsidRPr="00416ADE">
        <w:rPr>
          <w:rFonts w:cs="Times New Roman"/>
        </w:rPr>
        <w:t>.</w:t>
      </w:r>
    </w:p>
    <w:p w14:paraId="05A80EBD" w14:textId="1EE694DD" w:rsidR="000E4179" w:rsidRPr="00416ADE" w:rsidRDefault="00CE0AFA" w:rsidP="000E4179">
      <w:pPr>
        <w:pStyle w:val="kkpparagraph-1"/>
        <w:rPr>
          <w:rFonts w:cs="Times New Roman"/>
        </w:rPr>
      </w:pPr>
      <w:r w:rsidRPr="00416ADE">
        <w:rPr>
          <w:rFonts w:cs="Times New Roman"/>
        </w:rPr>
        <w:t>Dengan chart.js yang dipadukan dengan HTML dan PHP, maka dapat kita dapat membuat</w:t>
      </w:r>
      <w:r w:rsidR="008E6D5A" w:rsidRPr="00416ADE">
        <w:rPr>
          <w:rFonts w:cs="Times New Roman"/>
        </w:rPr>
        <w:t xml:space="preserve"> tampilan</w:t>
      </w:r>
      <w:r w:rsidRPr="00416ADE">
        <w:rPr>
          <w:rFonts w:cs="Times New Roman"/>
        </w:rPr>
        <w:t xml:space="preserve"> </w:t>
      </w:r>
      <w:r w:rsidR="008E6D5A" w:rsidRPr="00416ADE">
        <w:rPr>
          <w:rFonts w:cs="Times New Roman"/>
        </w:rPr>
        <w:t>halaman menjadi lebih interaktif seperti untuk menampilkan grafik, diagram, dan sebagainya.</w:t>
      </w:r>
    </w:p>
    <w:p w14:paraId="33837A4C" w14:textId="399F9ACF" w:rsidR="000B4F4C" w:rsidRPr="00416ADE" w:rsidRDefault="00236427" w:rsidP="00CE2B06">
      <w:pPr>
        <w:pStyle w:val="kkpheading-2"/>
        <w:rPr>
          <w:rFonts w:cs="Times New Roman"/>
        </w:rPr>
      </w:pPr>
      <w:bookmarkStart w:id="141" w:name="_Toc112357630"/>
      <w:r w:rsidRPr="00416ADE">
        <w:rPr>
          <w:rFonts w:cs="Times New Roman"/>
        </w:rPr>
        <w:t xml:space="preserve">Tentang </w:t>
      </w:r>
      <w:r w:rsidR="00C07959" w:rsidRPr="00416ADE">
        <w:rPr>
          <w:rFonts w:cs="Times New Roman"/>
        </w:rPr>
        <w:t xml:space="preserve">Mesin </w:t>
      </w:r>
      <w:commentRangeStart w:id="142"/>
      <w:r w:rsidR="000B4F4C" w:rsidRPr="00416ADE">
        <w:rPr>
          <w:rFonts w:cs="Times New Roman"/>
        </w:rPr>
        <w:t>Stamping Press</w:t>
      </w:r>
      <w:commentRangeEnd w:id="142"/>
      <w:r w:rsidR="00726B1E" w:rsidRPr="00416ADE">
        <w:rPr>
          <w:rStyle w:val="CommentReference"/>
          <w:rFonts w:eastAsiaTheme="minorEastAsia" w:cs="Times New Roman"/>
          <w:b w:val="0"/>
        </w:rPr>
        <w:commentReference w:id="142"/>
      </w:r>
      <w:bookmarkEnd w:id="141"/>
    </w:p>
    <w:p w14:paraId="77D1919E" w14:textId="4DA33DF0" w:rsidR="00426341" w:rsidRPr="00416ADE" w:rsidRDefault="00C07959" w:rsidP="00426341">
      <w:pPr>
        <w:pStyle w:val="kkpparagraph-1"/>
        <w:rPr>
          <w:rFonts w:cs="Times New Roman"/>
        </w:rPr>
      </w:pPr>
      <w:r w:rsidRPr="00416ADE">
        <w:rPr>
          <w:rFonts w:cs="Times New Roman"/>
        </w:rPr>
        <w:t xml:space="preserve">Mesin </w:t>
      </w:r>
      <w:r w:rsidR="00966525" w:rsidRPr="00416ADE">
        <w:rPr>
          <w:rFonts w:cs="Times New Roman"/>
        </w:rPr>
        <w:t xml:space="preserve">stamping </w:t>
      </w:r>
      <w:r w:rsidRPr="00416ADE">
        <w:rPr>
          <w:rFonts w:cs="Times New Roman"/>
        </w:rPr>
        <w:t xml:space="preserve">press adalah alat mesin yang mengeluarkan tekanan. Alat ini sering digunakan dalam industri untuk pengerjaan pada benda logam menjadi berbagai bentuk melalui operasi seperti blanking, piercing, chawing, forming, bending dan shearing. Mesin ini juga merupakan bagian penting dari industri manufaktur yang biasa digunakan untuk produksi massal beberapa komponen seperti badan mobil, suku cadang motor listrik dan suku cadang peralatan listrik rumah tangga. Semua mesin press terdiri dari rangka mesin yang menopang tempat plat press, ram, sumber tenaga, dan mekanisme utama. Mesin press konvensional ada yang menggunakan prinsip hidrolik atau pneumatik untuk menghasilkan tekanan beban mekanis </w:t>
      </w:r>
      <w:r w:rsidRPr="00416ADE">
        <w:rPr>
          <w:rFonts w:cs="Times New Roman"/>
        </w:rPr>
        <w:fldChar w:fldCharType="begin" w:fldLock="1"/>
      </w:r>
      <w:r w:rsidR="006B4134" w:rsidRPr="00416ADE">
        <w:rPr>
          <w:rFonts w:cs="Times New Roman"/>
        </w:rPr>
        <w:instrText>ADDIN CSL_CITATION {"citationItems":[{"id":"ITEM-1","itemData":{"ISSN":"2798-8767","abstract":"Composite is a combination of several or more different materials, which produce better properties than their composition properties. The process of making composites can be done with a pressing method which can reduce voids. This pressing method can use a hydraulic press machine. This study aims to design and analyze a hydraulic press machine with a capacity of 20 tons. The design process begins with designing a 3D model using Solidwork Software. Numerical simulation using the finite element method by providing several variations in pressure loads ranging from 5-20 MPa. The results of the analysis show that the maximum von Mises stress is 79.70 MPa with a maximum deformation of 0.0176 mm and the smallest value of safety factor is 2.595. Based on these results, the press machine design is claimed to be safe to operate.","author":[{"dropping-particle":"","family":"Syaukani","given":"Muhammad","non-dropping-particle":"","parse-names":false,"suffix":""},{"dropping-particle":"","family":"Paundra","given":"Fajar","non-dropping-particle":"","parse-names":false,"suffix":""},{"dropping-particle":"","family":"Qalbina","given":"Fitrah","non-dropping-particle":"","parse-names":false,"suffix":""},{"dropping-particle":"","family":"Arirohman","given":"Ilham Dwi","non-dropping-particle":"","parse-names":false,"suffix":""},{"dropping-particle":"","family":"Yunesti","given":"Putty","non-dropping-particle":"","parse-names":false,"suffix":""},{"dropping-particle":"","family":"Sabar","given":"Sabar","non-dropping-particle":"","parse-names":false,"suffix":""}],"container-title":"Journal of Science, Technology, and Visual Culture","id":"ITEM-1","issue":"1","issued":{"date-parts":[["2021"]]},"page":"29-34","title":"Desain dan Analisis Mesin Press Komposit Kapasitas 20 Ton","type":"article-journal","volume":"1"},"uris":["http://www.mendeley.com/documents/?uuid=a83a46ba-61df-4e28-ae2d-6d04e3a7e210"]}],"mendeley":{"formattedCitation":"[11]","plainTextFormattedCitation":"[11]","previouslyFormattedCitation":"[11]"},"properties":{"noteIndex":0},"schema":"https://github.com/citation-style-language/schema/raw/master/csl-citation.json"}</w:instrText>
      </w:r>
      <w:r w:rsidRPr="00416ADE">
        <w:rPr>
          <w:rFonts w:cs="Times New Roman"/>
        </w:rPr>
        <w:fldChar w:fldCharType="separate"/>
      </w:r>
      <w:r w:rsidRPr="00416ADE">
        <w:rPr>
          <w:rFonts w:cs="Times New Roman"/>
          <w:noProof/>
        </w:rPr>
        <w:t>[11]</w:t>
      </w:r>
      <w:r w:rsidRPr="00416ADE">
        <w:rPr>
          <w:rFonts w:cs="Times New Roman"/>
        </w:rPr>
        <w:fldChar w:fldCharType="end"/>
      </w:r>
      <w:r w:rsidR="005B4FF1" w:rsidRPr="00416ADE">
        <w:rPr>
          <w:rFonts w:cs="Times New Roman"/>
        </w:rPr>
        <w:t>.</w:t>
      </w:r>
    </w:p>
    <w:p w14:paraId="13E92FB5" w14:textId="633D7A7D" w:rsidR="00426341" w:rsidRPr="00416ADE" w:rsidRDefault="00426341">
      <w:pPr>
        <w:rPr>
          <w:rFonts w:cs="Times New Roman"/>
        </w:rPr>
      </w:pPr>
      <w:r w:rsidRPr="00416ADE">
        <w:rPr>
          <w:rFonts w:cs="Times New Roman"/>
        </w:rPr>
        <w:br w:type="page"/>
      </w:r>
    </w:p>
    <w:p w14:paraId="1CD06513" w14:textId="42C78DA7" w:rsidR="000B4F4C" w:rsidRPr="00416ADE" w:rsidRDefault="00F95408" w:rsidP="007706FF">
      <w:pPr>
        <w:pStyle w:val="Heading1"/>
        <w:rPr>
          <w:rFonts w:cs="Times New Roman"/>
        </w:rPr>
      </w:pPr>
      <w:r w:rsidRPr="00416ADE">
        <w:rPr>
          <w:rFonts w:cs="Times New Roman"/>
        </w:rPr>
        <w:lastRenderedPageBreak/>
        <w:br/>
      </w:r>
      <w:bookmarkStart w:id="143" w:name="_Toc112357631"/>
      <w:r w:rsidRPr="00416ADE">
        <w:rPr>
          <w:rFonts w:cs="Times New Roman"/>
        </w:rPr>
        <w:t>HASIL DAN PEMBAHASAN</w:t>
      </w:r>
      <w:bookmarkEnd w:id="143"/>
    </w:p>
    <w:p w14:paraId="4D72DBB5" w14:textId="77777777" w:rsidR="00F95408" w:rsidRPr="00416ADE" w:rsidRDefault="00F95408">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144" w:name="_Toc100692017"/>
      <w:bookmarkStart w:id="145" w:name="_Toc100692578"/>
      <w:bookmarkStart w:id="146" w:name="_Toc100692984"/>
      <w:bookmarkStart w:id="147" w:name="_Toc100693120"/>
      <w:bookmarkStart w:id="148" w:name="_Toc100693203"/>
      <w:bookmarkStart w:id="149" w:name="_Toc100693303"/>
      <w:bookmarkStart w:id="150" w:name="_Toc100693373"/>
      <w:bookmarkStart w:id="151" w:name="_Toc100693781"/>
      <w:bookmarkStart w:id="152" w:name="_Toc110084946"/>
      <w:bookmarkStart w:id="153" w:name="_Toc110153722"/>
      <w:bookmarkStart w:id="154" w:name="_Toc110160214"/>
      <w:bookmarkStart w:id="155" w:name="_Toc110160265"/>
      <w:bookmarkStart w:id="156" w:name="_Toc110160394"/>
      <w:bookmarkStart w:id="157" w:name="_Toc110160596"/>
      <w:bookmarkStart w:id="158" w:name="_Toc110160723"/>
      <w:bookmarkStart w:id="159" w:name="_Toc110160796"/>
      <w:bookmarkStart w:id="160" w:name="_Toc110160989"/>
      <w:bookmarkStart w:id="161" w:name="_Toc110161053"/>
      <w:bookmarkStart w:id="162" w:name="_Toc110161120"/>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14:paraId="6A56200A" w14:textId="77777777" w:rsidR="00F95408" w:rsidRPr="00416ADE" w:rsidRDefault="00F95408">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163" w:name="_Toc100692018"/>
      <w:bookmarkStart w:id="164" w:name="_Toc100692579"/>
      <w:bookmarkStart w:id="165" w:name="_Toc100692985"/>
      <w:bookmarkStart w:id="166" w:name="_Toc100693121"/>
      <w:bookmarkStart w:id="167" w:name="_Toc100693204"/>
      <w:bookmarkStart w:id="168" w:name="_Toc100693304"/>
      <w:bookmarkStart w:id="169" w:name="_Toc100693374"/>
      <w:bookmarkStart w:id="170" w:name="_Toc100693782"/>
      <w:bookmarkStart w:id="171" w:name="_Toc110084947"/>
      <w:bookmarkStart w:id="172" w:name="_Toc110153723"/>
      <w:bookmarkStart w:id="173" w:name="_Toc110160215"/>
      <w:bookmarkStart w:id="174" w:name="_Toc110160266"/>
      <w:bookmarkStart w:id="175" w:name="_Toc110160395"/>
      <w:bookmarkStart w:id="176" w:name="_Toc110160597"/>
      <w:bookmarkStart w:id="177" w:name="_Toc110160724"/>
      <w:bookmarkStart w:id="178" w:name="_Toc110160797"/>
      <w:bookmarkStart w:id="179" w:name="_Toc110160990"/>
      <w:bookmarkStart w:id="180" w:name="_Toc110161054"/>
      <w:bookmarkStart w:id="181" w:name="_Toc110161121"/>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p>
    <w:p w14:paraId="07D53A13" w14:textId="77777777" w:rsidR="00F95408" w:rsidRPr="00416ADE" w:rsidRDefault="00F95408">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182" w:name="_Toc100692019"/>
      <w:bookmarkStart w:id="183" w:name="_Toc100692580"/>
      <w:bookmarkStart w:id="184" w:name="_Toc100692986"/>
      <w:bookmarkStart w:id="185" w:name="_Toc100693122"/>
      <w:bookmarkStart w:id="186" w:name="_Toc100693205"/>
      <w:bookmarkStart w:id="187" w:name="_Toc100693305"/>
      <w:bookmarkStart w:id="188" w:name="_Toc100693375"/>
      <w:bookmarkStart w:id="189" w:name="_Toc100693783"/>
      <w:bookmarkStart w:id="190" w:name="_Toc110084948"/>
      <w:bookmarkStart w:id="191" w:name="_Toc110153724"/>
      <w:bookmarkStart w:id="192" w:name="_Toc110160216"/>
      <w:bookmarkStart w:id="193" w:name="_Toc110160267"/>
      <w:bookmarkStart w:id="194" w:name="_Toc110160396"/>
      <w:bookmarkStart w:id="195" w:name="_Toc110160598"/>
      <w:bookmarkStart w:id="196" w:name="_Toc110160725"/>
      <w:bookmarkStart w:id="197" w:name="_Toc110160798"/>
      <w:bookmarkStart w:id="198" w:name="_Toc110160991"/>
      <w:bookmarkStart w:id="199" w:name="_Toc110161055"/>
      <w:bookmarkStart w:id="200" w:name="_Toc110161122"/>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p>
    <w:p w14:paraId="01C23C42" w14:textId="7DA5A1AB" w:rsidR="000B4F4C" w:rsidRPr="00416ADE" w:rsidRDefault="000B4F4C" w:rsidP="00CE2B06">
      <w:pPr>
        <w:pStyle w:val="kkpheading-2"/>
        <w:rPr>
          <w:rFonts w:cs="Times New Roman"/>
        </w:rPr>
      </w:pPr>
      <w:bookmarkStart w:id="201" w:name="_Toc112357632"/>
      <w:r w:rsidRPr="00416ADE">
        <w:rPr>
          <w:rFonts w:cs="Times New Roman"/>
        </w:rPr>
        <w:t>Profil Perusahaan</w:t>
      </w:r>
      <w:bookmarkEnd w:id="201"/>
    </w:p>
    <w:p w14:paraId="0D4E87C9" w14:textId="2287B5DD" w:rsidR="002E5A03" w:rsidRPr="00416ADE" w:rsidRDefault="002E5A03" w:rsidP="00935F36">
      <w:pPr>
        <w:pStyle w:val="kkpheading-3"/>
        <w:rPr>
          <w:rFonts w:ascii="Times New Roman" w:hAnsi="Times New Roman" w:cs="Times New Roman"/>
        </w:rPr>
      </w:pPr>
      <w:r w:rsidRPr="00416ADE">
        <w:rPr>
          <w:rFonts w:ascii="Times New Roman" w:hAnsi="Times New Roman" w:cs="Times New Roman"/>
        </w:rPr>
        <w:t>Sejarah Singkat Perusahaan</w:t>
      </w:r>
    </w:p>
    <w:p w14:paraId="64538A4D" w14:textId="28F53B75" w:rsidR="000D2A4C" w:rsidRPr="00416ADE" w:rsidRDefault="002E5A03" w:rsidP="002E5A03">
      <w:pPr>
        <w:pStyle w:val="kkpparagraph-1"/>
        <w:rPr>
          <w:rFonts w:cs="Times New Roman"/>
        </w:rPr>
      </w:pPr>
      <w:r w:rsidRPr="00416ADE">
        <w:rPr>
          <w:rFonts w:cs="Times New Roman"/>
        </w:rPr>
        <w:t xml:space="preserve">PT. Mitsubishi Motors Krama Yudha Indonesia atau sering disingkat dengan nama PT. MMKI </w:t>
      </w:r>
      <w:r w:rsidR="000D2A4C" w:rsidRPr="00416ADE">
        <w:rPr>
          <w:rFonts w:cs="Times New Roman"/>
        </w:rPr>
        <w:t xml:space="preserve">berdiri sejak tahun 2015 </w:t>
      </w:r>
      <w:r w:rsidR="0017729C" w:rsidRPr="00416ADE">
        <w:rPr>
          <w:rFonts w:cs="Times New Roman"/>
        </w:rPr>
        <w:t>yang berlokasi di kawasan industri GIIC Cikarang Kabupaten Bekasi</w:t>
      </w:r>
      <w:r w:rsidR="007C1B74" w:rsidRPr="00416ADE">
        <w:rPr>
          <w:rFonts w:cs="Times New Roman"/>
        </w:rPr>
        <w:t xml:space="preserve"> </w:t>
      </w:r>
      <w:r w:rsidR="000D2A4C" w:rsidRPr="00416ADE">
        <w:rPr>
          <w:rFonts w:cs="Times New Roman"/>
        </w:rPr>
        <w:t>dan mulai beroperasi</w:t>
      </w:r>
      <w:r w:rsidR="007C1B74" w:rsidRPr="00416ADE">
        <w:rPr>
          <w:rFonts w:cs="Times New Roman"/>
        </w:rPr>
        <w:t xml:space="preserve"> </w:t>
      </w:r>
      <w:r w:rsidR="000D2A4C" w:rsidRPr="00416ADE">
        <w:rPr>
          <w:rFonts w:cs="Times New Roman"/>
        </w:rPr>
        <w:t xml:space="preserve">melakukan produksi sejak sekitar akhir tahun 2016. PT. MMKI </w:t>
      </w:r>
      <w:r w:rsidRPr="00416ADE">
        <w:rPr>
          <w:rFonts w:cs="Times New Roman"/>
        </w:rPr>
        <w:t xml:space="preserve">adalah merupakan perusahaan </w:t>
      </w:r>
      <w:r w:rsidR="000D2A4C" w:rsidRPr="00416ADE">
        <w:rPr>
          <w:rFonts w:cs="Times New Roman"/>
        </w:rPr>
        <w:t xml:space="preserve">yang bergerak dalam bidang </w:t>
      </w:r>
      <w:r w:rsidRPr="00416ADE">
        <w:rPr>
          <w:rFonts w:cs="Times New Roman"/>
        </w:rPr>
        <w:t>otomotif</w:t>
      </w:r>
      <w:r w:rsidR="000D2A4C" w:rsidRPr="00416ADE">
        <w:rPr>
          <w:rFonts w:cs="Times New Roman"/>
        </w:rPr>
        <w:t xml:space="preserve"> yang memproduksi kendaraan roda empat dengan merek dagang </w:t>
      </w:r>
      <w:r w:rsidR="00500CA2" w:rsidRPr="00416ADE">
        <w:rPr>
          <w:rFonts w:cs="Times New Roman"/>
        </w:rPr>
        <w:t xml:space="preserve">Mitsubishi </w:t>
      </w:r>
      <w:r w:rsidR="000D2A4C" w:rsidRPr="00416ADE">
        <w:rPr>
          <w:rFonts w:cs="Times New Roman"/>
        </w:rPr>
        <w:t xml:space="preserve">dibawah naungan </w:t>
      </w:r>
      <w:r w:rsidR="00500CA2" w:rsidRPr="00416ADE">
        <w:rPr>
          <w:rFonts w:cs="Times New Roman"/>
        </w:rPr>
        <w:t xml:space="preserve">Mitsubishi Coroporation Japan, PT. Krama Yudha, dan </w:t>
      </w:r>
      <w:r w:rsidR="000D2A4C" w:rsidRPr="00416ADE">
        <w:rPr>
          <w:rFonts w:cs="Times New Roman"/>
        </w:rPr>
        <w:t>Mitsubishi Motors Corporation J</w:t>
      </w:r>
      <w:r w:rsidR="00500CA2" w:rsidRPr="00416ADE">
        <w:rPr>
          <w:rFonts w:cs="Times New Roman"/>
        </w:rPr>
        <w:t>apan</w:t>
      </w:r>
      <w:r w:rsidR="000D2A4C" w:rsidRPr="00416ADE">
        <w:rPr>
          <w:rFonts w:cs="Times New Roman"/>
        </w:rPr>
        <w:t>.</w:t>
      </w:r>
    </w:p>
    <w:p w14:paraId="7510A130" w14:textId="4151ED56" w:rsidR="002E5A03" w:rsidRPr="00416ADE" w:rsidRDefault="000D2A4C" w:rsidP="002E5A03">
      <w:pPr>
        <w:pStyle w:val="kkpparagraph-1"/>
        <w:rPr>
          <w:rFonts w:cs="Times New Roman"/>
        </w:rPr>
      </w:pPr>
      <w:r w:rsidRPr="00416ADE">
        <w:rPr>
          <w:rFonts w:cs="Times New Roman"/>
        </w:rPr>
        <w:t xml:space="preserve">PT. MMKI yang dalam awal perjalanannya </w:t>
      </w:r>
      <w:r w:rsidR="0017729C" w:rsidRPr="00416ADE">
        <w:rPr>
          <w:rFonts w:cs="Times New Roman"/>
        </w:rPr>
        <w:t xml:space="preserve">di akhir tahun 2016 </w:t>
      </w:r>
      <w:r w:rsidRPr="00416ADE">
        <w:rPr>
          <w:rFonts w:cs="Times New Roman"/>
        </w:rPr>
        <w:t xml:space="preserve">memproduksi kendaraan SUV </w:t>
      </w:r>
      <w:r w:rsidR="0017729C" w:rsidRPr="00416ADE">
        <w:rPr>
          <w:rFonts w:cs="Times New Roman"/>
        </w:rPr>
        <w:t xml:space="preserve">Mitsubishi </w:t>
      </w:r>
      <w:r w:rsidRPr="00416ADE">
        <w:rPr>
          <w:rFonts w:cs="Times New Roman"/>
        </w:rPr>
        <w:t>New Pajero Sport yang merupakan lokalisasi produksi yang sebelumnya dilakukan di Mitsubishi Motors Thailand</w:t>
      </w:r>
      <w:r w:rsidR="0017729C" w:rsidRPr="00416ADE">
        <w:rPr>
          <w:rFonts w:cs="Times New Roman"/>
        </w:rPr>
        <w:t>. Kemudian kurang lebih satu tahun kemudian meluncurkan produk barunya yaitu Mitsubishi Xpander yang merupakan mobil kelas Low MPV dengan konsep yang benar-benar baru</w:t>
      </w:r>
      <w:r w:rsidR="007C1B74" w:rsidRPr="00416ADE">
        <w:rPr>
          <w:rFonts w:cs="Times New Roman"/>
        </w:rPr>
        <w:t xml:space="preserve"> sehingga sering dianggap sebagai model bobil yang mengubah peta persaingan industri otomotif di Indonesia saat ini</w:t>
      </w:r>
      <w:r w:rsidR="0017729C" w:rsidRPr="00416ADE">
        <w:rPr>
          <w:rFonts w:cs="Times New Roman"/>
        </w:rPr>
        <w:t>. Mobil ini cukup sukses dalam hal penjualan hingga saat ini dan telah mengalami beberapa pembaharuan</w:t>
      </w:r>
      <w:r w:rsidR="00C80CE0" w:rsidRPr="00416ADE">
        <w:rPr>
          <w:rFonts w:cs="Times New Roman"/>
        </w:rPr>
        <w:t xml:space="preserve"> dan penambahan versi dalam bentuk SUV.</w:t>
      </w:r>
    </w:p>
    <w:p w14:paraId="138E65DA" w14:textId="4CE9540E" w:rsidR="000B4F4C" w:rsidRPr="00416ADE" w:rsidRDefault="000B4F4C" w:rsidP="00935F36">
      <w:pPr>
        <w:pStyle w:val="kkpheading-3"/>
        <w:rPr>
          <w:rFonts w:ascii="Times New Roman" w:hAnsi="Times New Roman" w:cs="Times New Roman"/>
        </w:rPr>
      </w:pPr>
      <w:r w:rsidRPr="00416ADE">
        <w:rPr>
          <w:rFonts w:ascii="Times New Roman" w:hAnsi="Times New Roman" w:cs="Times New Roman"/>
        </w:rPr>
        <w:t xml:space="preserve">Visi dan Misi </w:t>
      </w:r>
    </w:p>
    <w:p w14:paraId="438AA33A" w14:textId="1E7745CA" w:rsidR="007C1B74" w:rsidRPr="00416ADE" w:rsidRDefault="00C80CE0" w:rsidP="007C1B74">
      <w:pPr>
        <w:pStyle w:val="kkpparagraph-1"/>
        <w:rPr>
          <w:rFonts w:cs="Times New Roman"/>
        </w:rPr>
      </w:pPr>
      <w:r w:rsidRPr="00416ADE">
        <w:rPr>
          <w:rFonts w:cs="Times New Roman"/>
        </w:rPr>
        <w:t>Visi PT. MMKI adalah untuk menjadikan Mitsubishi sebagai merek kendaraan yang paling handal di Indonesia.</w:t>
      </w:r>
    </w:p>
    <w:p w14:paraId="5D0B0EE3" w14:textId="6D810553" w:rsidR="00C80CE0" w:rsidRPr="00416ADE" w:rsidRDefault="00C80CE0" w:rsidP="00C80CE0">
      <w:pPr>
        <w:pStyle w:val="kkpparagraph-1"/>
        <w:rPr>
          <w:rFonts w:cs="Times New Roman"/>
        </w:rPr>
      </w:pPr>
      <w:r w:rsidRPr="00416ADE">
        <w:rPr>
          <w:rFonts w:cs="Times New Roman"/>
        </w:rPr>
        <w:lastRenderedPageBreak/>
        <w:t>Sedangkan misi PT. MMKI adalah:</w:t>
      </w:r>
    </w:p>
    <w:p w14:paraId="3ED44382" w14:textId="77777777" w:rsidR="00C80CE0" w:rsidRPr="00416ADE" w:rsidRDefault="00C80CE0">
      <w:pPr>
        <w:pStyle w:val="kkpparagraph-1"/>
        <w:numPr>
          <w:ilvl w:val="0"/>
          <w:numId w:val="22"/>
        </w:numPr>
        <w:rPr>
          <w:rFonts w:cs="Times New Roman"/>
        </w:rPr>
      </w:pPr>
      <w:r w:rsidRPr="00416ADE">
        <w:rPr>
          <w:rFonts w:cs="Times New Roman"/>
        </w:rPr>
        <w:t>Memberikan kebahagiaan dan kesuksesan kepada konsumen kami</w:t>
      </w:r>
    </w:p>
    <w:p w14:paraId="702EA59E" w14:textId="77777777" w:rsidR="00C80CE0" w:rsidRPr="00416ADE" w:rsidRDefault="00C80CE0">
      <w:pPr>
        <w:pStyle w:val="kkpparagraph-1"/>
        <w:numPr>
          <w:ilvl w:val="0"/>
          <w:numId w:val="22"/>
        </w:numPr>
        <w:rPr>
          <w:rFonts w:cs="Times New Roman"/>
        </w:rPr>
      </w:pPr>
      <w:r w:rsidRPr="00416ADE">
        <w:rPr>
          <w:rFonts w:cs="Times New Roman"/>
        </w:rPr>
        <w:t>Berambisi untuk mengeksplorasi</w:t>
      </w:r>
    </w:p>
    <w:p w14:paraId="4894A4F8" w14:textId="77777777" w:rsidR="00C80CE0" w:rsidRPr="00416ADE" w:rsidRDefault="00C80CE0">
      <w:pPr>
        <w:pStyle w:val="kkpparagraph-1"/>
        <w:numPr>
          <w:ilvl w:val="0"/>
          <w:numId w:val="22"/>
        </w:numPr>
        <w:rPr>
          <w:rFonts w:cs="Times New Roman"/>
        </w:rPr>
      </w:pPr>
      <w:r w:rsidRPr="00416ADE">
        <w:rPr>
          <w:rFonts w:cs="Times New Roman"/>
        </w:rPr>
        <w:t>Berkontribusi untuk masyarakat</w:t>
      </w:r>
    </w:p>
    <w:p w14:paraId="09B63DFD" w14:textId="0F819F9E" w:rsidR="00C80CE0" w:rsidRPr="00416ADE" w:rsidRDefault="00F91D7C" w:rsidP="00C80CE0">
      <w:pPr>
        <w:pStyle w:val="kkpparagraph-1"/>
        <w:rPr>
          <w:rFonts w:cs="Times New Roman"/>
        </w:rPr>
      </w:pPr>
      <w:r w:rsidRPr="00416ADE">
        <w:rPr>
          <w:rFonts w:cs="Times New Roman"/>
        </w:rPr>
        <w:br/>
      </w:r>
    </w:p>
    <w:p w14:paraId="58E626AD" w14:textId="39D4F806" w:rsidR="000B4F4C" w:rsidRPr="00416ADE" w:rsidRDefault="000B4F4C" w:rsidP="00935F36">
      <w:pPr>
        <w:pStyle w:val="kkpheading-3"/>
        <w:rPr>
          <w:rFonts w:ascii="Times New Roman" w:hAnsi="Times New Roman" w:cs="Times New Roman"/>
        </w:rPr>
      </w:pPr>
      <w:r w:rsidRPr="00416ADE">
        <w:rPr>
          <w:rFonts w:ascii="Times New Roman" w:hAnsi="Times New Roman" w:cs="Times New Roman"/>
        </w:rPr>
        <w:t>Struktur Organisasi</w:t>
      </w:r>
    </w:p>
    <w:p w14:paraId="094AEC6E" w14:textId="77777777" w:rsidR="00167CA0" w:rsidRPr="00416ADE" w:rsidRDefault="005E0274" w:rsidP="00242963">
      <w:pPr>
        <w:pStyle w:val="GambardanTabel"/>
        <w:rPr>
          <w:rFonts w:cs="Times New Roman"/>
        </w:rPr>
      </w:pPr>
      <w:r w:rsidRPr="00416ADE">
        <w:rPr>
          <w:rFonts w:cs="Times New Roman"/>
        </w:rPr>
        <w:drawing>
          <wp:inline distT="0" distB="0" distL="0" distR="0" wp14:anchorId="4F84E1AF" wp14:editId="21ECF71B">
            <wp:extent cx="4265488" cy="204216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14979" cy="2065855"/>
                    </a:xfrm>
                    <a:prstGeom prst="rect">
                      <a:avLst/>
                    </a:prstGeom>
                    <a:noFill/>
                  </pic:spPr>
                </pic:pic>
              </a:graphicData>
            </a:graphic>
          </wp:inline>
        </w:drawing>
      </w:r>
    </w:p>
    <w:p w14:paraId="78600860" w14:textId="61976EDF" w:rsidR="006C4E6F" w:rsidRPr="00416ADE" w:rsidRDefault="00167CA0" w:rsidP="006C4E6F">
      <w:pPr>
        <w:pStyle w:val="Caption"/>
        <w:rPr>
          <w:rFonts w:ascii="Times New Roman" w:hAnsi="Times New Roman" w:cs="Times New Roman"/>
        </w:rPr>
      </w:pPr>
      <w:bookmarkStart w:id="202" w:name="_Toc112357675"/>
      <w:r w:rsidRPr="00416ADE">
        <w:rPr>
          <w:rFonts w:ascii="Times New Roman" w:hAnsi="Times New Roman" w:cs="Times New Roman"/>
        </w:rPr>
        <w:t>Gambar</w:t>
      </w:r>
      <w:r w:rsidR="006C4E6F"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1</w:t>
      </w:r>
      <w:r w:rsidR="00000000" w:rsidRPr="00416ADE">
        <w:rPr>
          <w:rFonts w:ascii="Times New Roman" w:hAnsi="Times New Roman" w:cs="Times New Roman"/>
          <w:noProof/>
        </w:rPr>
        <w:fldChar w:fldCharType="end"/>
      </w:r>
      <w:r w:rsidR="00F95F05" w:rsidRPr="00416ADE">
        <w:rPr>
          <w:rFonts w:ascii="Times New Roman" w:hAnsi="Times New Roman" w:cs="Times New Roman"/>
        </w:rPr>
        <w:t>. Struktur Organisasi</w:t>
      </w:r>
      <w:bookmarkEnd w:id="202"/>
    </w:p>
    <w:p w14:paraId="10669A76" w14:textId="3E14CBB2" w:rsidR="000B4F4C" w:rsidRPr="00416ADE" w:rsidRDefault="00DA7E15" w:rsidP="00CE2B06">
      <w:pPr>
        <w:pStyle w:val="kkpheading-2"/>
        <w:rPr>
          <w:rFonts w:cs="Times New Roman"/>
        </w:rPr>
      </w:pPr>
      <w:bookmarkStart w:id="203" w:name="_Toc112357633"/>
      <w:r w:rsidRPr="00416ADE">
        <w:rPr>
          <w:rFonts w:cs="Times New Roman"/>
        </w:rPr>
        <w:t>Analisis</w:t>
      </w:r>
      <w:bookmarkEnd w:id="203"/>
    </w:p>
    <w:p w14:paraId="31AE7084" w14:textId="321A247F" w:rsidR="00EE6361" w:rsidRPr="00416ADE" w:rsidRDefault="00693A28" w:rsidP="00935F36">
      <w:pPr>
        <w:pStyle w:val="kkpheading-3"/>
        <w:rPr>
          <w:rFonts w:ascii="Times New Roman" w:hAnsi="Times New Roman" w:cs="Times New Roman"/>
        </w:rPr>
      </w:pPr>
      <w:bookmarkStart w:id="204" w:name="_Hlk110168814"/>
      <w:r w:rsidRPr="00416ADE">
        <w:rPr>
          <w:rFonts w:ascii="Times New Roman" w:hAnsi="Times New Roman" w:cs="Times New Roman"/>
        </w:rPr>
        <w:t>Analisis</w:t>
      </w:r>
      <w:r w:rsidR="004B0A5C" w:rsidRPr="00416ADE">
        <w:rPr>
          <w:rFonts w:ascii="Times New Roman" w:hAnsi="Times New Roman" w:cs="Times New Roman"/>
        </w:rPr>
        <w:t xml:space="preserve"> Sistem Yang Berjalan</w:t>
      </w:r>
      <w:bookmarkEnd w:id="204"/>
    </w:p>
    <w:p w14:paraId="6FD784B3" w14:textId="22939628" w:rsidR="00D53F6F" w:rsidRPr="00416ADE" w:rsidRDefault="00DA7E15" w:rsidP="00D53F6F">
      <w:pPr>
        <w:pStyle w:val="kkpparagraph-1"/>
        <w:rPr>
          <w:rFonts w:cs="Times New Roman"/>
        </w:rPr>
      </w:pPr>
      <w:r w:rsidRPr="00416ADE">
        <w:rPr>
          <w:rFonts w:cs="Times New Roman"/>
        </w:rPr>
        <w:t>Saat ini sistem pelaporan untuk hasil capaian dan masalah-masalah yang terjadi selama proses produksi setiap shift-nya masih menggunakan aplikasi Microsoft Excel, baik dalam hal penginputan maupun penyimpanan data</w:t>
      </w:r>
      <w:r w:rsidR="004B0A5C" w:rsidRPr="00416ADE">
        <w:rPr>
          <w:rFonts w:cs="Times New Roman"/>
        </w:rPr>
        <w:t xml:space="preserve"> dan penyajian laporan</w:t>
      </w:r>
      <w:r w:rsidRPr="00416ADE">
        <w:rPr>
          <w:rFonts w:cs="Times New Roman"/>
        </w:rPr>
        <w:t>nya</w:t>
      </w:r>
      <w:r w:rsidR="003328E9" w:rsidRPr="00416ADE">
        <w:rPr>
          <w:rFonts w:cs="Times New Roman"/>
        </w:rPr>
        <w:t>. Adapun alur proses sistem yang berjalan saat ini adalah sebagai berikut</w:t>
      </w:r>
      <w:r w:rsidR="00693A28" w:rsidRPr="00416ADE">
        <w:rPr>
          <w:rFonts w:cs="Times New Roman"/>
        </w:rPr>
        <w:t xml:space="preserve">: </w:t>
      </w:r>
    </w:p>
    <w:p w14:paraId="3492BFFD" w14:textId="77777777" w:rsidR="006C4E6F" w:rsidRPr="00416ADE" w:rsidRDefault="003B288D" w:rsidP="00242963">
      <w:pPr>
        <w:pStyle w:val="GambardanTabel"/>
        <w:rPr>
          <w:rFonts w:cs="Times New Roman"/>
        </w:rPr>
      </w:pPr>
      <w:r w:rsidRPr="00416ADE">
        <w:rPr>
          <w:rFonts w:cs="Times New Roman"/>
        </w:rPr>
        <w:lastRenderedPageBreak/>
        <w:drawing>
          <wp:inline distT="0" distB="0" distL="0" distR="0" wp14:anchorId="2D35A847" wp14:editId="61011D97">
            <wp:extent cx="3533756" cy="3124200"/>
            <wp:effectExtent l="0" t="0" r="0" b="0"/>
            <wp:docPr id="20" name="Picture 2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imeline&#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40131" cy="3129836"/>
                    </a:xfrm>
                    <a:prstGeom prst="rect">
                      <a:avLst/>
                    </a:prstGeom>
                    <a:noFill/>
                    <a:ln>
                      <a:noFill/>
                    </a:ln>
                  </pic:spPr>
                </pic:pic>
              </a:graphicData>
            </a:graphic>
          </wp:inline>
        </w:drawing>
      </w:r>
    </w:p>
    <w:p w14:paraId="5346393D" w14:textId="2FB49183" w:rsidR="006C4E6F" w:rsidRPr="00416ADE" w:rsidRDefault="006C4E6F" w:rsidP="00935F36">
      <w:pPr>
        <w:pStyle w:val="Caption"/>
        <w:rPr>
          <w:rFonts w:ascii="Times New Roman" w:hAnsi="Times New Roman" w:cs="Times New Roman"/>
        </w:rPr>
      </w:pPr>
      <w:bookmarkStart w:id="205" w:name="_Toc112357676"/>
      <w:r w:rsidRPr="00416ADE">
        <w:rPr>
          <w:rFonts w:ascii="Times New Roman" w:hAnsi="Times New Roman" w:cs="Times New Roman"/>
        </w:rPr>
        <w:t>Gambar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2</w:t>
      </w:r>
      <w:r w:rsidR="00000000" w:rsidRPr="00416ADE">
        <w:rPr>
          <w:rFonts w:ascii="Times New Roman" w:hAnsi="Times New Roman" w:cs="Times New Roman"/>
          <w:noProof/>
        </w:rPr>
        <w:fldChar w:fldCharType="end"/>
      </w:r>
      <w:r w:rsidR="00920283" w:rsidRPr="00416ADE">
        <w:rPr>
          <w:rFonts w:ascii="Times New Roman" w:hAnsi="Times New Roman" w:cs="Times New Roman"/>
        </w:rPr>
        <w:t>.</w:t>
      </w:r>
      <w:r w:rsidR="00F95F05" w:rsidRPr="00416ADE">
        <w:rPr>
          <w:rFonts w:ascii="Times New Roman" w:hAnsi="Times New Roman" w:cs="Times New Roman"/>
        </w:rPr>
        <w:t xml:space="preserve"> </w:t>
      </w:r>
      <w:r w:rsidR="00920283" w:rsidRPr="00416ADE">
        <w:rPr>
          <w:rFonts w:ascii="Times New Roman" w:hAnsi="Times New Roman" w:cs="Times New Roman"/>
        </w:rPr>
        <w:t>Flowchart Sistem Yang Berjalan</w:t>
      </w:r>
      <w:bookmarkEnd w:id="205"/>
    </w:p>
    <w:p w14:paraId="2AC2E1FB" w14:textId="79002CB1" w:rsidR="0015790D" w:rsidRPr="00416ADE" w:rsidRDefault="0015790D" w:rsidP="0015790D">
      <w:pPr>
        <w:pStyle w:val="kkpparagraph-1"/>
        <w:rPr>
          <w:rFonts w:cs="Times New Roman"/>
        </w:rPr>
      </w:pPr>
      <w:r w:rsidRPr="00416ADE">
        <w:rPr>
          <w:rFonts w:cs="Times New Roman"/>
        </w:rPr>
        <w:t>Analisis flowchart sistem yang berjalan:</w:t>
      </w:r>
    </w:p>
    <w:p w14:paraId="548B2668" w14:textId="425B46F6" w:rsidR="0015790D" w:rsidRPr="00416ADE" w:rsidRDefault="0015790D" w:rsidP="00754FE1">
      <w:pPr>
        <w:pStyle w:val="kkpheading-4"/>
        <w:numPr>
          <w:ilvl w:val="3"/>
          <w:numId w:val="28"/>
        </w:numPr>
        <w:rPr>
          <w:rFonts w:ascii="Times New Roman" w:hAnsi="Times New Roman" w:cs="Times New Roman"/>
        </w:rPr>
      </w:pPr>
      <w:r w:rsidRPr="00416ADE">
        <w:rPr>
          <w:rFonts w:ascii="Times New Roman" w:hAnsi="Times New Roman" w:cs="Times New Roman"/>
        </w:rPr>
        <w:t xml:space="preserve">Leader mencetak form </w:t>
      </w:r>
      <w:r w:rsidR="00AC58DC" w:rsidRPr="00416ADE">
        <w:rPr>
          <w:rFonts w:ascii="Times New Roman" w:hAnsi="Times New Roman" w:cs="Times New Roman"/>
        </w:rPr>
        <w:t>Daily Report Sheet per item produksi, kemudian mencatat semua data yang dibutuhkan terkait dengan produksi untuk masing-masing item yang diproduksi.</w:t>
      </w:r>
    </w:p>
    <w:p w14:paraId="42BE359E" w14:textId="7F3A0F69" w:rsidR="00AC58DC" w:rsidRPr="00416ADE" w:rsidRDefault="00AC58DC" w:rsidP="00754FE1">
      <w:pPr>
        <w:pStyle w:val="kkpheading-4"/>
        <w:numPr>
          <w:ilvl w:val="3"/>
          <w:numId w:val="28"/>
        </w:numPr>
        <w:rPr>
          <w:rFonts w:ascii="Times New Roman" w:hAnsi="Times New Roman" w:cs="Times New Roman"/>
        </w:rPr>
      </w:pPr>
      <w:r w:rsidRPr="00416ADE">
        <w:rPr>
          <w:rFonts w:ascii="Times New Roman" w:hAnsi="Times New Roman" w:cs="Times New Roman"/>
        </w:rPr>
        <w:t>Foreman menerima form Daily Report Sheet yang sudah diisi dengan lengkap oleh Leader</w:t>
      </w:r>
      <w:r w:rsidR="00B818F1" w:rsidRPr="00416ADE">
        <w:rPr>
          <w:rFonts w:ascii="Times New Roman" w:hAnsi="Times New Roman" w:cs="Times New Roman"/>
        </w:rPr>
        <w:t>, kemudian melakukan input kedalam form Daily Report dalam bentuk file Microsoft Excel.</w:t>
      </w:r>
    </w:p>
    <w:p w14:paraId="716E3783" w14:textId="7CB025CB" w:rsidR="00B818F1" w:rsidRPr="00416ADE" w:rsidRDefault="00B818F1" w:rsidP="00754FE1">
      <w:pPr>
        <w:pStyle w:val="kkpheading-4"/>
        <w:numPr>
          <w:ilvl w:val="3"/>
          <w:numId w:val="28"/>
        </w:numPr>
        <w:rPr>
          <w:rFonts w:ascii="Times New Roman" w:hAnsi="Times New Roman" w:cs="Times New Roman"/>
        </w:rPr>
      </w:pPr>
      <w:r w:rsidRPr="00416ADE">
        <w:rPr>
          <w:rFonts w:ascii="Times New Roman" w:hAnsi="Times New Roman" w:cs="Times New Roman"/>
        </w:rPr>
        <w:t>Staff PIC Produksi melakukan penyalinan data yang sudah diinput oleh Foreman dan melakukan input data tambahan kedalam Data Induk gabungan dalam bentuk file Microsoft Excel.</w:t>
      </w:r>
    </w:p>
    <w:p w14:paraId="76F7A6B4" w14:textId="0DF9BA1D" w:rsidR="00B818F1" w:rsidRPr="00416ADE" w:rsidRDefault="00B818F1" w:rsidP="00754FE1">
      <w:pPr>
        <w:pStyle w:val="kkpheading-4"/>
        <w:numPr>
          <w:ilvl w:val="3"/>
          <w:numId w:val="28"/>
        </w:numPr>
        <w:rPr>
          <w:rFonts w:ascii="Times New Roman" w:hAnsi="Times New Roman" w:cs="Times New Roman"/>
        </w:rPr>
      </w:pPr>
      <w:r w:rsidRPr="00416ADE">
        <w:rPr>
          <w:rFonts w:ascii="Times New Roman" w:hAnsi="Times New Roman" w:cs="Times New Roman"/>
        </w:rPr>
        <w:t xml:space="preserve">Staff PIC Produksi melakukan pengolahan data dengan formulasi Microsoft Excel untuk bisa menyajikan </w:t>
      </w:r>
      <w:r w:rsidR="00872C0A" w:rsidRPr="00416ADE">
        <w:rPr>
          <w:rFonts w:ascii="Times New Roman" w:hAnsi="Times New Roman" w:cs="Times New Roman"/>
        </w:rPr>
        <w:t>summary dan visualisasi data menjadi laporan yang dibutuhkan, kemudian menyimpan hasil laporan dalam bentuk file Microsoft Excel ke dalam Shared Folder Internal perusahaan agar bisa diakses oleh atasan atau PIC terkait yang lain.</w:t>
      </w:r>
    </w:p>
    <w:p w14:paraId="4B404BA7" w14:textId="46E8C062" w:rsidR="000B4F4C" w:rsidRPr="00416ADE" w:rsidRDefault="000B4F4C" w:rsidP="00693A28">
      <w:pPr>
        <w:pStyle w:val="kkpheading-3"/>
        <w:rPr>
          <w:rFonts w:ascii="Times New Roman" w:hAnsi="Times New Roman" w:cs="Times New Roman"/>
        </w:rPr>
      </w:pPr>
      <w:r w:rsidRPr="00416ADE">
        <w:rPr>
          <w:rFonts w:ascii="Times New Roman" w:hAnsi="Times New Roman" w:cs="Times New Roman"/>
        </w:rPr>
        <w:t>Analisa Sistem</w:t>
      </w:r>
      <w:r w:rsidR="00915678" w:rsidRPr="00416ADE">
        <w:rPr>
          <w:rFonts w:ascii="Times New Roman" w:hAnsi="Times New Roman" w:cs="Times New Roman"/>
        </w:rPr>
        <w:t xml:space="preserve"> Yang Diusulkan</w:t>
      </w:r>
    </w:p>
    <w:p w14:paraId="06A15D31" w14:textId="441C2E93" w:rsidR="00B92C86" w:rsidRPr="00416ADE" w:rsidRDefault="00B92C86" w:rsidP="00B92C86">
      <w:pPr>
        <w:pStyle w:val="kkpparagraph-1"/>
        <w:rPr>
          <w:rFonts w:cs="Times New Roman"/>
        </w:rPr>
      </w:pPr>
      <w:r w:rsidRPr="00416ADE">
        <w:rPr>
          <w:rFonts w:cs="Times New Roman"/>
        </w:rPr>
        <w:lastRenderedPageBreak/>
        <w:t xml:space="preserve">Analisa kebutuhan sistem secara garis besar membahas tentang kebutuhan sistem aplikasi berbasis web. Dalam tahap sistem yang diusulkan, </w:t>
      </w:r>
      <w:r w:rsidR="009F57C1" w:rsidRPr="00416ADE">
        <w:rPr>
          <w:rFonts w:cs="Times New Roman"/>
        </w:rPr>
        <w:t>Leader produksi</w:t>
      </w:r>
      <w:r w:rsidRPr="00416ADE">
        <w:rPr>
          <w:rFonts w:cs="Times New Roman"/>
        </w:rPr>
        <w:t xml:space="preserve"> dapat menginput data </w:t>
      </w:r>
      <w:r w:rsidR="009F57C1" w:rsidRPr="00416ADE">
        <w:rPr>
          <w:rFonts w:cs="Times New Roman"/>
        </w:rPr>
        <w:t xml:space="preserve">secara langsung </w:t>
      </w:r>
      <w:r w:rsidRPr="00416ADE">
        <w:rPr>
          <w:rFonts w:cs="Times New Roman"/>
        </w:rPr>
        <w:t xml:space="preserve">melalui sistem dengan mudah sehingga tidak perlu </w:t>
      </w:r>
      <w:r w:rsidR="009F57C1" w:rsidRPr="00416ADE">
        <w:rPr>
          <w:rFonts w:cs="Times New Roman"/>
        </w:rPr>
        <w:t xml:space="preserve">mencetak form laporan, staff PIC tidak perlu </w:t>
      </w:r>
      <w:r w:rsidRPr="00416ADE">
        <w:rPr>
          <w:rFonts w:cs="Times New Roman"/>
        </w:rPr>
        <w:t xml:space="preserve">melakukan </w:t>
      </w:r>
      <w:r w:rsidR="00872C0A" w:rsidRPr="00416ADE">
        <w:rPr>
          <w:rFonts w:cs="Times New Roman"/>
        </w:rPr>
        <w:t>proses</w:t>
      </w:r>
      <w:r w:rsidR="00546A8D" w:rsidRPr="00416ADE">
        <w:rPr>
          <w:rFonts w:cs="Times New Roman"/>
        </w:rPr>
        <w:t xml:space="preserve"> penyalinan data </w:t>
      </w:r>
      <w:r w:rsidR="00872C0A" w:rsidRPr="00416ADE">
        <w:rPr>
          <w:rFonts w:cs="Times New Roman"/>
        </w:rPr>
        <w:t>serta pengolahannya untuk dijadikan laporan.</w:t>
      </w:r>
    </w:p>
    <w:p w14:paraId="388E6B88" w14:textId="192537B0" w:rsidR="008A282B" w:rsidRPr="00416ADE" w:rsidRDefault="00546A8D" w:rsidP="00693A28">
      <w:pPr>
        <w:pStyle w:val="kkpparagraph-1"/>
        <w:rPr>
          <w:rFonts w:cs="Times New Roman"/>
        </w:rPr>
      </w:pPr>
      <w:r w:rsidRPr="00416ADE">
        <w:rPr>
          <w:rFonts w:cs="Times New Roman"/>
        </w:rPr>
        <w:t xml:space="preserve">Sehingga dengan sistem baru ini diharapkan laporan bisa diakses secara real time setiap saat oleh </w:t>
      </w:r>
      <w:r w:rsidR="002A0C7C" w:rsidRPr="00416ADE">
        <w:rPr>
          <w:rFonts w:cs="Times New Roman"/>
        </w:rPr>
        <w:t>user yang</w:t>
      </w:r>
      <w:r w:rsidRPr="00416ADE">
        <w:rPr>
          <w:rFonts w:cs="Times New Roman"/>
        </w:rPr>
        <w:t xml:space="preserve"> diberikan ijin akses.</w:t>
      </w:r>
      <w:r w:rsidR="00A90C5D" w:rsidRPr="00416ADE">
        <w:rPr>
          <w:rFonts w:cs="Times New Roman"/>
        </w:rPr>
        <w:t xml:space="preserve"> Lebih lanjut, pengelolaan database</w:t>
      </w:r>
      <w:r w:rsidR="002A0C7C" w:rsidRPr="00416ADE">
        <w:rPr>
          <w:rFonts w:cs="Times New Roman"/>
        </w:rPr>
        <w:t>-</w:t>
      </w:r>
      <w:r w:rsidR="00A90C5D" w:rsidRPr="00416ADE">
        <w:rPr>
          <w:rFonts w:cs="Times New Roman"/>
        </w:rPr>
        <w:t xml:space="preserve">nya juga diharapkan akan </w:t>
      </w:r>
      <w:r w:rsidR="00C40A19" w:rsidRPr="00416ADE">
        <w:rPr>
          <w:rFonts w:cs="Times New Roman"/>
        </w:rPr>
        <w:t>m</w:t>
      </w:r>
      <w:r w:rsidR="00A90C5D" w:rsidRPr="00416ADE">
        <w:rPr>
          <w:rFonts w:cs="Times New Roman"/>
        </w:rPr>
        <w:t>enjadi lebih mudah</w:t>
      </w:r>
      <w:r w:rsidR="002A0C7C" w:rsidRPr="00416ADE">
        <w:rPr>
          <w:rFonts w:cs="Times New Roman"/>
        </w:rPr>
        <w:t xml:space="preserve"> dan</w:t>
      </w:r>
      <w:r w:rsidR="00A90C5D" w:rsidRPr="00416ADE">
        <w:rPr>
          <w:rFonts w:cs="Times New Roman"/>
        </w:rPr>
        <w:t xml:space="preserve"> </w:t>
      </w:r>
      <w:r w:rsidR="002A0C7C" w:rsidRPr="00416ADE">
        <w:rPr>
          <w:rFonts w:cs="Times New Roman"/>
        </w:rPr>
        <w:t>ringan,</w:t>
      </w:r>
      <w:r w:rsidR="00A90C5D" w:rsidRPr="00416ADE">
        <w:rPr>
          <w:rFonts w:cs="Times New Roman"/>
        </w:rPr>
        <w:t xml:space="preserve"> yang pada akhirnya memudahkan pekerjaan dalam hal penyimpanan data penting beserta akses</w:t>
      </w:r>
      <w:r w:rsidR="00C40A19" w:rsidRPr="00416ADE">
        <w:rPr>
          <w:rFonts w:cs="Times New Roman"/>
        </w:rPr>
        <w:t>,</w:t>
      </w:r>
      <w:r w:rsidR="00A90C5D" w:rsidRPr="00416ADE">
        <w:rPr>
          <w:rFonts w:cs="Times New Roman"/>
        </w:rPr>
        <w:t xml:space="preserve"> penyajian laporannya</w:t>
      </w:r>
      <w:r w:rsidR="00C40A19" w:rsidRPr="00416ADE">
        <w:rPr>
          <w:rFonts w:cs="Times New Roman"/>
        </w:rPr>
        <w:t xml:space="preserve">, dan </w:t>
      </w:r>
      <w:r w:rsidR="002A0C7C" w:rsidRPr="00416ADE">
        <w:rPr>
          <w:rFonts w:cs="Times New Roman"/>
        </w:rPr>
        <w:t xml:space="preserve">juga </w:t>
      </w:r>
      <w:r w:rsidR="00C40A19" w:rsidRPr="00416ADE">
        <w:rPr>
          <w:rFonts w:cs="Times New Roman"/>
        </w:rPr>
        <w:t>dalam hal keamanannya</w:t>
      </w:r>
      <w:r w:rsidR="00A90C5D" w:rsidRPr="00416ADE">
        <w:rPr>
          <w:rFonts w:cs="Times New Roman"/>
        </w:rPr>
        <w:t>.</w:t>
      </w:r>
      <w:r w:rsidR="002A0C7C" w:rsidRPr="00416ADE">
        <w:rPr>
          <w:rFonts w:cs="Times New Roman"/>
        </w:rPr>
        <w:t xml:space="preserve"> </w:t>
      </w:r>
      <w:r w:rsidR="009F57C1" w:rsidRPr="00416ADE">
        <w:rPr>
          <w:rFonts w:cs="Times New Roman"/>
        </w:rPr>
        <w:t xml:space="preserve">Serta dapat memberikan akurasi data dan laporan yang dapat membantu proses analisa dalam melihat masalah dan pengambilan keputusan lebih efektif dan efisien. </w:t>
      </w:r>
      <w:r w:rsidR="0023166B" w:rsidRPr="00416ADE">
        <w:rPr>
          <w:rFonts w:cs="Times New Roman"/>
        </w:rPr>
        <w:t xml:space="preserve">Dan sistem yang diusulkan oleh penulis </w:t>
      </w:r>
      <w:r w:rsidR="00F35D8C" w:rsidRPr="00416ADE">
        <w:rPr>
          <w:rFonts w:cs="Times New Roman"/>
        </w:rPr>
        <w:t xml:space="preserve">ini pada dasarnya </w:t>
      </w:r>
      <w:r w:rsidR="0023166B" w:rsidRPr="00416ADE">
        <w:rPr>
          <w:rFonts w:cs="Times New Roman"/>
        </w:rPr>
        <w:t>adalah memanfaatkan Sistem Informasi Andon</w:t>
      </w:r>
      <w:r w:rsidR="002A0C7C" w:rsidRPr="00416ADE">
        <w:rPr>
          <w:rFonts w:cs="Times New Roman"/>
        </w:rPr>
        <w:t xml:space="preserve"> </w:t>
      </w:r>
      <w:r w:rsidR="00F35D8C" w:rsidRPr="00416ADE">
        <w:rPr>
          <w:rFonts w:cs="Times New Roman"/>
        </w:rPr>
        <w:t xml:space="preserve">Produksi </w:t>
      </w:r>
      <w:r w:rsidR="002A0C7C" w:rsidRPr="00416ADE">
        <w:rPr>
          <w:rFonts w:cs="Times New Roman"/>
        </w:rPr>
        <w:t>berbasis web</w:t>
      </w:r>
      <w:r w:rsidR="0023166B" w:rsidRPr="00416ADE">
        <w:rPr>
          <w:rFonts w:cs="Times New Roman"/>
        </w:rPr>
        <w:t xml:space="preserve"> </w:t>
      </w:r>
      <w:r w:rsidR="002A0C7C" w:rsidRPr="00416ADE">
        <w:rPr>
          <w:rFonts w:cs="Times New Roman"/>
        </w:rPr>
        <w:t>yang sudah ada saat ini, sehingga tinggal menambahkan fitur halaman laporan produksinya saja.</w:t>
      </w:r>
      <w:bookmarkStart w:id="206" w:name="_Hlk110168870"/>
    </w:p>
    <w:bookmarkEnd w:id="206"/>
    <w:p w14:paraId="3156D86C" w14:textId="45448555" w:rsidR="006C4E6F" w:rsidRPr="00416ADE" w:rsidRDefault="00AC1F63" w:rsidP="002425FF">
      <w:pPr>
        <w:pStyle w:val="GambardanTabel"/>
        <w:rPr>
          <w:rFonts w:cs="Times New Roman"/>
        </w:rPr>
      </w:pPr>
      <w:r w:rsidRPr="00416ADE">
        <w:rPr>
          <w:rFonts w:cs="Times New Roman"/>
        </w:rPr>
        <w:lastRenderedPageBreak/>
        <w:drawing>
          <wp:inline distT="0" distB="0" distL="0" distR="0" wp14:anchorId="1E57F403" wp14:editId="6A8068E5">
            <wp:extent cx="4680000" cy="5006133"/>
            <wp:effectExtent l="0" t="0" r="635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80000" cy="5006133"/>
                    </a:xfrm>
                    <a:prstGeom prst="rect">
                      <a:avLst/>
                    </a:prstGeom>
                    <a:noFill/>
                  </pic:spPr>
                </pic:pic>
              </a:graphicData>
            </a:graphic>
          </wp:inline>
        </w:drawing>
      </w:r>
    </w:p>
    <w:p w14:paraId="1C4DD917" w14:textId="26583FA3" w:rsidR="008A282B" w:rsidRPr="00416ADE" w:rsidRDefault="006C4E6F" w:rsidP="006C4E6F">
      <w:pPr>
        <w:pStyle w:val="Caption"/>
        <w:rPr>
          <w:rFonts w:ascii="Times New Roman" w:hAnsi="Times New Roman" w:cs="Times New Roman"/>
        </w:rPr>
      </w:pPr>
      <w:bookmarkStart w:id="207" w:name="_Toc112357677"/>
      <w:r w:rsidRPr="00416ADE">
        <w:rPr>
          <w:rFonts w:ascii="Times New Roman" w:hAnsi="Times New Roman" w:cs="Times New Roman"/>
        </w:rPr>
        <w:t>Gambar</w:t>
      </w:r>
      <w:r w:rsidR="00F95F05"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3</w:t>
      </w:r>
      <w:r w:rsidR="00000000" w:rsidRPr="00416ADE">
        <w:rPr>
          <w:rFonts w:ascii="Times New Roman" w:hAnsi="Times New Roman" w:cs="Times New Roman"/>
          <w:noProof/>
        </w:rPr>
        <w:fldChar w:fldCharType="end"/>
      </w:r>
      <w:r w:rsidR="00F95F05" w:rsidRPr="00416ADE">
        <w:rPr>
          <w:rFonts w:ascii="Times New Roman" w:hAnsi="Times New Roman" w:cs="Times New Roman"/>
        </w:rPr>
        <w:t>. Flowchart Yang Diusulkan</w:t>
      </w:r>
      <w:bookmarkEnd w:id="207"/>
    </w:p>
    <w:p w14:paraId="49652AEC" w14:textId="77777777" w:rsidR="00AC1F63" w:rsidRPr="00416ADE" w:rsidRDefault="00AC1F63">
      <w:pPr>
        <w:rPr>
          <w:rFonts w:eastAsiaTheme="majorEastAsia" w:cs="Times New Roman"/>
          <w:b/>
          <w:szCs w:val="32"/>
        </w:rPr>
      </w:pPr>
      <w:r w:rsidRPr="00416ADE">
        <w:rPr>
          <w:rFonts w:cs="Times New Roman"/>
        </w:rPr>
        <w:br w:type="page"/>
      </w:r>
    </w:p>
    <w:p w14:paraId="7CA314A4" w14:textId="50F1054D" w:rsidR="000B4F4C" w:rsidRPr="00416ADE" w:rsidRDefault="000B4F4C" w:rsidP="00CE2B06">
      <w:pPr>
        <w:pStyle w:val="kkpheading-2"/>
        <w:rPr>
          <w:rFonts w:cs="Times New Roman"/>
        </w:rPr>
      </w:pPr>
      <w:bookmarkStart w:id="208" w:name="_Toc112357634"/>
      <w:r w:rsidRPr="00416ADE">
        <w:rPr>
          <w:rFonts w:cs="Times New Roman"/>
        </w:rPr>
        <w:lastRenderedPageBreak/>
        <w:t>Perancangan Sistem</w:t>
      </w:r>
      <w:bookmarkEnd w:id="208"/>
    </w:p>
    <w:p w14:paraId="02844334" w14:textId="474DB337" w:rsidR="00863F9C" w:rsidRPr="00416ADE" w:rsidRDefault="00863F9C" w:rsidP="00935F36">
      <w:pPr>
        <w:pStyle w:val="kkpheading-3"/>
        <w:rPr>
          <w:rFonts w:ascii="Times New Roman" w:hAnsi="Times New Roman" w:cs="Times New Roman"/>
        </w:rPr>
      </w:pPr>
      <w:r w:rsidRPr="00416ADE">
        <w:rPr>
          <w:rFonts w:ascii="Times New Roman" w:hAnsi="Times New Roman" w:cs="Times New Roman"/>
        </w:rPr>
        <w:t>Perancangan UML</w:t>
      </w:r>
    </w:p>
    <w:p w14:paraId="24BB7CDF" w14:textId="684557AD" w:rsidR="00866005" w:rsidRPr="00416ADE" w:rsidRDefault="00813D1C" w:rsidP="00754FE1">
      <w:pPr>
        <w:pStyle w:val="kkpheading-4"/>
        <w:numPr>
          <w:ilvl w:val="3"/>
          <w:numId w:val="23"/>
        </w:numPr>
        <w:rPr>
          <w:rFonts w:ascii="Times New Roman" w:hAnsi="Times New Roman" w:cs="Times New Roman"/>
        </w:rPr>
      </w:pPr>
      <w:r w:rsidRPr="00416ADE">
        <w:rPr>
          <w:rFonts w:ascii="Times New Roman" w:hAnsi="Times New Roman" w:cs="Times New Roman"/>
        </w:rPr>
        <w:t>Use Case Diagram</w:t>
      </w:r>
    </w:p>
    <w:p w14:paraId="47417A90" w14:textId="7791BBBF" w:rsidR="00B173B3" w:rsidRPr="00416ADE" w:rsidRDefault="00007C3A" w:rsidP="00242963">
      <w:pPr>
        <w:pStyle w:val="GambardanTabel"/>
        <w:rPr>
          <w:rFonts w:cs="Times New Roman"/>
        </w:rPr>
      </w:pPr>
      <w:r w:rsidRPr="00416ADE">
        <w:rPr>
          <w:rFonts w:cs="Times New Roman"/>
        </w:rPr>
        <w:drawing>
          <wp:inline distT="0" distB="0" distL="0" distR="0" wp14:anchorId="44693A4F" wp14:editId="4FF88ED6">
            <wp:extent cx="4680000" cy="4440134"/>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80000" cy="4440134"/>
                    </a:xfrm>
                    <a:prstGeom prst="rect">
                      <a:avLst/>
                    </a:prstGeom>
                    <a:noFill/>
                  </pic:spPr>
                </pic:pic>
              </a:graphicData>
            </a:graphic>
          </wp:inline>
        </w:drawing>
      </w:r>
    </w:p>
    <w:p w14:paraId="78DB11CC" w14:textId="1B25D2CF" w:rsidR="00260031" w:rsidRPr="00416ADE" w:rsidRDefault="006C4E6F" w:rsidP="006C4E6F">
      <w:pPr>
        <w:pStyle w:val="Caption"/>
        <w:rPr>
          <w:rFonts w:ascii="Times New Roman" w:hAnsi="Times New Roman" w:cs="Times New Roman"/>
        </w:rPr>
      </w:pPr>
      <w:bookmarkStart w:id="209" w:name="_Toc112357678"/>
      <w:r w:rsidRPr="00416ADE">
        <w:rPr>
          <w:rFonts w:ascii="Times New Roman" w:hAnsi="Times New Roman" w:cs="Times New Roman"/>
        </w:rPr>
        <w:t>Gambar</w:t>
      </w:r>
      <w:r w:rsidR="00F95F05"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4</w:t>
      </w:r>
      <w:r w:rsidR="00000000" w:rsidRPr="00416ADE">
        <w:rPr>
          <w:rFonts w:ascii="Times New Roman" w:hAnsi="Times New Roman" w:cs="Times New Roman"/>
          <w:noProof/>
        </w:rPr>
        <w:fldChar w:fldCharType="end"/>
      </w:r>
      <w:r w:rsidR="00F95F05" w:rsidRPr="00416ADE">
        <w:rPr>
          <w:rFonts w:ascii="Times New Roman" w:hAnsi="Times New Roman" w:cs="Times New Roman"/>
        </w:rPr>
        <w:t>. Use Case Diagram</w:t>
      </w:r>
      <w:bookmarkEnd w:id="209"/>
    </w:p>
    <w:p w14:paraId="460535B6" w14:textId="77777777" w:rsidR="004E6C19" w:rsidRPr="00416ADE" w:rsidRDefault="004E6C19">
      <w:pPr>
        <w:rPr>
          <w:rFonts w:eastAsiaTheme="majorEastAsia" w:cs="Times New Roman"/>
          <w:szCs w:val="32"/>
        </w:rPr>
      </w:pPr>
      <w:r w:rsidRPr="00416ADE">
        <w:rPr>
          <w:rFonts w:cs="Times New Roman"/>
        </w:rPr>
        <w:br w:type="page"/>
      </w:r>
    </w:p>
    <w:p w14:paraId="4BA5A6B0" w14:textId="3754A9DC" w:rsidR="00941D61" w:rsidRPr="00416ADE" w:rsidRDefault="00941D61" w:rsidP="00754FE1">
      <w:pPr>
        <w:pStyle w:val="kkpheading-4"/>
        <w:rPr>
          <w:rFonts w:ascii="Times New Roman" w:hAnsi="Times New Roman" w:cs="Times New Roman"/>
        </w:rPr>
      </w:pPr>
      <w:r w:rsidRPr="00416ADE">
        <w:rPr>
          <w:rFonts w:ascii="Times New Roman" w:hAnsi="Times New Roman" w:cs="Times New Roman"/>
        </w:rPr>
        <w:lastRenderedPageBreak/>
        <w:t>Activity Diagram</w:t>
      </w:r>
    </w:p>
    <w:p w14:paraId="7D026B8D" w14:textId="398506DD" w:rsidR="005D4E92" w:rsidRPr="00416ADE" w:rsidRDefault="005D4E92" w:rsidP="00242963">
      <w:pPr>
        <w:pStyle w:val="kkpheading-abc"/>
        <w:rPr>
          <w:rFonts w:cs="Times New Roman"/>
        </w:rPr>
      </w:pPr>
      <w:r w:rsidRPr="00416ADE">
        <w:rPr>
          <w:rFonts w:cs="Times New Roman"/>
        </w:rPr>
        <w:t xml:space="preserve">Activity Diagram </w:t>
      </w:r>
      <w:r w:rsidR="00054CBB" w:rsidRPr="00416ADE">
        <w:rPr>
          <w:rFonts w:cs="Times New Roman"/>
        </w:rPr>
        <w:t>Halaman</w:t>
      </w:r>
      <w:r w:rsidRPr="00416ADE">
        <w:rPr>
          <w:rFonts w:cs="Times New Roman"/>
        </w:rPr>
        <w:t xml:space="preserve"> Login</w:t>
      </w:r>
    </w:p>
    <w:p w14:paraId="6DCF57DC" w14:textId="31E68AAE" w:rsidR="006C4E6F" w:rsidRPr="00416ADE" w:rsidRDefault="003F0679" w:rsidP="00242963">
      <w:pPr>
        <w:pStyle w:val="GambardanTabel"/>
        <w:rPr>
          <w:rFonts w:cs="Times New Roman"/>
        </w:rPr>
      </w:pPr>
      <w:r w:rsidRPr="00416ADE">
        <w:rPr>
          <w:rFonts w:cs="Times New Roman"/>
        </w:rPr>
        <w:drawing>
          <wp:inline distT="0" distB="0" distL="0" distR="0" wp14:anchorId="6FA5F070" wp14:editId="14907691">
            <wp:extent cx="2592000" cy="338010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2000" cy="3380108"/>
                    </a:xfrm>
                    <a:prstGeom prst="rect">
                      <a:avLst/>
                    </a:prstGeom>
                    <a:noFill/>
                  </pic:spPr>
                </pic:pic>
              </a:graphicData>
            </a:graphic>
          </wp:inline>
        </w:drawing>
      </w:r>
    </w:p>
    <w:p w14:paraId="466A9692" w14:textId="50B53553" w:rsidR="006C4E6F" w:rsidRPr="00416ADE" w:rsidRDefault="006C4E6F" w:rsidP="00935F36">
      <w:pPr>
        <w:pStyle w:val="Caption"/>
        <w:rPr>
          <w:rFonts w:ascii="Times New Roman" w:hAnsi="Times New Roman" w:cs="Times New Roman"/>
        </w:rPr>
      </w:pPr>
      <w:bookmarkStart w:id="210" w:name="_Toc112357679"/>
      <w:r w:rsidRPr="00416ADE">
        <w:rPr>
          <w:rFonts w:ascii="Times New Roman" w:hAnsi="Times New Roman" w:cs="Times New Roman"/>
        </w:rPr>
        <w:t>Gambar</w:t>
      </w:r>
      <w:r w:rsidR="00F95F05"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5</w:t>
      </w:r>
      <w:r w:rsidR="00000000" w:rsidRPr="00416ADE">
        <w:rPr>
          <w:rFonts w:ascii="Times New Roman" w:hAnsi="Times New Roman" w:cs="Times New Roman"/>
          <w:noProof/>
        </w:rPr>
        <w:fldChar w:fldCharType="end"/>
      </w:r>
      <w:r w:rsidR="00F95F05" w:rsidRPr="00416ADE">
        <w:rPr>
          <w:rFonts w:ascii="Times New Roman" w:hAnsi="Times New Roman" w:cs="Times New Roman"/>
        </w:rPr>
        <w:t>. Activity Diagram Halaman Login</w:t>
      </w:r>
      <w:bookmarkEnd w:id="210"/>
    </w:p>
    <w:p w14:paraId="7C41EFBA" w14:textId="0785C38C" w:rsidR="00D41392" w:rsidRPr="00416ADE" w:rsidRDefault="00D41392" w:rsidP="00242963">
      <w:pPr>
        <w:pStyle w:val="kkpheading-abc"/>
        <w:rPr>
          <w:rFonts w:cs="Times New Roman"/>
        </w:rPr>
      </w:pPr>
      <w:r w:rsidRPr="00416ADE">
        <w:rPr>
          <w:rFonts w:cs="Times New Roman"/>
        </w:rPr>
        <w:t xml:space="preserve">Activity Diagram </w:t>
      </w:r>
      <w:r w:rsidR="00054CBB" w:rsidRPr="00416ADE">
        <w:rPr>
          <w:rFonts w:cs="Times New Roman"/>
        </w:rPr>
        <w:t>Halaman</w:t>
      </w:r>
      <w:r w:rsidRPr="00416ADE">
        <w:rPr>
          <w:rFonts w:cs="Times New Roman"/>
        </w:rPr>
        <w:t xml:space="preserve"> Registrasi</w:t>
      </w:r>
      <w:r w:rsidR="004E6C19" w:rsidRPr="00416ADE">
        <w:rPr>
          <w:rFonts w:cs="Times New Roman"/>
        </w:rPr>
        <w:t xml:space="preserve"> User</w:t>
      </w:r>
    </w:p>
    <w:p w14:paraId="6BE38891" w14:textId="404EF3B4" w:rsidR="00F0671D" w:rsidRPr="00416ADE" w:rsidRDefault="003F0679" w:rsidP="00242963">
      <w:pPr>
        <w:pStyle w:val="GambardanTabel"/>
        <w:rPr>
          <w:rFonts w:cs="Times New Roman"/>
        </w:rPr>
      </w:pPr>
      <w:r w:rsidRPr="00416ADE">
        <w:rPr>
          <w:rFonts w:cs="Times New Roman"/>
        </w:rPr>
        <w:drawing>
          <wp:inline distT="0" distB="0" distL="0" distR="0" wp14:anchorId="513D7D46" wp14:editId="7762C7F0">
            <wp:extent cx="2592000" cy="3141325"/>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92000" cy="3141325"/>
                    </a:xfrm>
                    <a:prstGeom prst="rect">
                      <a:avLst/>
                    </a:prstGeom>
                    <a:noFill/>
                  </pic:spPr>
                </pic:pic>
              </a:graphicData>
            </a:graphic>
          </wp:inline>
        </w:drawing>
      </w:r>
    </w:p>
    <w:p w14:paraId="13F3A57C" w14:textId="556945ED" w:rsidR="00935F36" w:rsidRPr="00416ADE" w:rsidRDefault="00935F36" w:rsidP="00935F36">
      <w:pPr>
        <w:pStyle w:val="Caption"/>
        <w:rPr>
          <w:rFonts w:ascii="Times New Roman" w:hAnsi="Times New Roman" w:cs="Times New Roman"/>
        </w:rPr>
      </w:pPr>
      <w:bookmarkStart w:id="211" w:name="_Toc112357680"/>
      <w:r w:rsidRPr="00416ADE">
        <w:rPr>
          <w:rFonts w:ascii="Times New Roman" w:hAnsi="Times New Roman" w:cs="Times New Roman"/>
        </w:rPr>
        <w:lastRenderedPageBreak/>
        <w:t>Gambar</w:t>
      </w:r>
      <w:r w:rsidR="00F95F05"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6</w:t>
      </w:r>
      <w:r w:rsidR="00000000" w:rsidRPr="00416ADE">
        <w:rPr>
          <w:rFonts w:ascii="Times New Roman" w:hAnsi="Times New Roman" w:cs="Times New Roman"/>
          <w:noProof/>
        </w:rPr>
        <w:fldChar w:fldCharType="end"/>
      </w:r>
      <w:r w:rsidR="00F95F05" w:rsidRPr="00416ADE">
        <w:rPr>
          <w:rFonts w:ascii="Times New Roman" w:hAnsi="Times New Roman" w:cs="Times New Roman"/>
        </w:rPr>
        <w:t>. Activity Diagram Halaman Registrasi</w:t>
      </w:r>
      <w:bookmarkEnd w:id="211"/>
    </w:p>
    <w:p w14:paraId="4D8ACD87" w14:textId="4402BA2F" w:rsidR="00054CBB" w:rsidRPr="00416ADE" w:rsidRDefault="00054CBB" w:rsidP="00242963">
      <w:pPr>
        <w:pStyle w:val="kkpheading-abc"/>
        <w:rPr>
          <w:rFonts w:cs="Times New Roman"/>
        </w:rPr>
      </w:pPr>
      <w:r w:rsidRPr="00416ADE">
        <w:rPr>
          <w:rFonts w:cs="Times New Roman"/>
        </w:rPr>
        <w:t>Activity Diagram Halaman Tambah Data Item</w:t>
      </w:r>
    </w:p>
    <w:p w14:paraId="2D077E46" w14:textId="6790A6C6" w:rsidR="00F0671D" w:rsidRPr="00416ADE" w:rsidRDefault="003F0679" w:rsidP="00242963">
      <w:pPr>
        <w:pStyle w:val="GambardanTabel"/>
        <w:rPr>
          <w:rFonts w:cs="Times New Roman"/>
        </w:rPr>
      </w:pPr>
      <w:r w:rsidRPr="00416ADE">
        <w:rPr>
          <w:rFonts w:cs="Times New Roman"/>
        </w:rPr>
        <w:drawing>
          <wp:inline distT="0" distB="0" distL="0" distR="0" wp14:anchorId="63301133" wp14:editId="5DBBF207">
            <wp:extent cx="2592000" cy="2985571"/>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92000" cy="2985571"/>
                    </a:xfrm>
                    <a:prstGeom prst="rect">
                      <a:avLst/>
                    </a:prstGeom>
                    <a:noFill/>
                  </pic:spPr>
                </pic:pic>
              </a:graphicData>
            </a:graphic>
          </wp:inline>
        </w:drawing>
      </w:r>
    </w:p>
    <w:p w14:paraId="25622505" w14:textId="7621D09D" w:rsidR="00935F36" w:rsidRPr="00416ADE" w:rsidRDefault="00935F36" w:rsidP="00935F36">
      <w:pPr>
        <w:pStyle w:val="Caption"/>
        <w:rPr>
          <w:rFonts w:ascii="Times New Roman" w:hAnsi="Times New Roman" w:cs="Times New Roman"/>
        </w:rPr>
      </w:pPr>
      <w:bookmarkStart w:id="212" w:name="_Toc112357681"/>
      <w:r w:rsidRPr="00416ADE">
        <w:rPr>
          <w:rFonts w:ascii="Times New Roman" w:hAnsi="Times New Roman" w:cs="Times New Roman"/>
        </w:rPr>
        <w:t>Gambar</w:t>
      </w:r>
      <w:r w:rsidR="00F95F05"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7</w:t>
      </w:r>
      <w:r w:rsidR="00000000" w:rsidRPr="00416ADE">
        <w:rPr>
          <w:rFonts w:ascii="Times New Roman" w:hAnsi="Times New Roman" w:cs="Times New Roman"/>
          <w:noProof/>
        </w:rPr>
        <w:fldChar w:fldCharType="end"/>
      </w:r>
      <w:r w:rsidR="00F95F05" w:rsidRPr="00416ADE">
        <w:rPr>
          <w:rFonts w:ascii="Times New Roman" w:hAnsi="Times New Roman" w:cs="Times New Roman"/>
        </w:rPr>
        <w:t>. Activity Diagram Halaman Tambah Data Item</w:t>
      </w:r>
      <w:bookmarkEnd w:id="212"/>
    </w:p>
    <w:p w14:paraId="585A1B58" w14:textId="2BD5A99F" w:rsidR="00A372FF" w:rsidRPr="00416ADE" w:rsidRDefault="00A372FF" w:rsidP="00242963">
      <w:pPr>
        <w:pStyle w:val="kkplistabc"/>
        <w:numPr>
          <w:ilvl w:val="0"/>
          <w:numId w:val="0"/>
        </w:numPr>
        <w:ind w:left="1361"/>
        <w:rPr>
          <w:rFonts w:cs="Times New Roman"/>
        </w:rPr>
      </w:pPr>
    </w:p>
    <w:p w14:paraId="5EBB9FCB" w14:textId="5EEE2A9A" w:rsidR="00A372FF" w:rsidRPr="00416ADE" w:rsidRDefault="00A372FF" w:rsidP="00242963">
      <w:pPr>
        <w:pStyle w:val="kkplistabc"/>
        <w:numPr>
          <w:ilvl w:val="0"/>
          <w:numId w:val="0"/>
        </w:numPr>
        <w:ind w:left="1361"/>
        <w:rPr>
          <w:rFonts w:cs="Times New Roman"/>
        </w:rPr>
      </w:pPr>
    </w:p>
    <w:p w14:paraId="71E53973" w14:textId="01D9D303" w:rsidR="00A372FF" w:rsidRPr="00416ADE" w:rsidRDefault="00A372FF" w:rsidP="00242963">
      <w:pPr>
        <w:pStyle w:val="kkplistabc"/>
        <w:numPr>
          <w:ilvl w:val="0"/>
          <w:numId w:val="0"/>
        </w:numPr>
        <w:ind w:left="1361"/>
        <w:rPr>
          <w:rFonts w:cs="Times New Roman"/>
        </w:rPr>
      </w:pPr>
    </w:p>
    <w:p w14:paraId="1C80D2AA" w14:textId="77777777" w:rsidR="00A372FF" w:rsidRPr="00416ADE" w:rsidRDefault="00A372FF" w:rsidP="00242963">
      <w:pPr>
        <w:pStyle w:val="kkplistabc"/>
        <w:numPr>
          <w:ilvl w:val="0"/>
          <w:numId w:val="0"/>
        </w:numPr>
        <w:ind w:left="1361"/>
        <w:rPr>
          <w:rFonts w:cs="Times New Roman"/>
        </w:rPr>
      </w:pPr>
    </w:p>
    <w:p w14:paraId="7BE742E5" w14:textId="03011A27" w:rsidR="0068148D" w:rsidRPr="00416ADE" w:rsidRDefault="0068148D" w:rsidP="00242963">
      <w:pPr>
        <w:pStyle w:val="kkpheading-abc"/>
        <w:rPr>
          <w:rFonts w:cs="Times New Roman"/>
        </w:rPr>
      </w:pPr>
      <w:r w:rsidRPr="00416ADE">
        <w:rPr>
          <w:rFonts w:cs="Times New Roman"/>
        </w:rPr>
        <w:t>Activity Diagram Halaman Input Laporan</w:t>
      </w:r>
    </w:p>
    <w:p w14:paraId="4C166C40" w14:textId="2EB90645" w:rsidR="00F0671D" w:rsidRPr="00416ADE" w:rsidRDefault="003F0679" w:rsidP="00242963">
      <w:pPr>
        <w:pStyle w:val="GambardanTabel"/>
        <w:rPr>
          <w:rFonts w:cs="Times New Roman"/>
        </w:rPr>
      </w:pPr>
      <w:r w:rsidRPr="00416ADE">
        <w:rPr>
          <w:rFonts w:cs="Times New Roman"/>
        </w:rPr>
        <w:lastRenderedPageBreak/>
        <w:drawing>
          <wp:inline distT="0" distB="0" distL="0" distR="0" wp14:anchorId="6CB73F1F" wp14:editId="4954DB66">
            <wp:extent cx="2592000" cy="2418353"/>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92000" cy="2418353"/>
                    </a:xfrm>
                    <a:prstGeom prst="rect">
                      <a:avLst/>
                    </a:prstGeom>
                    <a:noFill/>
                  </pic:spPr>
                </pic:pic>
              </a:graphicData>
            </a:graphic>
          </wp:inline>
        </w:drawing>
      </w:r>
    </w:p>
    <w:p w14:paraId="492371ED" w14:textId="03015A6C" w:rsidR="00935F36" w:rsidRPr="00416ADE" w:rsidRDefault="00935F36" w:rsidP="00935F36">
      <w:pPr>
        <w:pStyle w:val="Caption"/>
        <w:rPr>
          <w:rFonts w:ascii="Times New Roman" w:hAnsi="Times New Roman" w:cs="Times New Roman"/>
        </w:rPr>
      </w:pPr>
      <w:bookmarkStart w:id="213" w:name="_Toc112357682"/>
      <w:r w:rsidRPr="00416ADE">
        <w:rPr>
          <w:rFonts w:ascii="Times New Roman" w:hAnsi="Times New Roman" w:cs="Times New Roman"/>
        </w:rPr>
        <w:t>Gambar</w:t>
      </w:r>
      <w:r w:rsidR="00F95F05"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8</w:t>
      </w:r>
      <w:r w:rsidR="00000000" w:rsidRPr="00416ADE">
        <w:rPr>
          <w:rFonts w:ascii="Times New Roman" w:hAnsi="Times New Roman" w:cs="Times New Roman"/>
          <w:noProof/>
        </w:rPr>
        <w:fldChar w:fldCharType="end"/>
      </w:r>
      <w:r w:rsidR="00F95F05" w:rsidRPr="00416ADE">
        <w:rPr>
          <w:rFonts w:ascii="Times New Roman" w:hAnsi="Times New Roman" w:cs="Times New Roman"/>
        </w:rPr>
        <w:t xml:space="preserve">. </w:t>
      </w:r>
      <w:bookmarkStart w:id="214" w:name="_Hlk112329981"/>
      <w:r w:rsidR="00F95F05" w:rsidRPr="00416ADE">
        <w:rPr>
          <w:rFonts w:ascii="Times New Roman" w:hAnsi="Times New Roman" w:cs="Times New Roman"/>
        </w:rPr>
        <w:t>Activity Diagram Halaman Input Laporan</w:t>
      </w:r>
      <w:bookmarkEnd w:id="213"/>
      <w:bookmarkEnd w:id="214"/>
    </w:p>
    <w:p w14:paraId="5203512F" w14:textId="18C8FAFC" w:rsidR="00F2595F" w:rsidRPr="00416ADE" w:rsidRDefault="00F2595F" w:rsidP="00F2595F">
      <w:pPr>
        <w:pStyle w:val="kkpheading-abc"/>
        <w:rPr>
          <w:rFonts w:cs="Times New Roman"/>
        </w:rPr>
      </w:pPr>
      <w:r w:rsidRPr="00416ADE">
        <w:rPr>
          <w:rFonts w:cs="Times New Roman"/>
        </w:rPr>
        <w:t>Activity Diagram Halaman Data Laporan</w:t>
      </w:r>
    </w:p>
    <w:p w14:paraId="3841FDFE" w14:textId="128BD298" w:rsidR="00B369A9" w:rsidRPr="00416ADE" w:rsidRDefault="001E0297" w:rsidP="00B369A9">
      <w:pPr>
        <w:pStyle w:val="GambardanTabel"/>
        <w:keepNext/>
        <w:rPr>
          <w:rFonts w:cs="Times New Roman"/>
        </w:rPr>
      </w:pPr>
      <w:r w:rsidRPr="00416ADE">
        <w:rPr>
          <w:rFonts w:cs="Times New Roman"/>
        </w:rPr>
        <w:drawing>
          <wp:inline distT="0" distB="0" distL="0" distR="0" wp14:anchorId="38CE3445" wp14:editId="15E3508D">
            <wp:extent cx="2592000" cy="2487820"/>
            <wp:effectExtent l="0" t="0" r="0"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92000" cy="2487820"/>
                    </a:xfrm>
                    <a:prstGeom prst="rect">
                      <a:avLst/>
                    </a:prstGeom>
                    <a:noFill/>
                  </pic:spPr>
                </pic:pic>
              </a:graphicData>
            </a:graphic>
          </wp:inline>
        </w:drawing>
      </w:r>
    </w:p>
    <w:p w14:paraId="6227E4DF" w14:textId="6DB0DAA3" w:rsidR="00B369A9" w:rsidRPr="00416ADE" w:rsidRDefault="00B369A9" w:rsidP="00B369A9">
      <w:pPr>
        <w:pStyle w:val="Caption"/>
        <w:rPr>
          <w:rFonts w:ascii="Times New Roman" w:hAnsi="Times New Roman" w:cs="Times New Roman"/>
        </w:rPr>
      </w:pPr>
      <w:bookmarkStart w:id="215" w:name="_Toc112357683"/>
      <w:r w:rsidRPr="00416ADE">
        <w:rPr>
          <w:rFonts w:ascii="Times New Roman" w:hAnsi="Times New Roman" w:cs="Times New Roman"/>
        </w:rPr>
        <w:t>Gambar 3.</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9</w:t>
      </w:r>
      <w:r w:rsidR="00000000" w:rsidRPr="00416ADE">
        <w:rPr>
          <w:rFonts w:ascii="Times New Roman" w:hAnsi="Times New Roman" w:cs="Times New Roman"/>
          <w:noProof/>
        </w:rPr>
        <w:fldChar w:fldCharType="end"/>
      </w:r>
      <w:r w:rsidRPr="00416ADE">
        <w:rPr>
          <w:rFonts w:ascii="Times New Roman" w:hAnsi="Times New Roman" w:cs="Times New Roman"/>
        </w:rPr>
        <w:t>. Activity Diagram Halaman Data Laporan</w:t>
      </w:r>
      <w:bookmarkEnd w:id="215"/>
      <w:r w:rsidR="008A43D2" w:rsidRPr="00416ADE">
        <w:rPr>
          <w:rFonts w:ascii="Times New Roman" w:hAnsi="Times New Roman" w:cs="Times New Roman"/>
        </w:rPr>
        <w:br/>
      </w:r>
      <w:r w:rsidR="008A43D2" w:rsidRPr="00416ADE">
        <w:rPr>
          <w:rFonts w:ascii="Times New Roman" w:hAnsi="Times New Roman" w:cs="Times New Roman"/>
        </w:rPr>
        <w:br/>
      </w:r>
    </w:p>
    <w:p w14:paraId="5AC710F6" w14:textId="01994DB9" w:rsidR="00BC42FF" w:rsidRPr="00416ADE" w:rsidRDefault="00BC42FF" w:rsidP="00242963">
      <w:pPr>
        <w:pStyle w:val="kkpheading-abc"/>
        <w:rPr>
          <w:rFonts w:cs="Times New Roman"/>
        </w:rPr>
      </w:pPr>
      <w:r w:rsidRPr="00416ADE">
        <w:rPr>
          <w:rFonts w:cs="Times New Roman"/>
        </w:rPr>
        <w:t>Activity Diagram Halaman Edit Laporan</w:t>
      </w:r>
    </w:p>
    <w:p w14:paraId="5B2F11BF" w14:textId="7C5C85E8" w:rsidR="00BC42FF" w:rsidRPr="00416ADE" w:rsidRDefault="008A43D2" w:rsidP="00242963">
      <w:pPr>
        <w:pStyle w:val="GambardanTabel"/>
        <w:rPr>
          <w:rFonts w:cs="Times New Roman"/>
        </w:rPr>
      </w:pPr>
      <w:r w:rsidRPr="00416ADE">
        <w:rPr>
          <w:rFonts w:cs="Times New Roman"/>
        </w:rPr>
        <w:lastRenderedPageBreak/>
        <w:drawing>
          <wp:inline distT="0" distB="0" distL="0" distR="0" wp14:anchorId="6F70959C" wp14:editId="02D59A9B">
            <wp:extent cx="2592000" cy="3154572"/>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92000" cy="3154572"/>
                    </a:xfrm>
                    <a:prstGeom prst="rect">
                      <a:avLst/>
                    </a:prstGeom>
                    <a:noFill/>
                  </pic:spPr>
                </pic:pic>
              </a:graphicData>
            </a:graphic>
          </wp:inline>
        </w:drawing>
      </w:r>
    </w:p>
    <w:p w14:paraId="7DD2BBE1" w14:textId="107D81FA" w:rsidR="00935F36" w:rsidRPr="00416ADE" w:rsidRDefault="00935F36" w:rsidP="00935F36">
      <w:pPr>
        <w:pStyle w:val="Caption"/>
        <w:rPr>
          <w:rFonts w:ascii="Times New Roman" w:hAnsi="Times New Roman" w:cs="Times New Roman"/>
        </w:rPr>
      </w:pPr>
      <w:bookmarkStart w:id="216" w:name="_Toc112357684"/>
      <w:r w:rsidRPr="00416ADE">
        <w:rPr>
          <w:rFonts w:ascii="Times New Roman" w:hAnsi="Times New Roman" w:cs="Times New Roman"/>
        </w:rPr>
        <w:t>Gambar</w:t>
      </w:r>
      <w:r w:rsidR="00F95F05"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10</w:t>
      </w:r>
      <w:r w:rsidR="00000000" w:rsidRPr="00416ADE">
        <w:rPr>
          <w:rFonts w:ascii="Times New Roman" w:hAnsi="Times New Roman" w:cs="Times New Roman"/>
          <w:noProof/>
        </w:rPr>
        <w:fldChar w:fldCharType="end"/>
      </w:r>
      <w:r w:rsidR="00F95F05" w:rsidRPr="00416ADE">
        <w:rPr>
          <w:rFonts w:ascii="Times New Roman" w:hAnsi="Times New Roman" w:cs="Times New Roman"/>
        </w:rPr>
        <w:t xml:space="preserve">. Activity Diagram Halaman </w:t>
      </w:r>
      <w:r w:rsidR="007B5488" w:rsidRPr="00416ADE">
        <w:rPr>
          <w:rFonts w:ascii="Times New Roman" w:hAnsi="Times New Roman" w:cs="Times New Roman"/>
        </w:rPr>
        <w:t>Edit</w:t>
      </w:r>
      <w:r w:rsidR="00F95F05" w:rsidRPr="00416ADE">
        <w:rPr>
          <w:rFonts w:ascii="Times New Roman" w:hAnsi="Times New Roman" w:cs="Times New Roman"/>
        </w:rPr>
        <w:t xml:space="preserve"> Laporan</w:t>
      </w:r>
      <w:bookmarkEnd w:id="216"/>
      <w:r w:rsidR="008A43D2" w:rsidRPr="00416ADE">
        <w:rPr>
          <w:rFonts w:ascii="Times New Roman" w:hAnsi="Times New Roman" w:cs="Times New Roman"/>
        </w:rPr>
        <w:br/>
      </w:r>
    </w:p>
    <w:p w14:paraId="365C717A" w14:textId="718D9EF3" w:rsidR="008A43D2" w:rsidRPr="00416ADE" w:rsidRDefault="008A43D2" w:rsidP="008A43D2">
      <w:pPr>
        <w:pStyle w:val="kkpheading-abc"/>
        <w:rPr>
          <w:rFonts w:cs="Times New Roman"/>
        </w:rPr>
      </w:pPr>
      <w:r w:rsidRPr="00416ADE">
        <w:rPr>
          <w:rFonts w:cs="Times New Roman"/>
        </w:rPr>
        <w:t>Activity Diagram Halaman Hapus Laporan</w:t>
      </w:r>
    </w:p>
    <w:p w14:paraId="6117BFEB" w14:textId="7B320B93" w:rsidR="008A43D2" w:rsidRPr="00416ADE" w:rsidRDefault="008A43D2" w:rsidP="008A43D2">
      <w:pPr>
        <w:pStyle w:val="GambardanTabel"/>
        <w:rPr>
          <w:rFonts w:cs="Times New Roman"/>
        </w:rPr>
      </w:pPr>
      <w:r w:rsidRPr="00416ADE">
        <w:rPr>
          <w:rFonts w:cs="Times New Roman"/>
        </w:rPr>
        <w:drawing>
          <wp:inline distT="0" distB="0" distL="0" distR="0" wp14:anchorId="59DFE412" wp14:editId="4EBB1C1B">
            <wp:extent cx="2592000" cy="306706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92000" cy="3067061"/>
                    </a:xfrm>
                    <a:prstGeom prst="rect">
                      <a:avLst/>
                    </a:prstGeom>
                    <a:noFill/>
                  </pic:spPr>
                </pic:pic>
              </a:graphicData>
            </a:graphic>
          </wp:inline>
        </w:drawing>
      </w:r>
    </w:p>
    <w:p w14:paraId="49F30974" w14:textId="5B70ABCC" w:rsidR="008A43D2" w:rsidRPr="00416ADE" w:rsidRDefault="00C348EA" w:rsidP="00C348EA">
      <w:pPr>
        <w:pStyle w:val="Caption"/>
        <w:rPr>
          <w:rFonts w:ascii="Times New Roman" w:hAnsi="Times New Roman" w:cs="Times New Roman"/>
        </w:rPr>
      </w:pPr>
      <w:bookmarkStart w:id="217" w:name="_Toc112357685"/>
      <w:r w:rsidRPr="00416ADE">
        <w:rPr>
          <w:rFonts w:ascii="Times New Roman" w:hAnsi="Times New Roman" w:cs="Times New Roman"/>
        </w:rPr>
        <w:t>Gambar 3.</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11</w:t>
      </w:r>
      <w:r w:rsidR="00000000" w:rsidRPr="00416ADE">
        <w:rPr>
          <w:rFonts w:ascii="Times New Roman" w:hAnsi="Times New Roman" w:cs="Times New Roman"/>
          <w:noProof/>
        </w:rPr>
        <w:fldChar w:fldCharType="end"/>
      </w:r>
      <w:r w:rsidRPr="00416ADE">
        <w:rPr>
          <w:rFonts w:ascii="Times New Roman" w:hAnsi="Times New Roman" w:cs="Times New Roman"/>
        </w:rPr>
        <w:t>. Activity Diagram Halaman Hapus Laporan</w:t>
      </w:r>
      <w:bookmarkEnd w:id="217"/>
    </w:p>
    <w:p w14:paraId="0CE4D538" w14:textId="41D48735" w:rsidR="00A641A1" w:rsidRPr="00416ADE" w:rsidRDefault="00A641A1" w:rsidP="00242963">
      <w:pPr>
        <w:pStyle w:val="kkplistabc"/>
        <w:numPr>
          <w:ilvl w:val="0"/>
          <w:numId w:val="0"/>
        </w:numPr>
        <w:ind w:left="1361"/>
        <w:rPr>
          <w:rFonts w:cs="Times New Roman"/>
        </w:rPr>
      </w:pPr>
    </w:p>
    <w:p w14:paraId="6AE0E38F" w14:textId="76D2C9E2" w:rsidR="00A641A1" w:rsidRPr="00416ADE" w:rsidRDefault="00A641A1" w:rsidP="00242963">
      <w:pPr>
        <w:pStyle w:val="kkpheading-abc"/>
        <w:rPr>
          <w:rFonts w:cs="Times New Roman"/>
        </w:rPr>
      </w:pPr>
      <w:r w:rsidRPr="00416ADE">
        <w:rPr>
          <w:rFonts w:cs="Times New Roman"/>
        </w:rPr>
        <w:t>Activity Diagram Halaman Dashboard Laporan</w:t>
      </w:r>
    </w:p>
    <w:p w14:paraId="4190FBF2" w14:textId="2369790B" w:rsidR="00045BF6" w:rsidRPr="00416ADE" w:rsidRDefault="001E0297" w:rsidP="00242963">
      <w:pPr>
        <w:pStyle w:val="GambardanTabel"/>
        <w:rPr>
          <w:rFonts w:cs="Times New Roman"/>
        </w:rPr>
      </w:pPr>
      <w:r w:rsidRPr="00416ADE">
        <w:rPr>
          <w:rFonts w:cs="Times New Roman"/>
        </w:rPr>
        <w:drawing>
          <wp:inline distT="0" distB="0" distL="0" distR="0" wp14:anchorId="722CD56F" wp14:editId="2EBF14FD">
            <wp:extent cx="2592000" cy="2393295"/>
            <wp:effectExtent l="0" t="0" r="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92000" cy="2393295"/>
                    </a:xfrm>
                    <a:prstGeom prst="rect">
                      <a:avLst/>
                    </a:prstGeom>
                    <a:noFill/>
                  </pic:spPr>
                </pic:pic>
              </a:graphicData>
            </a:graphic>
          </wp:inline>
        </w:drawing>
      </w:r>
    </w:p>
    <w:p w14:paraId="0BF014D8" w14:textId="6FCD7283" w:rsidR="001E0297" w:rsidRPr="00416ADE" w:rsidRDefault="00935F36" w:rsidP="00935F36">
      <w:pPr>
        <w:pStyle w:val="Caption"/>
        <w:rPr>
          <w:rFonts w:ascii="Times New Roman" w:hAnsi="Times New Roman" w:cs="Times New Roman"/>
        </w:rPr>
      </w:pPr>
      <w:bookmarkStart w:id="218" w:name="_Toc112357686"/>
      <w:r w:rsidRPr="00416ADE">
        <w:rPr>
          <w:rFonts w:ascii="Times New Roman" w:hAnsi="Times New Roman" w:cs="Times New Roman"/>
        </w:rPr>
        <w:t>Gambar</w:t>
      </w:r>
      <w:r w:rsidR="00F95F05"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12</w:t>
      </w:r>
      <w:r w:rsidR="00000000" w:rsidRPr="00416ADE">
        <w:rPr>
          <w:rFonts w:ascii="Times New Roman" w:hAnsi="Times New Roman" w:cs="Times New Roman"/>
          <w:noProof/>
        </w:rPr>
        <w:fldChar w:fldCharType="end"/>
      </w:r>
      <w:r w:rsidR="00F95F05" w:rsidRPr="00416ADE">
        <w:rPr>
          <w:rFonts w:ascii="Times New Roman" w:hAnsi="Times New Roman" w:cs="Times New Roman"/>
        </w:rPr>
        <w:t>. Activity Diagram Halaman Dashboard Laporan</w:t>
      </w:r>
      <w:bookmarkEnd w:id="218"/>
    </w:p>
    <w:p w14:paraId="7FE50CCA" w14:textId="77777777" w:rsidR="001E0297" w:rsidRPr="00416ADE" w:rsidRDefault="001E0297">
      <w:pPr>
        <w:rPr>
          <w:rFonts w:eastAsiaTheme="majorEastAsia" w:cs="Times New Roman"/>
          <w:iCs/>
          <w:szCs w:val="18"/>
        </w:rPr>
      </w:pPr>
      <w:r w:rsidRPr="00416ADE">
        <w:rPr>
          <w:rFonts w:cs="Times New Roman"/>
        </w:rPr>
        <w:br w:type="page"/>
      </w:r>
    </w:p>
    <w:p w14:paraId="0EA1833B" w14:textId="00145241" w:rsidR="00045BF6" w:rsidRPr="00416ADE" w:rsidRDefault="00251008" w:rsidP="00251008">
      <w:pPr>
        <w:pStyle w:val="kkpheading-abc"/>
        <w:rPr>
          <w:rFonts w:cs="Times New Roman"/>
        </w:rPr>
      </w:pPr>
      <w:r w:rsidRPr="00416ADE">
        <w:rPr>
          <w:rFonts w:cs="Times New Roman"/>
        </w:rPr>
        <w:lastRenderedPageBreak/>
        <w:t xml:space="preserve">Activity Diagram </w:t>
      </w:r>
      <w:r w:rsidR="00241EAE" w:rsidRPr="00416ADE">
        <w:rPr>
          <w:rFonts w:cs="Times New Roman"/>
        </w:rPr>
        <w:t>Perintah</w:t>
      </w:r>
      <w:r w:rsidRPr="00416ADE">
        <w:rPr>
          <w:rFonts w:cs="Times New Roman"/>
        </w:rPr>
        <w:t xml:space="preserve"> Logout</w:t>
      </w:r>
    </w:p>
    <w:p w14:paraId="7EED41BA" w14:textId="77777777" w:rsidR="00241EAE" w:rsidRPr="00416ADE" w:rsidRDefault="00A67311" w:rsidP="00241EAE">
      <w:pPr>
        <w:pStyle w:val="GambardanTabel"/>
        <w:keepNext/>
        <w:rPr>
          <w:rFonts w:cs="Times New Roman"/>
        </w:rPr>
      </w:pPr>
      <w:r w:rsidRPr="00416ADE">
        <w:rPr>
          <w:rFonts w:cs="Times New Roman"/>
        </w:rPr>
        <w:drawing>
          <wp:inline distT="0" distB="0" distL="0" distR="0" wp14:anchorId="329C34EA" wp14:editId="78140CE2">
            <wp:extent cx="2808000" cy="1996905"/>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08000" cy="1996905"/>
                    </a:xfrm>
                    <a:prstGeom prst="rect">
                      <a:avLst/>
                    </a:prstGeom>
                    <a:noFill/>
                  </pic:spPr>
                </pic:pic>
              </a:graphicData>
            </a:graphic>
          </wp:inline>
        </w:drawing>
      </w:r>
    </w:p>
    <w:p w14:paraId="7D5EBF53" w14:textId="7CC3B52A" w:rsidR="00251008" w:rsidRPr="00416ADE" w:rsidRDefault="00241EAE" w:rsidP="00241EAE">
      <w:pPr>
        <w:pStyle w:val="Caption"/>
        <w:rPr>
          <w:rFonts w:ascii="Times New Roman" w:hAnsi="Times New Roman" w:cs="Times New Roman"/>
        </w:rPr>
      </w:pPr>
      <w:bookmarkStart w:id="219" w:name="_Toc112357687"/>
      <w:r w:rsidRPr="00416ADE">
        <w:rPr>
          <w:rFonts w:ascii="Times New Roman" w:hAnsi="Times New Roman" w:cs="Times New Roman"/>
        </w:rPr>
        <w:t>Gambar 3.</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13</w:t>
      </w:r>
      <w:r w:rsidR="00000000" w:rsidRPr="00416ADE">
        <w:rPr>
          <w:rFonts w:ascii="Times New Roman" w:hAnsi="Times New Roman" w:cs="Times New Roman"/>
          <w:noProof/>
        </w:rPr>
        <w:fldChar w:fldCharType="end"/>
      </w:r>
      <w:r w:rsidRPr="00416ADE">
        <w:rPr>
          <w:rFonts w:ascii="Times New Roman" w:hAnsi="Times New Roman" w:cs="Times New Roman"/>
        </w:rPr>
        <w:t>. Activity Diagram Perintah Logout</w:t>
      </w:r>
      <w:bookmarkEnd w:id="219"/>
    </w:p>
    <w:p w14:paraId="1575CEA3" w14:textId="6384FE08" w:rsidR="009551ED" w:rsidRPr="00416ADE" w:rsidRDefault="009551ED" w:rsidP="00A67311">
      <w:pPr>
        <w:pStyle w:val="GambardanTabel"/>
        <w:rPr>
          <w:rFonts w:cs="Times New Roman"/>
        </w:rPr>
      </w:pPr>
    </w:p>
    <w:p w14:paraId="0012694E" w14:textId="5D5E7421" w:rsidR="009551ED" w:rsidRPr="00416ADE" w:rsidRDefault="009551ED" w:rsidP="00A67311">
      <w:pPr>
        <w:pStyle w:val="GambardanTabel"/>
        <w:rPr>
          <w:rFonts w:cs="Times New Roman"/>
        </w:rPr>
      </w:pPr>
    </w:p>
    <w:p w14:paraId="0B9A08EF" w14:textId="77777777" w:rsidR="009551ED" w:rsidRPr="00416ADE" w:rsidRDefault="009551ED" w:rsidP="00A67311">
      <w:pPr>
        <w:pStyle w:val="GambardanTabel"/>
        <w:rPr>
          <w:rFonts w:cs="Times New Roman"/>
        </w:rPr>
      </w:pPr>
    </w:p>
    <w:p w14:paraId="0937FE60" w14:textId="77B26C8A" w:rsidR="0092039C" w:rsidRPr="00416ADE" w:rsidRDefault="0092039C" w:rsidP="00754FE1">
      <w:pPr>
        <w:pStyle w:val="kkpheading-4"/>
        <w:rPr>
          <w:rFonts w:ascii="Times New Roman" w:hAnsi="Times New Roman" w:cs="Times New Roman"/>
        </w:rPr>
      </w:pPr>
      <w:r w:rsidRPr="00416ADE">
        <w:rPr>
          <w:rFonts w:ascii="Times New Roman" w:hAnsi="Times New Roman" w:cs="Times New Roman"/>
        </w:rPr>
        <w:t>Sequence Diagram</w:t>
      </w:r>
    </w:p>
    <w:p w14:paraId="12FAD608" w14:textId="5FA94D87" w:rsidR="005125C4" w:rsidRPr="00416ADE" w:rsidRDefault="005125C4" w:rsidP="00242963">
      <w:pPr>
        <w:pStyle w:val="kkpheading-abc"/>
        <w:numPr>
          <w:ilvl w:val="5"/>
          <w:numId w:val="24"/>
        </w:numPr>
        <w:rPr>
          <w:rFonts w:cs="Times New Roman"/>
        </w:rPr>
      </w:pPr>
      <w:r w:rsidRPr="00416ADE">
        <w:rPr>
          <w:rFonts w:cs="Times New Roman"/>
        </w:rPr>
        <w:t>Sequence Diagram Halaman Login</w:t>
      </w:r>
    </w:p>
    <w:p w14:paraId="7F584941" w14:textId="6B89F140" w:rsidR="0059517E" w:rsidRPr="00416ADE" w:rsidRDefault="00A641A1" w:rsidP="00242963">
      <w:pPr>
        <w:pStyle w:val="GambardanTabel"/>
        <w:rPr>
          <w:rFonts w:cs="Times New Roman"/>
        </w:rPr>
      </w:pPr>
      <w:r w:rsidRPr="00416ADE">
        <w:rPr>
          <w:rFonts w:cs="Times New Roman"/>
        </w:rPr>
        <w:drawing>
          <wp:inline distT="0" distB="0" distL="0" distR="0" wp14:anchorId="0748F6FE" wp14:editId="1D60352E">
            <wp:extent cx="4140000" cy="2681586"/>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40000" cy="2681586"/>
                    </a:xfrm>
                    <a:prstGeom prst="rect">
                      <a:avLst/>
                    </a:prstGeom>
                    <a:noFill/>
                  </pic:spPr>
                </pic:pic>
              </a:graphicData>
            </a:graphic>
          </wp:inline>
        </w:drawing>
      </w:r>
    </w:p>
    <w:p w14:paraId="25F91638" w14:textId="2480A4EA" w:rsidR="00935F36" w:rsidRPr="00416ADE" w:rsidRDefault="00935F36" w:rsidP="00935F36">
      <w:pPr>
        <w:pStyle w:val="Caption"/>
        <w:rPr>
          <w:rFonts w:ascii="Times New Roman" w:hAnsi="Times New Roman" w:cs="Times New Roman"/>
        </w:rPr>
      </w:pPr>
      <w:bookmarkStart w:id="220" w:name="_Toc112357688"/>
      <w:r w:rsidRPr="00416ADE">
        <w:rPr>
          <w:rFonts w:ascii="Times New Roman" w:hAnsi="Times New Roman" w:cs="Times New Roman"/>
        </w:rPr>
        <w:t>Gambar</w:t>
      </w:r>
      <w:r w:rsidR="002D7AD2"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14</w:t>
      </w:r>
      <w:r w:rsidR="00000000" w:rsidRPr="00416ADE">
        <w:rPr>
          <w:rFonts w:ascii="Times New Roman" w:hAnsi="Times New Roman" w:cs="Times New Roman"/>
          <w:noProof/>
        </w:rPr>
        <w:fldChar w:fldCharType="end"/>
      </w:r>
      <w:r w:rsidR="002D7AD2" w:rsidRPr="00416ADE">
        <w:rPr>
          <w:rFonts w:ascii="Times New Roman" w:hAnsi="Times New Roman" w:cs="Times New Roman"/>
        </w:rPr>
        <w:t>. Sequence Diagram Halaman Login</w:t>
      </w:r>
      <w:bookmarkEnd w:id="220"/>
    </w:p>
    <w:p w14:paraId="71749536" w14:textId="208D3CF1" w:rsidR="00A641A1" w:rsidRPr="00416ADE" w:rsidRDefault="00A641A1" w:rsidP="00754FE1">
      <w:pPr>
        <w:pStyle w:val="kkpheading-4"/>
        <w:numPr>
          <w:ilvl w:val="0"/>
          <w:numId w:val="0"/>
        </w:numPr>
        <w:ind w:left="1021"/>
        <w:rPr>
          <w:rFonts w:ascii="Times New Roman" w:hAnsi="Times New Roman" w:cs="Times New Roman"/>
        </w:rPr>
      </w:pPr>
    </w:p>
    <w:p w14:paraId="7B1D1829" w14:textId="77777777" w:rsidR="009551ED" w:rsidRPr="00416ADE" w:rsidRDefault="009551ED">
      <w:pPr>
        <w:rPr>
          <w:rFonts w:cs="Times New Roman"/>
        </w:rPr>
      </w:pPr>
      <w:r w:rsidRPr="00416ADE">
        <w:rPr>
          <w:rFonts w:cs="Times New Roman"/>
        </w:rPr>
        <w:br w:type="page"/>
      </w:r>
    </w:p>
    <w:p w14:paraId="79228A1E" w14:textId="2F556C00" w:rsidR="005125C4" w:rsidRPr="00416ADE" w:rsidRDefault="005125C4" w:rsidP="00242963">
      <w:pPr>
        <w:pStyle w:val="kkpheading-abc"/>
        <w:rPr>
          <w:rFonts w:cs="Times New Roman"/>
        </w:rPr>
      </w:pPr>
      <w:r w:rsidRPr="00416ADE">
        <w:rPr>
          <w:rFonts w:cs="Times New Roman"/>
        </w:rPr>
        <w:lastRenderedPageBreak/>
        <w:t>S</w:t>
      </w:r>
      <w:bookmarkStart w:id="221" w:name="_Hlk110169161"/>
      <w:r w:rsidRPr="00416ADE">
        <w:rPr>
          <w:rFonts w:cs="Times New Roman"/>
        </w:rPr>
        <w:t>equence Diagram Halaman Registrasi</w:t>
      </w:r>
      <w:bookmarkEnd w:id="221"/>
    </w:p>
    <w:p w14:paraId="4BE9C522" w14:textId="65C1A7DB" w:rsidR="00045BF6" w:rsidRPr="00416ADE" w:rsidRDefault="00857800" w:rsidP="00242963">
      <w:pPr>
        <w:pStyle w:val="GambardanTabel"/>
        <w:rPr>
          <w:rFonts w:cs="Times New Roman"/>
        </w:rPr>
      </w:pPr>
      <w:r w:rsidRPr="00416ADE">
        <w:rPr>
          <w:rFonts w:cs="Times New Roman"/>
        </w:rPr>
        <w:drawing>
          <wp:inline distT="0" distB="0" distL="0" distR="0" wp14:anchorId="33F95438" wp14:editId="38EDB2E8">
            <wp:extent cx="3228036" cy="2880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28036" cy="2880000"/>
                    </a:xfrm>
                    <a:prstGeom prst="rect">
                      <a:avLst/>
                    </a:prstGeom>
                    <a:noFill/>
                  </pic:spPr>
                </pic:pic>
              </a:graphicData>
            </a:graphic>
          </wp:inline>
        </w:drawing>
      </w:r>
    </w:p>
    <w:p w14:paraId="640F7B98" w14:textId="044456BF" w:rsidR="00935F36" w:rsidRPr="00416ADE" w:rsidRDefault="00935F36" w:rsidP="00935F36">
      <w:pPr>
        <w:pStyle w:val="Caption"/>
        <w:rPr>
          <w:rFonts w:ascii="Times New Roman" w:hAnsi="Times New Roman" w:cs="Times New Roman"/>
        </w:rPr>
      </w:pPr>
      <w:bookmarkStart w:id="222" w:name="_Toc112357689"/>
      <w:r w:rsidRPr="00416ADE">
        <w:rPr>
          <w:rFonts w:ascii="Times New Roman" w:hAnsi="Times New Roman" w:cs="Times New Roman"/>
        </w:rPr>
        <w:t>Gambar</w:t>
      </w:r>
      <w:r w:rsidR="002D7AD2"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15</w:t>
      </w:r>
      <w:r w:rsidR="00000000" w:rsidRPr="00416ADE">
        <w:rPr>
          <w:rFonts w:ascii="Times New Roman" w:hAnsi="Times New Roman" w:cs="Times New Roman"/>
          <w:noProof/>
        </w:rPr>
        <w:fldChar w:fldCharType="end"/>
      </w:r>
      <w:r w:rsidR="002D7AD2" w:rsidRPr="00416ADE">
        <w:rPr>
          <w:rFonts w:ascii="Times New Roman" w:hAnsi="Times New Roman" w:cs="Times New Roman"/>
        </w:rPr>
        <w:t>. Sequence Diagram Halaman Registrasi</w:t>
      </w:r>
      <w:bookmarkEnd w:id="222"/>
      <w:r w:rsidR="009551ED" w:rsidRPr="00416ADE">
        <w:rPr>
          <w:rFonts w:ascii="Times New Roman" w:hAnsi="Times New Roman" w:cs="Times New Roman"/>
        </w:rPr>
        <w:br/>
      </w:r>
    </w:p>
    <w:p w14:paraId="7FD7C9E3" w14:textId="075E5882" w:rsidR="00A641A1" w:rsidRPr="00416ADE" w:rsidRDefault="00A641A1" w:rsidP="00242963">
      <w:pPr>
        <w:pStyle w:val="kkpheading-abc"/>
        <w:rPr>
          <w:rFonts w:cs="Times New Roman"/>
        </w:rPr>
      </w:pPr>
      <w:r w:rsidRPr="00416ADE">
        <w:rPr>
          <w:rFonts w:cs="Times New Roman"/>
        </w:rPr>
        <w:t xml:space="preserve">Sequence Diagram Halaman </w:t>
      </w:r>
      <w:r w:rsidR="00045BF6" w:rsidRPr="00416ADE">
        <w:rPr>
          <w:rFonts w:cs="Times New Roman"/>
        </w:rPr>
        <w:t>Tambah Data Item</w:t>
      </w:r>
    </w:p>
    <w:p w14:paraId="49762D98" w14:textId="3767CEA2" w:rsidR="00045BF6" w:rsidRPr="00416ADE" w:rsidRDefault="00045BF6" w:rsidP="00242963">
      <w:pPr>
        <w:pStyle w:val="GambardanTabel"/>
        <w:rPr>
          <w:rFonts w:cs="Times New Roman"/>
        </w:rPr>
      </w:pPr>
      <w:r w:rsidRPr="00416ADE">
        <w:rPr>
          <w:rFonts w:cs="Times New Roman"/>
        </w:rPr>
        <w:drawing>
          <wp:inline distT="0" distB="0" distL="0" distR="0" wp14:anchorId="19816FC6" wp14:editId="4B96A544">
            <wp:extent cx="4140000" cy="278920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40000" cy="2789201"/>
                    </a:xfrm>
                    <a:prstGeom prst="rect">
                      <a:avLst/>
                    </a:prstGeom>
                    <a:noFill/>
                  </pic:spPr>
                </pic:pic>
              </a:graphicData>
            </a:graphic>
          </wp:inline>
        </w:drawing>
      </w:r>
    </w:p>
    <w:p w14:paraId="246EE250" w14:textId="230D6BCC" w:rsidR="00935F36" w:rsidRPr="00416ADE" w:rsidRDefault="00935F36" w:rsidP="00935F36">
      <w:pPr>
        <w:pStyle w:val="Caption"/>
        <w:rPr>
          <w:rFonts w:ascii="Times New Roman" w:hAnsi="Times New Roman" w:cs="Times New Roman"/>
        </w:rPr>
      </w:pPr>
      <w:bookmarkStart w:id="223" w:name="_Toc112357690"/>
      <w:r w:rsidRPr="00416ADE">
        <w:rPr>
          <w:rFonts w:ascii="Times New Roman" w:hAnsi="Times New Roman" w:cs="Times New Roman"/>
        </w:rPr>
        <w:t>Gambar</w:t>
      </w:r>
      <w:r w:rsidR="002D7AD2"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16</w:t>
      </w:r>
      <w:r w:rsidR="00000000" w:rsidRPr="00416ADE">
        <w:rPr>
          <w:rFonts w:ascii="Times New Roman" w:hAnsi="Times New Roman" w:cs="Times New Roman"/>
          <w:noProof/>
        </w:rPr>
        <w:fldChar w:fldCharType="end"/>
      </w:r>
      <w:r w:rsidR="002D7AD2" w:rsidRPr="00416ADE">
        <w:rPr>
          <w:rFonts w:ascii="Times New Roman" w:hAnsi="Times New Roman" w:cs="Times New Roman"/>
        </w:rPr>
        <w:t>. Sequence Diagram Halaman Tambah Data Item</w:t>
      </w:r>
      <w:bookmarkEnd w:id="223"/>
    </w:p>
    <w:p w14:paraId="343CF45A" w14:textId="77777777" w:rsidR="00A372FF" w:rsidRPr="00416ADE" w:rsidRDefault="00A372FF" w:rsidP="00242963">
      <w:pPr>
        <w:pStyle w:val="kkplistabc"/>
        <w:numPr>
          <w:ilvl w:val="0"/>
          <w:numId w:val="0"/>
        </w:numPr>
        <w:ind w:left="1361"/>
        <w:rPr>
          <w:rFonts w:cs="Times New Roman"/>
        </w:rPr>
      </w:pPr>
    </w:p>
    <w:p w14:paraId="4CDF02BD" w14:textId="2278FBDB" w:rsidR="00045BF6" w:rsidRPr="00416ADE" w:rsidRDefault="00045BF6" w:rsidP="00242963">
      <w:pPr>
        <w:pStyle w:val="kkplistabc"/>
        <w:numPr>
          <w:ilvl w:val="0"/>
          <w:numId w:val="0"/>
        </w:numPr>
        <w:ind w:left="1361"/>
        <w:rPr>
          <w:rFonts w:cs="Times New Roman"/>
        </w:rPr>
      </w:pPr>
    </w:p>
    <w:p w14:paraId="1662C951" w14:textId="751CE73A" w:rsidR="00045BF6" w:rsidRPr="00416ADE" w:rsidRDefault="00045BF6" w:rsidP="00242963">
      <w:pPr>
        <w:pStyle w:val="kkpheading-abc"/>
        <w:rPr>
          <w:rFonts w:cs="Times New Roman"/>
        </w:rPr>
      </w:pPr>
      <w:r w:rsidRPr="00416ADE">
        <w:rPr>
          <w:rFonts w:cs="Times New Roman"/>
        </w:rPr>
        <w:t>Sequence Diagram Halaman Input Data Laporan Produksi</w:t>
      </w:r>
    </w:p>
    <w:p w14:paraId="4B535E95" w14:textId="350A66D4" w:rsidR="00045BF6" w:rsidRPr="00416ADE" w:rsidRDefault="00045BF6" w:rsidP="00242963">
      <w:pPr>
        <w:pStyle w:val="GambardanTabel"/>
        <w:rPr>
          <w:rFonts w:cs="Times New Roman"/>
        </w:rPr>
      </w:pPr>
      <w:r w:rsidRPr="00416ADE">
        <w:rPr>
          <w:rFonts w:cs="Times New Roman"/>
        </w:rPr>
        <w:drawing>
          <wp:inline distT="0" distB="0" distL="0" distR="0" wp14:anchorId="41FB3587" wp14:editId="09B4C0FB">
            <wp:extent cx="4140000" cy="2792021"/>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40000" cy="2792021"/>
                    </a:xfrm>
                    <a:prstGeom prst="rect">
                      <a:avLst/>
                    </a:prstGeom>
                    <a:noFill/>
                  </pic:spPr>
                </pic:pic>
              </a:graphicData>
            </a:graphic>
          </wp:inline>
        </w:drawing>
      </w:r>
    </w:p>
    <w:p w14:paraId="1D7DD6DA" w14:textId="4064B7DB" w:rsidR="00650572" w:rsidRPr="00416ADE" w:rsidRDefault="00935F36" w:rsidP="00935F36">
      <w:pPr>
        <w:pStyle w:val="Caption"/>
        <w:rPr>
          <w:rFonts w:ascii="Times New Roman" w:hAnsi="Times New Roman" w:cs="Times New Roman"/>
        </w:rPr>
      </w:pPr>
      <w:bookmarkStart w:id="224" w:name="_Toc112357691"/>
      <w:r w:rsidRPr="00416ADE">
        <w:rPr>
          <w:rFonts w:ascii="Times New Roman" w:hAnsi="Times New Roman" w:cs="Times New Roman"/>
        </w:rPr>
        <w:t>Gambar</w:t>
      </w:r>
      <w:r w:rsidR="002D7AD2"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17</w:t>
      </w:r>
      <w:r w:rsidR="00000000" w:rsidRPr="00416ADE">
        <w:rPr>
          <w:rFonts w:ascii="Times New Roman" w:hAnsi="Times New Roman" w:cs="Times New Roman"/>
          <w:noProof/>
        </w:rPr>
        <w:fldChar w:fldCharType="end"/>
      </w:r>
      <w:r w:rsidR="002D7AD2" w:rsidRPr="00416ADE">
        <w:rPr>
          <w:rFonts w:ascii="Times New Roman" w:hAnsi="Times New Roman" w:cs="Times New Roman"/>
        </w:rPr>
        <w:t>. Sequence Diagram Halaman Input Data Laporan Produksi</w:t>
      </w:r>
      <w:bookmarkEnd w:id="224"/>
      <w:r w:rsidR="007B0705" w:rsidRPr="00416ADE">
        <w:rPr>
          <w:rFonts w:ascii="Times New Roman" w:hAnsi="Times New Roman" w:cs="Times New Roman"/>
        </w:rPr>
        <w:br/>
      </w:r>
      <w:r w:rsidR="007B0705" w:rsidRPr="00416ADE">
        <w:rPr>
          <w:rFonts w:ascii="Times New Roman" w:hAnsi="Times New Roman" w:cs="Times New Roman"/>
        </w:rPr>
        <w:br/>
      </w:r>
      <w:r w:rsidR="007B0705" w:rsidRPr="00416ADE">
        <w:rPr>
          <w:rFonts w:ascii="Times New Roman" w:hAnsi="Times New Roman" w:cs="Times New Roman"/>
        </w:rPr>
        <w:br/>
      </w:r>
    </w:p>
    <w:p w14:paraId="6CED536D" w14:textId="77777777" w:rsidR="00650572" w:rsidRPr="00416ADE" w:rsidRDefault="00650572" w:rsidP="00650572">
      <w:pPr>
        <w:pStyle w:val="kkpheading-abc"/>
        <w:rPr>
          <w:rFonts w:cs="Times New Roman"/>
        </w:rPr>
      </w:pPr>
      <w:r w:rsidRPr="00416ADE">
        <w:rPr>
          <w:rFonts w:cs="Times New Roman"/>
        </w:rPr>
        <w:t>Sequence Diagram Halaman Data Laporan</w:t>
      </w:r>
    </w:p>
    <w:p w14:paraId="597B9748" w14:textId="7DF0747F" w:rsidR="00650572" w:rsidRPr="00416ADE" w:rsidRDefault="00BD52FB" w:rsidP="00650572">
      <w:pPr>
        <w:pStyle w:val="GambardanTabel"/>
        <w:rPr>
          <w:rFonts w:cs="Times New Roman"/>
        </w:rPr>
      </w:pPr>
      <w:r w:rsidRPr="00416ADE">
        <w:rPr>
          <w:rFonts w:cs="Times New Roman"/>
        </w:rPr>
        <w:drawing>
          <wp:inline distT="0" distB="0" distL="0" distR="0" wp14:anchorId="0BCC33F7" wp14:editId="2B1F4E8F">
            <wp:extent cx="3320061" cy="2880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20061" cy="2880000"/>
                    </a:xfrm>
                    <a:prstGeom prst="rect">
                      <a:avLst/>
                    </a:prstGeom>
                    <a:noFill/>
                  </pic:spPr>
                </pic:pic>
              </a:graphicData>
            </a:graphic>
          </wp:inline>
        </w:drawing>
      </w:r>
    </w:p>
    <w:p w14:paraId="186CE286" w14:textId="2B841AD5" w:rsidR="00650572" w:rsidRPr="00416ADE" w:rsidRDefault="00650572" w:rsidP="007B0705">
      <w:pPr>
        <w:pStyle w:val="Caption"/>
        <w:rPr>
          <w:rFonts w:ascii="Times New Roman" w:hAnsi="Times New Roman" w:cs="Times New Roman"/>
          <w:iCs w:val="0"/>
        </w:rPr>
      </w:pPr>
      <w:bookmarkStart w:id="225" w:name="_Toc112357692"/>
      <w:r w:rsidRPr="00416ADE">
        <w:rPr>
          <w:rFonts w:ascii="Times New Roman" w:hAnsi="Times New Roman" w:cs="Times New Roman"/>
        </w:rPr>
        <w:lastRenderedPageBreak/>
        <w:t>Gambar 3.</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18</w:t>
      </w:r>
      <w:r w:rsidR="00000000" w:rsidRPr="00416ADE">
        <w:rPr>
          <w:rFonts w:ascii="Times New Roman" w:hAnsi="Times New Roman" w:cs="Times New Roman"/>
          <w:noProof/>
        </w:rPr>
        <w:fldChar w:fldCharType="end"/>
      </w:r>
      <w:r w:rsidRPr="00416ADE">
        <w:rPr>
          <w:rFonts w:ascii="Times New Roman" w:hAnsi="Times New Roman" w:cs="Times New Roman"/>
        </w:rPr>
        <w:t>. Sequence Diagram Halaman Data Laporan</w:t>
      </w:r>
      <w:bookmarkEnd w:id="225"/>
      <w:r w:rsidRPr="00416ADE">
        <w:rPr>
          <w:rFonts w:ascii="Times New Roman" w:hAnsi="Times New Roman" w:cs="Times New Roman"/>
        </w:rPr>
        <w:br w:type="page"/>
      </w:r>
    </w:p>
    <w:p w14:paraId="59D7211B" w14:textId="0CDD3EDC" w:rsidR="00240848" w:rsidRPr="00416ADE" w:rsidRDefault="00240848" w:rsidP="00242963">
      <w:pPr>
        <w:pStyle w:val="kkpheading-abc"/>
        <w:rPr>
          <w:rFonts w:cs="Times New Roman"/>
        </w:rPr>
      </w:pPr>
      <w:r w:rsidRPr="00416ADE">
        <w:rPr>
          <w:rFonts w:cs="Times New Roman"/>
        </w:rPr>
        <w:lastRenderedPageBreak/>
        <w:t>Sequence Diagram Halaman Edit Data Laporan Produksi</w:t>
      </w:r>
    </w:p>
    <w:p w14:paraId="738C8E5D" w14:textId="56E152D7" w:rsidR="00240848" w:rsidRPr="00416ADE" w:rsidRDefault="00BD52FB" w:rsidP="00242963">
      <w:pPr>
        <w:pStyle w:val="GambardanTabel"/>
        <w:rPr>
          <w:rFonts w:cs="Times New Roman"/>
        </w:rPr>
      </w:pPr>
      <w:r w:rsidRPr="00416ADE">
        <w:rPr>
          <w:rFonts w:cs="Times New Roman"/>
        </w:rPr>
        <w:drawing>
          <wp:inline distT="0" distB="0" distL="0" distR="0" wp14:anchorId="52070818" wp14:editId="6CB4401D">
            <wp:extent cx="4099179" cy="2808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99179" cy="2808000"/>
                    </a:xfrm>
                    <a:prstGeom prst="rect">
                      <a:avLst/>
                    </a:prstGeom>
                    <a:noFill/>
                  </pic:spPr>
                </pic:pic>
              </a:graphicData>
            </a:graphic>
          </wp:inline>
        </w:drawing>
      </w:r>
    </w:p>
    <w:p w14:paraId="5C1127D3" w14:textId="15BEDB74" w:rsidR="00F6418B" w:rsidRPr="00416ADE" w:rsidRDefault="00F6418B" w:rsidP="00F6418B">
      <w:pPr>
        <w:pStyle w:val="Caption"/>
        <w:rPr>
          <w:rFonts w:ascii="Times New Roman" w:hAnsi="Times New Roman" w:cs="Times New Roman"/>
        </w:rPr>
      </w:pPr>
      <w:bookmarkStart w:id="226" w:name="_Toc112357693"/>
      <w:r w:rsidRPr="00416ADE">
        <w:rPr>
          <w:rFonts w:ascii="Times New Roman" w:hAnsi="Times New Roman" w:cs="Times New Roman"/>
        </w:rPr>
        <w:t>Gambar</w:t>
      </w:r>
      <w:r w:rsidR="002D7AD2"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19</w:t>
      </w:r>
      <w:r w:rsidR="00000000" w:rsidRPr="00416ADE">
        <w:rPr>
          <w:rFonts w:ascii="Times New Roman" w:hAnsi="Times New Roman" w:cs="Times New Roman"/>
          <w:noProof/>
        </w:rPr>
        <w:fldChar w:fldCharType="end"/>
      </w:r>
      <w:r w:rsidR="002D7AD2" w:rsidRPr="00416ADE">
        <w:rPr>
          <w:rFonts w:ascii="Times New Roman" w:hAnsi="Times New Roman" w:cs="Times New Roman"/>
        </w:rPr>
        <w:t>. Sequence Diagram Halaman Edit Data Laporan</w:t>
      </w:r>
      <w:bookmarkEnd w:id="226"/>
      <w:r w:rsidR="007B0705" w:rsidRPr="00416ADE">
        <w:rPr>
          <w:rFonts w:ascii="Times New Roman" w:hAnsi="Times New Roman" w:cs="Times New Roman"/>
        </w:rPr>
        <w:br/>
      </w:r>
      <w:r w:rsidR="007B0705" w:rsidRPr="00416ADE">
        <w:rPr>
          <w:rFonts w:ascii="Times New Roman" w:hAnsi="Times New Roman" w:cs="Times New Roman"/>
        </w:rPr>
        <w:br/>
      </w:r>
    </w:p>
    <w:p w14:paraId="2A1DF247" w14:textId="29EE0F90" w:rsidR="007B0705" w:rsidRPr="00416ADE" w:rsidRDefault="007B0705" w:rsidP="007B0705">
      <w:pPr>
        <w:pStyle w:val="kkpheading-abc"/>
        <w:rPr>
          <w:rFonts w:cs="Times New Roman"/>
        </w:rPr>
      </w:pPr>
      <w:r w:rsidRPr="00416ADE">
        <w:rPr>
          <w:rFonts w:cs="Times New Roman"/>
        </w:rPr>
        <w:t>Sequence Diagram Halaman Hapus Data Laporan Produksi</w:t>
      </w:r>
    </w:p>
    <w:p w14:paraId="2CD7D191" w14:textId="67C9E264" w:rsidR="007B0705" w:rsidRPr="00416ADE" w:rsidRDefault="00F57118" w:rsidP="007B0705">
      <w:pPr>
        <w:pStyle w:val="GambardanTabel"/>
        <w:rPr>
          <w:rFonts w:cs="Times New Roman"/>
        </w:rPr>
      </w:pPr>
      <w:r w:rsidRPr="00416ADE">
        <w:rPr>
          <w:rFonts w:cs="Times New Roman"/>
        </w:rPr>
        <w:drawing>
          <wp:inline distT="0" distB="0" distL="0" distR="0" wp14:anchorId="12434C78" wp14:editId="7F6C3494">
            <wp:extent cx="4105288" cy="280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105288" cy="2808000"/>
                    </a:xfrm>
                    <a:prstGeom prst="rect">
                      <a:avLst/>
                    </a:prstGeom>
                    <a:noFill/>
                  </pic:spPr>
                </pic:pic>
              </a:graphicData>
            </a:graphic>
          </wp:inline>
        </w:drawing>
      </w:r>
    </w:p>
    <w:p w14:paraId="46FF03F3" w14:textId="0792B652" w:rsidR="00F57118" w:rsidRPr="00416ADE" w:rsidRDefault="00F57118" w:rsidP="00F57118">
      <w:pPr>
        <w:pStyle w:val="Caption"/>
        <w:rPr>
          <w:rFonts w:ascii="Times New Roman" w:hAnsi="Times New Roman" w:cs="Times New Roman"/>
        </w:rPr>
      </w:pPr>
      <w:bookmarkStart w:id="227" w:name="_Toc112357694"/>
      <w:r w:rsidRPr="00416ADE">
        <w:rPr>
          <w:rFonts w:ascii="Times New Roman" w:hAnsi="Times New Roman" w:cs="Times New Roman"/>
        </w:rPr>
        <w:t>Gambar 3.</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20</w:t>
      </w:r>
      <w:r w:rsidR="00000000" w:rsidRPr="00416ADE">
        <w:rPr>
          <w:rFonts w:ascii="Times New Roman" w:hAnsi="Times New Roman" w:cs="Times New Roman"/>
          <w:noProof/>
        </w:rPr>
        <w:fldChar w:fldCharType="end"/>
      </w:r>
      <w:r w:rsidRPr="00416ADE">
        <w:rPr>
          <w:rFonts w:ascii="Times New Roman" w:hAnsi="Times New Roman" w:cs="Times New Roman"/>
        </w:rPr>
        <w:t>. Sequence Diagram Halaman Hapus Data Laporan Produksi</w:t>
      </w:r>
      <w:bookmarkEnd w:id="227"/>
    </w:p>
    <w:p w14:paraId="53ADCA42" w14:textId="77777777" w:rsidR="007B0705" w:rsidRPr="00416ADE" w:rsidRDefault="007B0705">
      <w:pPr>
        <w:rPr>
          <w:rFonts w:cs="Times New Roman"/>
          <w:noProof/>
        </w:rPr>
      </w:pPr>
      <w:r w:rsidRPr="00416ADE">
        <w:rPr>
          <w:rFonts w:cs="Times New Roman"/>
        </w:rPr>
        <w:lastRenderedPageBreak/>
        <w:br w:type="page"/>
      </w:r>
    </w:p>
    <w:p w14:paraId="74F4173A" w14:textId="532BF9D7" w:rsidR="00A742A3" w:rsidRPr="00416ADE" w:rsidRDefault="00240848" w:rsidP="00242963">
      <w:pPr>
        <w:pStyle w:val="kkpheading-abc"/>
        <w:rPr>
          <w:rFonts w:cs="Times New Roman"/>
        </w:rPr>
      </w:pPr>
      <w:r w:rsidRPr="00416ADE">
        <w:rPr>
          <w:rFonts w:cs="Times New Roman"/>
        </w:rPr>
        <w:lastRenderedPageBreak/>
        <w:t>Sequence Diagram Halaman Dashboard Laporan Produ</w:t>
      </w:r>
      <w:r w:rsidR="00A742A3" w:rsidRPr="00416ADE">
        <w:rPr>
          <w:rFonts w:cs="Times New Roman"/>
        </w:rPr>
        <w:t>ksi.</w:t>
      </w:r>
    </w:p>
    <w:p w14:paraId="2B20C03F" w14:textId="3331C382" w:rsidR="00F6418B" w:rsidRPr="00416ADE" w:rsidRDefault="007B0705" w:rsidP="00242963">
      <w:pPr>
        <w:pStyle w:val="GambardanTabel"/>
        <w:rPr>
          <w:rFonts w:cs="Times New Roman"/>
        </w:rPr>
      </w:pPr>
      <w:r w:rsidRPr="00416ADE">
        <w:rPr>
          <w:rFonts w:cs="Times New Roman"/>
        </w:rPr>
        <w:drawing>
          <wp:inline distT="0" distB="0" distL="0" distR="0" wp14:anchorId="4353280F" wp14:editId="4BC8A8CB">
            <wp:extent cx="4126966" cy="2196000"/>
            <wp:effectExtent l="0" t="0" r="698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26966" cy="2196000"/>
                    </a:xfrm>
                    <a:prstGeom prst="rect">
                      <a:avLst/>
                    </a:prstGeom>
                    <a:noFill/>
                  </pic:spPr>
                </pic:pic>
              </a:graphicData>
            </a:graphic>
          </wp:inline>
        </w:drawing>
      </w:r>
    </w:p>
    <w:p w14:paraId="4029FF39" w14:textId="65F5D6DA" w:rsidR="00A742A3" w:rsidRPr="00416ADE" w:rsidRDefault="00F6418B" w:rsidP="00F6418B">
      <w:pPr>
        <w:pStyle w:val="Caption"/>
        <w:rPr>
          <w:rFonts w:ascii="Times New Roman" w:hAnsi="Times New Roman" w:cs="Times New Roman"/>
        </w:rPr>
      </w:pPr>
      <w:bookmarkStart w:id="228" w:name="_Toc112357695"/>
      <w:r w:rsidRPr="00416ADE">
        <w:rPr>
          <w:rFonts w:ascii="Times New Roman" w:hAnsi="Times New Roman" w:cs="Times New Roman"/>
        </w:rPr>
        <w:t>Gambar</w:t>
      </w:r>
      <w:r w:rsidR="002D7AD2"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21</w:t>
      </w:r>
      <w:r w:rsidR="00000000" w:rsidRPr="00416ADE">
        <w:rPr>
          <w:rFonts w:ascii="Times New Roman" w:hAnsi="Times New Roman" w:cs="Times New Roman"/>
          <w:noProof/>
        </w:rPr>
        <w:fldChar w:fldCharType="end"/>
      </w:r>
      <w:r w:rsidR="002D7AD2" w:rsidRPr="00416ADE">
        <w:rPr>
          <w:rFonts w:ascii="Times New Roman" w:hAnsi="Times New Roman" w:cs="Times New Roman"/>
        </w:rPr>
        <w:t>. Sequence Diagram Halaman Dashboard Laporan Produksi.</w:t>
      </w:r>
      <w:bookmarkEnd w:id="228"/>
    </w:p>
    <w:p w14:paraId="00C40BD6" w14:textId="7C06CD6E" w:rsidR="00A372FF" w:rsidRPr="00416ADE" w:rsidRDefault="00A372FF" w:rsidP="00242963">
      <w:pPr>
        <w:pStyle w:val="kkplistabc"/>
        <w:numPr>
          <w:ilvl w:val="0"/>
          <w:numId w:val="0"/>
        </w:numPr>
        <w:ind w:left="1361"/>
        <w:rPr>
          <w:rFonts w:cs="Times New Roman"/>
        </w:rPr>
      </w:pPr>
    </w:p>
    <w:p w14:paraId="021D3662" w14:textId="0C6381AB" w:rsidR="00A742A3" w:rsidRPr="00416ADE" w:rsidRDefault="00A742A3" w:rsidP="00754FE1">
      <w:pPr>
        <w:pStyle w:val="kkpheading-4"/>
        <w:rPr>
          <w:rFonts w:ascii="Times New Roman" w:hAnsi="Times New Roman" w:cs="Times New Roman"/>
        </w:rPr>
      </w:pPr>
      <w:r w:rsidRPr="00416ADE">
        <w:rPr>
          <w:rFonts w:ascii="Times New Roman" w:hAnsi="Times New Roman" w:cs="Times New Roman"/>
        </w:rPr>
        <w:t>Class Diagram</w:t>
      </w:r>
    </w:p>
    <w:p w14:paraId="607224AE" w14:textId="6E878EFD" w:rsidR="00A742A3" w:rsidRPr="00416ADE" w:rsidRDefault="00A742A3" w:rsidP="00754FE1">
      <w:pPr>
        <w:pStyle w:val="kkpheading-4"/>
        <w:numPr>
          <w:ilvl w:val="0"/>
          <w:numId w:val="0"/>
        </w:numPr>
        <w:ind w:left="1021"/>
        <w:rPr>
          <w:rFonts w:ascii="Times New Roman" w:hAnsi="Times New Roman" w:cs="Times New Roman"/>
        </w:rPr>
      </w:pPr>
      <w:r w:rsidRPr="00416ADE">
        <w:rPr>
          <w:rFonts w:ascii="Times New Roman" w:hAnsi="Times New Roman" w:cs="Times New Roman"/>
        </w:rPr>
        <w:t>Berikut adalah Class Diagram yang diusulkan</w:t>
      </w:r>
    </w:p>
    <w:p w14:paraId="5869F9F5" w14:textId="543B0327" w:rsidR="00A742A3" w:rsidRPr="00416ADE" w:rsidRDefault="00750BA4" w:rsidP="00242963">
      <w:pPr>
        <w:pStyle w:val="GambardanTabel"/>
        <w:rPr>
          <w:rFonts w:cs="Times New Roman"/>
        </w:rPr>
      </w:pPr>
      <w:r w:rsidRPr="00416ADE">
        <w:rPr>
          <w:rFonts w:cs="Times New Roman"/>
        </w:rPr>
        <w:drawing>
          <wp:inline distT="0" distB="0" distL="0" distR="0" wp14:anchorId="5FADA3FC" wp14:editId="173258A3">
            <wp:extent cx="3960000" cy="3960000"/>
            <wp:effectExtent l="0" t="0" r="2540" b="2540"/>
            <wp:docPr id="30" name="Picture 29" descr="Graphical user interface, application&#10;&#10;Description automatically generated">
              <a:extLst xmlns:a="http://schemas.openxmlformats.org/drawingml/2006/main">
                <a:ext uri="{FF2B5EF4-FFF2-40B4-BE49-F238E27FC236}">
                  <a16:creationId xmlns:a16="http://schemas.microsoft.com/office/drawing/2014/main" id="{5BB57F60-3B29-532F-D7DE-5A0C942E45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descr="Graphical user interface, application&#10;&#10;Description automatically generated">
                      <a:extLst>
                        <a:ext uri="{FF2B5EF4-FFF2-40B4-BE49-F238E27FC236}">
                          <a16:creationId xmlns:a16="http://schemas.microsoft.com/office/drawing/2014/main" id="{5BB57F60-3B29-532F-D7DE-5A0C942E45C4}"/>
                        </a:ext>
                      </a:extLst>
                    </pic:cNvPr>
                    <pic:cNvPicPr>
                      <a:picLocks noChangeAspect="1"/>
                    </pic:cNvPicPr>
                  </pic:nvPicPr>
                  <pic:blipFill>
                    <a:blip r:embed="rId39"/>
                    <a:stretch>
                      <a:fillRect/>
                    </a:stretch>
                  </pic:blipFill>
                  <pic:spPr>
                    <a:xfrm>
                      <a:off x="0" y="0"/>
                      <a:ext cx="3960000" cy="3960000"/>
                    </a:xfrm>
                    <a:prstGeom prst="rect">
                      <a:avLst/>
                    </a:prstGeom>
                  </pic:spPr>
                </pic:pic>
              </a:graphicData>
            </a:graphic>
          </wp:inline>
        </w:drawing>
      </w:r>
    </w:p>
    <w:p w14:paraId="76F4D66B" w14:textId="53A1043A" w:rsidR="00F6418B" w:rsidRPr="00416ADE" w:rsidRDefault="00F6418B" w:rsidP="00F6418B">
      <w:pPr>
        <w:pStyle w:val="Caption"/>
        <w:rPr>
          <w:rFonts w:ascii="Times New Roman" w:hAnsi="Times New Roman" w:cs="Times New Roman"/>
        </w:rPr>
      </w:pPr>
      <w:bookmarkStart w:id="229" w:name="_Toc112357696"/>
      <w:r w:rsidRPr="00416ADE">
        <w:rPr>
          <w:rFonts w:ascii="Times New Roman" w:hAnsi="Times New Roman" w:cs="Times New Roman"/>
        </w:rPr>
        <w:lastRenderedPageBreak/>
        <w:t>Gambar</w:t>
      </w:r>
      <w:r w:rsidR="002D7AD2"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22</w:t>
      </w:r>
      <w:r w:rsidR="00000000" w:rsidRPr="00416ADE">
        <w:rPr>
          <w:rFonts w:ascii="Times New Roman" w:hAnsi="Times New Roman" w:cs="Times New Roman"/>
          <w:noProof/>
        </w:rPr>
        <w:fldChar w:fldCharType="end"/>
      </w:r>
      <w:r w:rsidR="002D7AD2" w:rsidRPr="00416ADE">
        <w:rPr>
          <w:rFonts w:ascii="Times New Roman" w:hAnsi="Times New Roman" w:cs="Times New Roman"/>
        </w:rPr>
        <w:t>. Class Diagram</w:t>
      </w:r>
      <w:bookmarkEnd w:id="229"/>
    </w:p>
    <w:p w14:paraId="61DFE3CD" w14:textId="35C2DFDD" w:rsidR="00E6199B" w:rsidRPr="00416ADE" w:rsidRDefault="00E6199B" w:rsidP="00935F36">
      <w:pPr>
        <w:pStyle w:val="kkpheading-3"/>
        <w:rPr>
          <w:rFonts w:ascii="Times New Roman" w:hAnsi="Times New Roman" w:cs="Times New Roman"/>
        </w:rPr>
      </w:pPr>
      <w:r w:rsidRPr="00416ADE">
        <w:rPr>
          <w:rFonts w:ascii="Times New Roman" w:hAnsi="Times New Roman" w:cs="Times New Roman"/>
        </w:rPr>
        <w:t>Perancangan Database</w:t>
      </w:r>
    </w:p>
    <w:p w14:paraId="492D2365" w14:textId="2C8A2D79" w:rsidR="00A742A3" w:rsidRPr="00416ADE" w:rsidRDefault="00E6199B" w:rsidP="00E6199B">
      <w:pPr>
        <w:pStyle w:val="kkpparagraph-1"/>
        <w:rPr>
          <w:rFonts w:cs="Times New Roman"/>
        </w:rPr>
      </w:pPr>
      <w:r w:rsidRPr="00416ADE">
        <w:rPr>
          <w:rFonts w:cs="Times New Roman"/>
        </w:rPr>
        <w:t>Perancangan database ini meliputi field, type, width, dan primary key table. Berikut ini adalah tabel-tabel yang digunakan dalam perancangan database:</w:t>
      </w:r>
    </w:p>
    <w:p w14:paraId="4BFF3D0B" w14:textId="12BA9D70" w:rsidR="00FE3975" w:rsidRPr="00416ADE" w:rsidRDefault="00FE3975" w:rsidP="00754FE1">
      <w:pPr>
        <w:pStyle w:val="kkpheading-4"/>
        <w:numPr>
          <w:ilvl w:val="3"/>
          <w:numId w:val="25"/>
        </w:numPr>
        <w:rPr>
          <w:rFonts w:ascii="Times New Roman" w:hAnsi="Times New Roman" w:cs="Times New Roman"/>
        </w:rPr>
      </w:pPr>
      <w:r w:rsidRPr="00416ADE">
        <w:rPr>
          <w:rFonts w:ascii="Times New Roman" w:hAnsi="Times New Roman" w:cs="Times New Roman"/>
        </w:rPr>
        <w:t>Tabel User</w:t>
      </w:r>
    </w:p>
    <w:p w14:paraId="6BB2806B" w14:textId="1018CDE4" w:rsidR="002E7919" w:rsidRPr="00416ADE" w:rsidRDefault="00FE3975" w:rsidP="00242963">
      <w:pPr>
        <w:pStyle w:val="GambardanTabel"/>
        <w:rPr>
          <w:rFonts w:cs="Times New Roman"/>
        </w:rPr>
      </w:pPr>
      <w:r w:rsidRPr="00416ADE">
        <w:rPr>
          <w:rFonts w:cs="Times New Roman"/>
        </w:rPr>
        <w:drawing>
          <wp:inline distT="0" distB="0" distL="0" distR="0" wp14:anchorId="26C7D72F" wp14:editId="281A10C2">
            <wp:extent cx="3600000" cy="1529706"/>
            <wp:effectExtent l="0" t="0" r="635"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40"/>
                    <a:stretch>
                      <a:fillRect/>
                    </a:stretch>
                  </pic:blipFill>
                  <pic:spPr>
                    <a:xfrm>
                      <a:off x="0" y="0"/>
                      <a:ext cx="3600000" cy="1529706"/>
                    </a:xfrm>
                    <a:prstGeom prst="rect">
                      <a:avLst/>
                    </a:prstGeom>
                  </pic:spPr>
                </pic:pic>
              </a:graphicData>
            </a:graphic>
          </wp:inline>
        </w:drawing>
      </w:r>
    </w:p>
    <w:p w14:paraId="229F586E" w14:textId="558894A7" w:rsidR="00D464D3" w:rsidRPr="00416ADE" w:rsidRDefault="00D464D3" w:rsidP="00D464D3">
      <w:pPr>
        <w:pStyle w:val="Caption"/>
        <w:rPr>
          <w:rFonts w:ascii="Times New Roman" w:hAnsi="Times New Roman" w:cs="Times New Roman"/>
        </w:rPr>
      </w:pPr>
      <w:bookmarkStart w:id="230" w:name="_Toc112357658"/>
      <w:r w:rsidRPr="00416ADE">
        <w:rPr>
          <w:rFonts w:ascii="Times New Roman" w:hAnsi="Times New Roman" w:cs="Times New Roman"/>
        </w:rPr>
        <w:t>Tabel</w:t>
      </w:r>
      <w:r w:rsidR="002D7AD2" w:rsidRPr="00416ADE">
        <w:rPr>
          <w:rFonts w:ascii="Times New Roman" w:hAnsi="Times New Roman" w:cs="Times New Roman"/>
        </w:rPr>
        <w:t xml:space="preserve"> 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Tabel \* ARABIC \s 1 </w:instrText>
      </w:r>
      <w:r w:rsidR="00000000" w:rsidRPr="00416ADE">
        <w:rPr>
          <w:rFonts w:ascii="Times New Roman" w:hAnsi="Times New Roman" w:cs="Times New Roman"/>
        </w:rPr>
        <w:fldChar w:fldCharType="separate"/>
      </w:r>
      <w:r w:rsidR="006E503A">
        <w:rPr>
          <w:rFonts w:ascii="Times New Roman" w:hAnsi="Times New Roman" w:cs="Times New Roman"/>
          <w:noProof/>
        </w:rPr>
        <w:t>1</w:t>
      </w:r>
      <w:r w:rsidR="00000000" w:rsidRPr="00416ADE">
        <w:rPr>
          <w:rFonts w:ascii="Times New Roman" w:hAnsi="Times New Roman" w:cs="Times New Roman"/>
          <w:noProof/>
        </w:rPr>
        <w:fldChar w:fldCharType="end"/>
      </w:r>
      <w:r w:rsidR="002D7AD2" w:rsidRPr="00416ADE">
        <w:rPr>
          <w:rFonts w:ascii="Times New Roman" w:hAnsi="Times New Roman" w:cs="Times New Roman"/>
        </w:rPr>
        <w:t>. Tabel User</w:t>
      </w:r>
      <w:bookmarkEnd w:id="230"/>
      <w:r w:rsidR="00D50FAF" w:rsidRPr="00416ADE">
        <w:rPr>
          <w:rFonts w:ascii="Times New Roman" w:hAnsi="Times New Roman" w:cs="Times New Roman"/>
        </w:rPr>
        <w:br/>
      </w:r>
      <w:r w:rsidR="00D50FAF" w:rsidRPr="00416ADE">
        <w:rPr>
          <w:rFonts w:ascii="Times New Roman" w:hAnsi="Times New Roman" w:cs="Times New Roman"/>
        </w:rPr>
        <w:br/>
      </w:r>
      <w:r w:rsidR="00D50FAF" w:rsidRPr="00416ADE">
        <w:rPr>
          <w:rFonts w:ascii="Times New Roman" w:hAnsi="Times New Roman" w:cs="Times New Roman"/>
        </w:rPr>
        <w:br/>
      </w:r>
      <w:r w:rsidR="00D50FAF" w:rsidRPr="00416ADE">
        <w:rPr>
          <w:rFonts w:ascii="Times New Roman" w:hAnsi="Times New Roman" w:cs="Times New Roman"/>
        </w:rPr>
        <w:br/>
      </w:r>
      <w:r w:rsidR="00D50FAF" w:rsidRPr="00416ADE">
        <w:rPr>
          <w:rFonts w:ascii="Times New Roman" w:hAnsi="Times New Roman" w:cs="Times New Roman"/>
        </w:rPr>
        <w:br/>
      </w:r>
    </w:p>
    <w:p w14:paraId="467D7C84" w14:textId="7461D4CC" w:rsidR="00E6199B" w:rsidRPr="00416ADE" w:rsidRDefault="00FE3975" w:rsidP="00754FE1">
      <w:pPr>
        <w:pStyle w:val="kkpheading-4"/>
        <w:rPr>
          <w:rFonts w:ascii="Times New Roman" w:hAnsi="Times New Roman" w:cs="Times New Roman"/>
        </w:rPr>
      </w:pPr>
      <w:r w:rsidRPr="00416ADE">
        <w:rPr>
          <w:rFonts w:ascii="Times New Roman" w:hAnsi="Times New Roman" w:cs="Times New Roman"/>
        </w:rPr>
        <w:t>Tabel Admin</w:t>
      </w:r>
    </w:p>
    <w:p w14:paraId="76482179" w14:textId="7F5F4AD9" w:rsidR="00BC3D09" w:rsidRPr="00416ADE" w:rsidRDefault="00FE3975" w:rsidP="00242963">
      <w:pPr>
        <w:pStyle w:val="GambardanTabel"/>
        <w:rPr>
          <w:rFonts w:cs="Times New Roman"/>
        </w:rPr>
      </w:pPr>
      <w:r w:rsidRPr="00416ADE">
        <w:rPr>
          <w:rFonts w:cs="Times New Roman"/>
        </w:rPr>
        <w:drawing>
          <wp:inline distT="0" distB="0" distL="0" distR="0" wp14:anchorId="14A87D93" wp14:editId="77E92B18">
            <wp:extent cx="3600000" cy="1517970"/>
            <wp:effectExtent l="0" t="0" r="63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00000" cy="1517970"/>
                    </a:xfrm>
                    <a:prstGeom prst="rect">
                      <a:avLst/>
                    </a:prstGeom>
                    <a:noFill/>
                  </pic:spPr>
                </pic:pic>
              </a:graphicData>
            </a:graphic>
          </wp:inline>
        </w:drawing>
      </w:r>
    </w:p>
    <w:p w14:paraId="05C76FCE" w14:textId="40EB14D1" w:rsidR="00A372FF" w:rsidRPr="00416ADE" w:rsidRDefault="00D464D3" w:rsidP="00D464D3">
      <w:pPr>
        <w:pStyle w:val="Caption"/>
        <w:rPr>
          <w:rFonts w:ascii="Times New Roman" w:hAnsi="Times New Roman" w:cs="Times New Roman"/>
        </w:rPr>
      </w:pPr>
      <w:bookmarkStart w:id="231" w:name="_Toc112357659"/>
      <w:r w:rsidRPr="00416ADE">
        <w:rPr>
          <w:rFonts w:ascii="Times New Roman" w:hAnsi="Times New Roman" w:cs="Times New Roman"/>
        </w:rPr>
        <w:t xml:space="preserve">Tabel </w:t>
      </w:r>
      <w:r w:rsidR="002D7AD2" w:rsidRPr="00416ADE">
        <w:rPr>
          <w:rFonts w:ascii="Times New Roman" w:hAnsi="Times New Roman" w:cs="Times New Roman"/>
        </w:rPr>
        <w:t>3</w:t>
      </w:r>
      <w:r w:rsidR="007728EF"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Tabel \* ARABIC \s 1 </w:instrText>
      </w:r>
      <w:r w:rsidR="00000000" w:rsidRPr="00416ADE">
        <w:rPr>
          <w:rFonts w:ascii="Times New Roman" w:hAnsi="Times New Roman" w:cs="Times New Roman"/>
        </w:rPr>
        <w:fldChar w:fldCharType="separate"/>
      </w:r>
      <w:r w:rsidR="006E503A">
        <w:rPr>
          <w:rFonts w:ascii="Times New Roman" w:hAnsi="Times New Roman" w:cs="Times New Roman"/>
          <w:noProof/>
        </w:rPr>
        <w:t>2</w:t>
      </w:r>
      <w:r w:rsidR="00000000" w:rsidRPr="00416ADE">
        <w:rPr>
          <w:rFonts w:ascii="Times New Roman" w:hAnsi="Times New Roman" w:cs="Times New Roman"/>
          <w:noProof/>
        </w:rPr>
        <w:fldChar w:fldCharType="end"/>
      </w:r>
      <w:r w:rsidR="002D7AD2" w:rsidRPr="00416ADE">
        <w:rPr>
          <w:rFonts w:ascii="Times New Roman" w:hAnsi="Times New Roman" w:cs="Times New Roman"/>
        </w:rPr>
        <w:t>. Tabel Admin</w:t>
      </w:r>
      <w:bookmarkEnd w:id="231"/>
    </w:p>
    <w:p w14:paraId="1D3DA615" w14:textId="77777777" w:rsidR="00D50FAF" w:rsidRPr="00416ADE" w:rsidRDefault="00D50FAF">
      <w:pPr>
        <w:rPr>
          <w:rFonts w:eastAsiaTheme="majorEastAsia" w:cs="Times New Roman"/>
          <w:szCs w:val="32"/>
        </w:rPr>
      </w:pPr>
      <w:r w:rsidRPr="00416ADE">
        <w:rPr>
          <w:rFonts w:cs="Times New Roman"/>
        </w:rPr>
        <w:br w:type="page"/>
      </w:r>
    </w:p>
    <w:p w14:paraId="727FC48C" w14:textId="66992C19" w:rsidR="00E05FAE" w:rsidRPr="00416ADE" w:rsidRDefault="00E05FAE" w:rsidP="00754FE1">
      <w:pPr>
        <w:pStyle w:val="kkpheading-4"/>
        <w:rPr>
          <w:rFonts w:ascii="Times New Roman" w:hAnsi="Times New Roman" w:cs="Times New Roman"/>
        </w:rPr>
      </w:pPr>
      <w:r w:rsidRPr="00416ADE">
        <w:rPr>
          <w:rFonts w:ascii="Times New Roman" w:hAnsi="Times New Roman" w:cs="Times New Roman"/>
        </w:rPr>
        <w:lastRenderedPageBreak/>
        <w:t xml:space="preserve">Tabel </w:t>
      </w:r>
      <w:r w:rsidR="00BC3D09" w:rsidRPr="00416ADE">
        <w:rPr>
          <w:rFonts w:ascii="Times New Roman" w:hAnsi="Times New Roman" w:cs="Times New Roman"/>
        </w:rPr>
        <w:t>Laporan</w:t>
      </w:r>
    </w:p>
    <w:p w14:paraId="501A3456" w14:textId="15A74E5A" w:rsidR="00BC3D09" w:rsidRPr="00416ADE" w:rsidRDefault="00BC3D09" w:rsidP="00242963">
      <w:pPr>
        <w:pStyle w:val="GambardanTabel"/>
        <w:rPr>
          <w:rFonts w:cs="Times New Roman"/>
        </w:rPr>
      </w:pPr>
      <w:r w:rsidRPr="00416ADE">
        <w:rPr>
          <w:rFonts w:cs="Times New Roman"/>
        </w:rPr>
        <w:drawing>
          <wp:inline distT="0" distB="0" distL="0" distR="0" wp14:anchorId="3FBE6F46" wp14:editId="2D94DEFD">
            <wp:extent cx="3337560" cy="2540353"/>
            <wp:effectExtent l="0" t="0" r="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42"/>
                    <a:stretch>
                      <a:fillRect/>
                    </a:stretch>
                  </pic:blipFill>
                  <pic:spPr>
                    <a:xfrm>
                      <a:off x="0" y="0"/>
                      <a:ext cx="3341262" cy="2543170"/>
                    </a:xfrm>
                    <a:prstGeom prst="rect">
                      <a:avLst/>
                    </a:prstGeom>
                  </pic:spPr>
                </pic:pic>
              </a:graphicData>
            </a:graphic>
          </wp:inline>
        </w:drawing>
      </w:r>
    </w:p>
    <w:p w14:paraId="4E75892B" w14:textId="71A94A07" w:rsidR="00D464D3" w:rsidRPr="00416ADE" w:rsidRDefault="007728EF" w:rsidP="007728EF">
      <w:pPr>
        <w:pStyle w:val="Caption"/>
        <w:rPr>
          <w:rFonts w:ascii="Times New Roman" w:hAnsi="Times New Roman" w:cs="Times New Roman"/>
        </w:rPr>
      </w:pPr>
      <w:bookmarkStart w:id="232" w:name="_Toc112357660"/>
      <w:r w:rsidRPr="00416ADE">
        <w:rPr>
          <w:rFonts w:ascii="Times New Roman" w:hAnsi="Times New Roman" w:cs="Times New Roman"/>
        </w:rPr>
        <w:t xml:space="preserve">Tabel </w:t>
      </w:r>
      <w:r w:rsidR="002D7AD2" w:rsidRPr="00416ADE">
        <w:rPr>
          <w:rFonts w:ascii="Times New Roman" w:hAnsi="Times New Roman" w:cs="Times New Roman"/>
        </w:rPr>
        <w:t>3</w:t>
      </w:r>
      <w:r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Tabel \* ARABIC \s 1 </w:instrText>
      </w:r>
      <w:r w:rsidR="00000000" w:rsidRPr="00416ADE">
        <w:rPr>
          <w:rFonts w:ascii="Times New Roman" w:hAnsi="Times New Roman" w:cs="Times New Roman"/>
        </w:rPr>
        <w:fldChar w:fldCharType="separate"/>
      </w:r>
      <w:r w:rsidR="006E503A">
        <w:rPr>
          <w:rFonts w:ascii="Times New Roman" w:hAnsi="Times New Roman" w:cs="Times New Roman"/>
          <w:noProof/>
        </w:rPr>
        <w:t>3</w:t>
      </w:r>
      <w:r w:rsidR="00000000" w:rsidRPr="00416ADE">
        <w:rPr>
          <w:rFonts w:ascii="Times New Roman" w:hAnsi="Times New Roman" w:cs="Times New Roman"/>
          <w:noProof/>
        </w:rPr>
        <w:fldChar w:fldCharType="end"/>
      </w:r>
      <w:r w:rsidR="002D7AD2" w:rsidRPr="00416ADE">
        <w:rPr>
          <w:rFonts w:ascii="Times New Roman" w:hAnsi="Times New Roman" w:cs="Times New Roman"/>
        </w:rPr>
        <w:t>. Tabel Laporan</w:t>
      </w:r>
      <w:bookmarkEnd w:id="232"/>
    </w:p>
    <w:p w14:paraId="1D8AE5F3" w14:textId="4BB91935" w:rsidR="00E6199B" w:rsidRPr="00416ADE" w:rsidRDefault="002E7919" w:rsidP="00754FE1">
      <w:pPr>
        <w:pStyle w:val="kkpheading-4"/>
        <w:rPr>
          <w:rFonts w:ascii="Times New Roman" w:hAnsi="Times New Roman" w:cs="Times New Roman"/>
        </w:rPr>
      </w:pPr>
      <w:r w:rsidRPr="00416ADE">
        <w:rPr>
          <w:rFonts w:ascii="Times New Roman" w:hAnsi="Times New Roman" w:cs="Times New Roman"/>
        </w:rPr>
        <w:t xml:space="preserve">Tabel </w:t>
      </w:r>
      <w:r w:rsidR="00BC3D09" w:rsidRPr="00416ADE">
        <w:rPr>
          <w:rFonts w:ascii="Times New Roman" w:hAnsi="Times New Roman" w:cs="Times New Roman"/>
        </w:rPr>
        <w:t>Produksi</w:t>
      </w:r>
    </w:p>
    <w:p w14:paraId="5ACE9392" w14:textId="24B0F142" w:rsidR="009C04CB" w:rsidRPr="00416ADE" w:rsidRDefault="00746FAE" w:rsidP="00242963">
      <w:pPr>
        <w:pStyle w:val="GambardanTabel"/>
        <w:rPr>
          <w:rFonts w:cs="Times New Roman"/>
        </w:rPr>
      </w:pPr>
      <w:r w:rsidRPr="00416ADE">
        <w:rPr>
          <w:rFonts w:cs="Times New Roman"/>
        </w:rPr>
        <w:drawing>
          <wp:inline distT="0" distB="0" distL="0" distR="0" wp14:anchorId="4A0D8CB7" wp14:editId="4DA3B8B2">
            <wp:extent cx="3135398" cy="4244340"/>
            <wp:effectExtent l="0" t="0" r="8255" b="381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43"/>
                    <a:stretch>
                      <a:fillRect/>
                    </a:stretch>
                  </pic:blipFill>
                  <pic:spPr>
                    <a:xfrm>
                      <a:off x="0" y="0"/>
                      <a:ext cx="3147661" cy="4260940"/>
                    </a:xfrm>
                    <a:prstGeom prst="rect">
                      <a:avLst/>
                    </a:prstGeom>
                  </pic:spPr>
                </pic:pic>
              </a:graphicData>
            </a:graphic>
          </wp:inline>
        </w:drawing>
      </w:r>
    </w:p>
    <w:p w14:paraId="33243982" w14:textId="555FFEA7" w:rsidR="007728EF" w:rsidRPr="00416ADE" w:rsidRDefault="007728EF" w:rsidP="007728EF">
      <w:pPr>
        <w:pStyle w:val="Caption"/>
        <w:rPr>
          <w:rFonts w:ascii="Times New Roman" w:hAnsi="Times New Roman" w:cs="Times New Roman"/>
        </w:rPr>
      </w:pPr>
      <w:bookmarkStart w:id="233" w:name="_Toc112357661"/>
      <w:r w:rsidRPr="00416ADE">
        <w:rPr>
          <w:rFonts w:ascii="Times New Roman" w:hAnsi="Times New Roman" w:cs="Times New Roman"/>
        </w:rPr>
        <w:lastRenderedPageBreak/>
        <w:t xml:space="preserve">Tabel </w:t>
      </w:r>
      <w:r w:rsidR="002D7AD2" w:rsidRPr="00416ADE">
        <w:rPr>
          <w:rFonts w:ascii="Times New Roman" w:hAnsi="Times New Roman" w:cs="Times New Roman"/>
        </w:rPr>
        <w:t>3</w:t>
      </w:r>
      <w:r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Tabel \* ARABIC \s 1 </w:instrText>
      </w:r>
      <w:r w:rsidR="00000000" w:rsidRPr="00416ADE">
        <w:rPr>
          <w:rFonts w:ascii="Times New Roman" w:hAnsi="Times New Roman" w:cs="Times New Roman"/>
        </w:rPr>
        <w:fldChar w:fldCharType="separate"/>
      </w:r>
      <w:r w:rsidR="006E503A">
        <w:rPr>
          <w:rFonts w:ascii="Times New Roman" w:hAnsi="Times New Roman" w:cs="Times New Roman"/>
          <w:noProof/>
        </w:rPr>
        <w:t>4</w:t>
      </w:r>
      <w:r w:rsidR="00000000" w:rsidRPr="00416ADE">
        <w:rPr>
          <w:rFonts w:ascii="Times New Roman" w:hAnsi="Times New Roman" w:cs="Times New Roman"/>
          <w:noProof/>
        </w:rPr>
        <w:fldChar w:fldCharType="end"/>
      </w:r>
      <w:r w:rsidR="002D7AD2" w:rsidRPr="00416ADE">
        <w:rPr>
          <w:rFonts w:ascii="Times New Roman" w:hAnsi="Times New Roman" w:cs="Times New Roman"/>
        </w:rPr>
        <w:t>. Tabel Produksi</w:t>
      </w:r>
      <w:bookmarkEnd w:id="233"/>
    </w:p>
    <w:p w14:paraId="02DBF239" w14:textId="77777777" w:rsidR="00FB3E79" w:rsidRPr="00416ADE" w:rsidRDefault="00FB3E79" w:rsidP="00935F36">
      <w:pPr>
        <w:pStyle w:val="kkpheading-3"/>
        <w:rPr>
          <w:rFonts w:ascii="Times New Roman" w:hAnsi="Times New Roman" w:cs="Times New Roman"/>
        </w:rPr>
        <w:sectPr w:rsidR="00FB3E79" w:rsidRPr="00416ADE" w:rsidSect="0007427C">
          <w:headerReference w:type="default" r:id="rId44"/>
          <w:pgSz w:w="11907" w:h="16839" w:code="9"/>
          <w:pgMar w:top="2268" w:right="1701" w:bottom="1701" w:left="2268" w:header="709" w:footer="709" w:gutter="0"/>
          <w:pgNumType w:start="1"/>
          <w:cols w:space="708"/>
          <w:docGrid w:linePitch="360"/>
        </w:sectPr>
      </w:pPr>
    </w:p>
    <w:p w14:paraId="18504AE0" w14:textId="272A3412" w:rsidR="00906387" w:rsidRPr="00416ADE" w:rsidRDefault="00906387" w:rsidP="00935F36">
      <w:pPr>
        <w:pStyle w:val="kkpheading-3"/>
        <w:rPr>
          <w:rFonts w:ascii="Times New Roman" w:hAnsi="Times New Roman" w:cs="Times New Roman"/>
        </w:rPr>
      </w:pPr>
      <w:r w:rsidRPr="00416ADE">
        <w:rPr>
          <w:rFonts w:ascii="Times New Roman" w:hAnsi="Times New Roman" w:cs="Times New Roman"/>
        </w:rPr>
        <w:lastRenderedPageBreak/>
        <w:t>Perancangan Desain Interface</w:t>
      </w:r>
    </w:p>
    <w:p w14:paraId="2C34A34D" w14:textId="0209E932" w:rsidR="00906387" w:rsidRPr="00416ADE" w:rsidRDefault="00906387" w:rsidP="00754FE1">
      <w:pPr>
        <w:pStyle w:val="kkpheading-4"/>
        <w:numPr>
          <w:ilvl w:val="3"/>
          <w:numId w:val="26"/>
        </w:numPr>
        <w:rPr>
          <w:rFonts w:ascii="Times New Roman" w:hAnsi="Times New Roman" w:cs="Times New Roman"/>
        </w:rPr>
      </w:pPr>
      <w:r w:rsidRPr="00416ADE">
        <w:rPr>
          <w:rFonts w:ascii="Times New Roman" w:hAnsi="Times New Roman" w:cs="Times New Roman"/>
        </w:rPr>
        <w:t xml:space="preserve">Desain </w:t>
      </w:r>
      <w:r w:rsidR="009C04CB" w:rsidRPr="00416ADE">
        <w:rPr>
          <w:rFonts w:ascii="Times New Roman" w:hAnsi="Times New Roman" w:cs="Times New Roman"/>
        </w:rPr>
        <w:t>Halaman Login</w:t>
      </w:r>
    </w:p>
    <w:p w14:paraId="37DB0068" w14:textId="37554E5C" w:rsidR="00720E17" w:rsidRPr="00416ADE" w:rsidRDefault="00E5176A" w:rsidP="00242963">
      <w:pPr>
        <w:pStyle w:val="GambardanTabel"/>
        <w:rPr>
          <w:rFonts w:cs="Times New Roman"/>
        </w:rPr>
      </w:pPr>
      <w:r w:rsidRPr="00416ADE">
        <w:rPr>
          <w:rFonts w:cs="Times New Roman"/>
        </w:rPr>
        <w:drawing>
          <wp:inline distT="0" distB="0" distL="0" distR="0" wp14:anchorId="3D909144" wp14:editId="111FADD4">
            <wp:extent cx="4320000" cy="2797051"/>
            <wp:effectExtent l="0" t="0" r="444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320000" cy="2797051"/>
                    </a:xfrm>
                    <a:prstGeom prst="rect">
                      <a:avLst/>
                    </a:prstGeom>
                    <a:noFill/>
                  </pic:spPr>
                </pic:pic>
              </a:graphicData>
            </a:graphic>
          </wp:inline>
        </w:drawing>
      </w:r>
    </w:p>
    <w:p w14:paraId="41E82855" w14:textId="3117DEC2" w:rsidR="00FB3E79" w:rsidRPr="00416ADE" w:rsidRDefault="007728EF" w:rsidP="00FB3E79">
      <w:pPr>
        <w:pStyle w:val="Caption"/>
        <w:rPr>
          <w:rFonts w:ascii="Times New Roman" w:hAnsi="Times New Roman" w:cs="Times New Roman"/>
        </w:rPr>
      </w:pPr>
      <w:bookmarkStart w:id="234" w:name="_Toc112357697"/>
      <w:r w:rsidRPr="00416ADE">
        <w:rPr>
          <w:rFonts w:ascii="Times New Roman" w:hAnsi="Times New Roman" w:cs="Times New Roman"/>
        </w:rPr>
        <w:t>Gambar</w:t>
      </w:r>
      <w:r w:rsidR="002D7AD2" w:rsidRPr="00416ADE">
        <w:rPr>
          <w:rFonts w:ascii="Times New Roman" w:hAnsi="Times New Roman" w:cs="Times New Roman"/>
        </w:rPr>
        <w:t xml:space="preserve"> 3</w:t>
      </w:r>
      <w:r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23</w:t>
      </w:r>
      <w:r w:rsidR="00000000" w:rsidRPr="00416ADE">
        <w:rPr>
          <w:rFonts w:ascii="Times New Roman" w:hAnsi="Times New Roman" w:cs="Times New Roman"/>
          <w:noProof/>
        </w:rPr>
        <w:fldChar w:fldCharType="end"/>
      </w:r>
      <w:r w:rsidR="002D7AD2" w:rsidRPr="00416ADE">
        <w:rPr>
          <w:rFonts w:ascii="Times New Roman" w:hAnsi="Times New Roman" w:cs="Times New Roman"/>
        </w:rPr>
        <w:t>. Desain Halaman Login</w:t>
      </w:r>
      <w:bookmarkEnd w:id="234"/>
      <w:r w:rsidR="00310577" w:rsidRPr="00416ADE">
        <w:rPr>
          <w:rFonts w:ascii="Times New Roman" w:hAnsi="Times New Roman" w:cs="Times New Roman"/>
        </w:rPr>
        <w:br/>
      </w:r>
      <w:r w:rsidR="00310577" w:rsidRPr="00416ADE">
        <w:rPr>
          <w:rFonts w:ascii="Times New Roman" w:hAnsi="Times New Roman" w:cs="Times New Roman"/>
        </w:rPr>
        <w:br/>
      </w:r>
    </w:p>
    <w:p w14:paraId="54D81FAE" w14:textId="195236B8" w:rsidR="009C04CB" w:rsidRPr="00416ADE" w:rsidRDefault="00E40924" w:rsidP="00754FE1">
      <w:pPr>
        <w:pStyle w:val="kkpheading-4"/>
        <w:rPr>
          <w:rFonts w:ascii="Times New Roman" w:hAnsi="Times New Roman" w:cs="Times New Roman"/>
        </w:rPr>
      </w:pPr>
      <w:r w:rsidRPr="00416ADE">
        <w:rPr>
          <w:rFonts w:ascii="Times New Roman" w:hAnsi="Times New Roman" w:cs="Times New Roman"/>
        </w:rPr>
        <w:t xml:space="preserve">Desain </w:t>
      </w:r>
      <w:r w:rsidR="009C04CB" w:rsidRPr="00416ADE">
        <w:rPr>
          <w:rFonts w:ascii="Times New Roman" w:hAnsi="Times New Roman" w:cs="Times New Roman"/>
        </w:rPr>
        <w:t>Halaman Registrasi</w:t>
      </w:r>
    </w:p>
    <w:p w14:paraId="6F099CA1" w14:textId="5C51925A" w:rsidR="009C04CB" w:rsidRPr="00416ADE" w:rsidRDefault="009C04CB" w:rsidP="00242963">
      <w:pPr>
        <w:pStyle w:val="GambardanTabel"/>
        <w:rPr>
          <w:rFonts w:cs="Times New Roman"/>
        </w:rPr>
      </w:pPr>
      <w:r w:rsidRPr="00416ADE">
        <w:rPr>
          <w:rFonts w:cs="Times New Roman"/>
        </w:rPr>
        <w:drawing>
          <wp:inline distT="0" distB="0" distL="0" distR="0" wp14:anchorId="25CDAC08" wp14:editId="1D885EE6">
            <wp:extent cx="4320000" cy="2799201"/>
            <wp:effectExtent l="0" t="0" r="4445"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20000" cy="2799201"/>
                    </a:xfrm>
                    <a:prstGeom prst="rect">
                      <a:avLst/>
                    </a:prstGeom>
                    <a:noFill/>
                  </pic:spPr>
                </pic:pic>
              </a:graphicData>
            </a:graphic>
          </wp:inline>
        </w:drawing>
      </w:r>
    </w:p>
    <w:p w14:paraId="40686854" w14:textId="3CEE01A8" w:rsidR="00C61FB3" w:rsidRPr="00416ADE" w:rsidRDefault="007728EF" w:rsidP="007728EF">
      <w:pPr>
        <w:pStyle w:val="Caption"/>
        <w:rPr>
          <w:rFonts w:ascii="Times New Roman" w:hAnsi="Times New Roman" w:cs="Times New Roman"/>
        </w:rPr>
      </w:pPr>
      <w:bookmarkStart w:id="235" w:name="_Toc112357698"/>
      <w:r w:rsidRPr="00416ADE">
        <w:rPr>
          <w:rFonts w:ascii="Times New Roman" w:hAnsi="Times New Roman" w:cs="Times New Roman"/>
        </w:rPr>
        <w:t>Gambar</w:t>
      </w:r>
      <w:r w:rsidR="002D7AD2" w:rsidRPr="00416ADE">
        <w:rPr>
          <w:rFonts w:ascii="Times New Roman" w:hAnsi="Times New Roman" w:cs="Times New Roman"/>
        </w:rPr>
        <w:t xml:space="preserve"> 3</w:t>
      </w:r>
      <w:r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24</w:t>
      </w:r>
      <w:r w:rsidR="00000000" w:rsidRPr="00416ADE">
        <w:rPr>
          <w:rFonts w:ascii="Times New Roman" w:hAnsi="Times New Roman" w:cs="Times New Roman"/>
          <w:noProof/>
        </w:rPr>
        <w:fldChar w:fldCharType="end"/>
      </w:r>
      <w:r w:rsidR="002D7AD2" w:rsidRPr="00416ADE">
        <w:rPr>
          <w:rFonts w:ascii="Times New Roman" w:hAnsi="Times New Roman" w:cs="Times New Roman"/>
        </w:rPr>
        <w:t>. Desain Halaman Registrasi</w:t>
      </w:r>
      <w:bookmarkEnd w:id="235"/>
    </w:p>
    <w:p w14:paraId="4424A94A" w14:textId="72311B4B" w:rsidR="00E6199B" w:rsidRPr="00416ADE" w:rsidRDefault="00E40924" w:rsidP="00754FE1">
      <w:pPr>
        <w:pStyle w:val="kkpheading-4"/>
        <w:rPr>
          <w:rFonts w:ascii="Times New Roman" w:hAnsi="Times New Roman" w:cs="Times New Roman"/>
        </w:rPr>
      </w:pPr>
      <w:r w:rsidRPr="00416ADE">
        <w:rPr>
          <w:rFonts w:ascii="Times New Roman" w:hAnsi="Times New Roman" w:cs="Times New Roman"/>
        </w:rPr>
        <w:lastRenderedPageBreak/>
        <w:t xml:space="preserve">Desain </w:t>
      </w:r>
      <w:r w:rsidR="009C04CB" w:rsidRPr="00416ADE">
        <w:rPr>
          <w:rFonts w:ascii="Times New Roman" w:hAnsi="Times New Roman" w:cs="Times New Roman"/>
        </w:rPr>
        <w:t>Halaman Utama</w:t>
      </w:r>
    </w:p>
    <w:p w14:paraId="734F47E7" w14:textId="552249CA" w:rsidR="009C04CB" w:rsidRPr="00416ADE" w:rsidRDefault="009C04CB" w:rsidP="00242963">
      <w:pPr>
        <w:pStyle w:val="GambardanTabel"/>
        <w:rPr>
          <w:rFonts w:cs="Times New Roman"/>
        </w:rPr>
      </w:pPr>
      <w:r w:rsidRPr="00416ADE">
        <w:rPr>
          <w:rFonts w:cs="Times New Roman"/>
        </w:rPr>
        <w:drawing>
          <wp:inline distT="0" distB="0" distL="0" distR="0" wp14:anchorId="1214CEB5" wp14:editId="17CB32C9">
            <wp:extent cx="4320000" cy="2795880"/>
            <wp:effectExtent l="0" t="0" r="444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20000" cy="2795880"/>
                    </a:xfrm>
                    <a:prstGeom prst="rect">
                      <a:avLst/>
                    </a:prstGeom>
                    <a:noFill/>
                  </pic:spPr>
                </pic:pic>
              </a:graphicData>
            </a:graphic>
          </wp:inline>
        </w:drawing>
      </w:r>
    </w:p>
    <w:p w14:paraId="1F75B6F5" w14:textId="29A62508" w:rsidR="009C04CB" w:rsidRPr="00416ADE" w:rsidRDefault="007728EF" w:rsidP="007728EF">
      <w:pPr>
        <w:pStyle w:val="Caption"/>
        <w:rPr>
          <w:rFonts w:ascii="Times New Roman" w:hAnsi="Times New Roman" w:cs="Times New Roman"/>
        </w:rPr>
      </w:pPr>
      <w:bookmarkStart w:id="236" w:name="_Toc112357699"/>
      <w:r w:rsidRPr="00416ADE">
        <w:rPr>
          <w:rFonts w:ascii="Times New Roman" w:hAnsi="Times New Roman" w:cs="Times New Roman"/>
        </w:rPr>
        <w:t xml:space="preserve">Gambar </w:t>
      </w:r>
      <w:r w:rsidR="002D7AD2" w:rsidRPr="00416ADE">
        <w:rPr>
          <w:rFonts w:ascii="Times New Roman" w:hAnsi="Times New Roman" w:cs="Times New Roman"/>
        </w:rPr>
        <w:t>3</w:t>
      </w:r>
      <w:r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25</w:t>
      </w:r>
      <w:r w:rsidR="00000000" w:rsidRPr="00416ADE">
        <w:rPr>
          <w:rFonts w:ascii="Times New Roman" w:hAnsi="Times New Roman" w:cs="Times New Roman"/>
          <w:noProof/>
        </w:rPr>
        <w:fldChar w:fldCharType="end"/>
      </w:r>
      <w:r w:rsidR="002D7AD2" w:rsidRPr="00416ADE">
        <w:rPr>
          <w:rFonts w:ascii="Times New Roman" w:hAnsi="Times New Roman" w:cs="Times New Roman"/>
        </w:rPr>
        <w:t xml:space="preserve">. </w:t>
      </w:r>
      <w:r w:rsidR="00E40924" w:rsidRPr="00416ADE">
        <w:rPr>
          <w:rFonts w:ascii="Times New Roman" w:hAnsi="Times New Roman" w:cs="Times New Roman"/>
        </w:rPr>
        <w:t>Desain Halaman Utama</w:t>
      </w:r>
      <w:bookmarkEnd w:id="236"/>
    </w:p>
    <w:p w14:paraId="68D6C3DC" w14:textId="1F4394C7" w:rsidR="00DD64E0" w:rsidRPr="00416ADE" w:rsidRDefault="00DD64E0" w:rsidP="00754FE1">
      <w:pPr>
        <w:pStyle w:val="kkpheading-4"/>
        <w:numPr>
          <w:ilvl w:val="0"/>
          <w:numId w:val="0"/>
        </w:numPr>
        <w:ind w:left="1021"/>
        <w:rPr>
          <w:rFonts w:ascii="Times New Roman" w:hAnsi="Times New Roman" w:cs="Times New Roman"/>
        </w:rPr>
      </w:pPr>
    </w:p>
    <w:p w14:paraId="7EAF4EDC" w14:textId="77777777" w:rsidR="00310577" w:rsidRPr="00416ADE" w:rsidRDefault="00310577" w:rsidP="00754FE1">
      <w:pPr>
        <w:pStyle w:val="kkpheading-4"/>
        <w:numPr>
          <w:ilvl w:val="0"/>
          <w:numId w:val="0"/>
        </w:numPr>
        <w:ind w:left="1021"/>
        <w:rPr>
          <w:rFonts w:ascii="Times New Roman" w:hAnsi="Times New Roman" w:cs="Times New Roman"/>
        </w:rPr>
      </w:pPr>
    </w:p>
    <w:p w14:paraId="296A277C" w14:textId="7711AC20" w:rsidR="00E6199B" w:rsidRPr="00416ADE" w:rsidRDefault="00E40924" w:rsidP="00754FE1">
      <w:pPr>
        <w:pStyle w:val="kkpheading-4"/>
        <w:rPr>
          <w:rFonts w:ascii="Times New Roman" w:hAnsi="Times New Roman" w:cs="Times New Roman"/>
        </w:rPr>
      </w:pPr>
      <w:r w:rsidRPr="00416ADE">
        <w:rPr>
          <w:rFonts w:ascii="Times New Roman" w:hAnsi="Times New Roman" w:cs="Times New Roman"/>
        </w:rPr>
        <w:t xml:space="preserve">Desain </w:t>
      </w:r>
      <w:r w:rsidR="009C04CB" w:rsidRPr="00416ADE">
        <w:rPr>
          <w:rFonts w:ascii="Times New Roman" w:hAnsi="Times New Roman" w:cs="Times New Roman"/>
        </w:rPr>
        <w:t>Halaman Tambah Item</w:t>
      </w:r>
    </w:p>
    <w:p w14:paraId="3EB43849" w14:textId="4A148ECE" w:rsidR="009C04CB" w:rsidRPr="00416ADE" w:rsidRDefault="004C6F6C" w:rsidP="00242963">
      <w:pPr>
        <w:pStyle w:val="GambardanTabel"/>
        <w:rPr>
          <w:rFonts w:cs="Times New Roman"/>
        </w:rPr>
      </w:pPr>
      <w:r w:rsidRPr="00416ADE">
        <w:rPr>
          <w:rFonts w:cs="Times New Roman"/>
        </w:rPr>
        <w:drawing>
          <wp:inline distT="0" distB="0" distL="0" distR="0" wp14:anchorId="3DE3FAF6" wp14:editId="3DAFA428">
            <wp:extent cx="4320000" cy="2792560"/>
            <wp:effectExtent l="0" t="0" r="444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20000" cy="2792560"/>
                    </a:xfrm>
                    <a:prstGeom prst="rect">
                      <a:avLst/>
                    </a:prstGeom>
                    <a:noFill/>
                  </pic:spPr>
                </pic:pic>
              </a:graphicData>
            </a:graphic>
          </wp:inline>
        </w:drawing>
      </w:r>
    </w:p>
    <w:p w14:paraId="125498C0" w14:textId="147D8D92" w:rsidR="009C04CB" w:rsidRPr="00416ADE" w:rsidRDefault="007728EF" w:rsidP="007728EF">
      <w:pPr>
        <w:pStyle w:val="Caption"/>
        <w:rPr>
          <w:rFonts w:ascii="Times New Roman" w:hAnsi="Times New Roman" w:cs="Times New Roman"/>
        </w:rPr>
      </w:pPr>
      <w:bookmarkStart w:id="237" w:name="_Toc112357700"/>
      <w:r w:rsidRPr="00416ADE">
        <w:rPr>
          <w:rFonts w:ascii="Times New Roman" w:hAnsi="Times New Roman" w:cs="Times New Roman"/>
        </w:rPr>
        <w:t xml:space="preserve">Gambar </w:t>
      </w:r>
      <w:r w:rsidR="00E40924" w:rsidRPr="00416ADE">
        <w:rPr>
          <w:rFonts w:ascii="Times New Roman" w:hAnsi="Times New Roman" w:cs="Times New Roman"/>
        </w:rPr>
        <w:t>3</w:t>
      </w:r>
      <w:r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26</w:t>
      </w:r>
      <w:r w:rsidR="00000000" w:rsidRPr="00416ADE">
        <w:rPr>
          <w:rFonts w:ascii="Times New Roman" w:hAnsi="Times New Roman" w:cs="Times New Roman"/>
          <w:noProof/>
        </w:rPr>
        <w:fldChar w:fldCharType="end"/>
      </w:r>
      <w:r w:rsidR="00E40924" w:rsidRPr="00416ADE">
        <w:rPr>
          <w:rFonts w:ascii="Times New Roman" w:hAnsi="Times New Roman" w:cs="Times New Roman"/>
        </w:rPr>
        <w:t>. Desain Halaman Tambah Item</w:t>
      </w:r>
      <w:bookmarkEnd w:id="237"/>
    </w:p>
    <w:p w14:paraId="1359C777" w14:textId="77777777" w:rsidR="00C61FB3" w:rsidRPr="00416ADE" w:rsidRDefault="00C61FB3" w:rsidP="00754FE1">
      <w:pPr>
        <w:pStyle w:val="kkpheading-4"/>
        <w:numPr>
          <w:ilvl w:val="0"/>
          <w:numId w:val="0"/>
        </w:numPr>
        <w:ind w:left="1021"/>
        <w:rPr>
          <w:rFonts w:ascii="Times New Roman" w:hAnsi="Times New Roman" w:cs="Times New Roman"/>
        </w:rPr>
      </w:pPr>
    </w:p>
    <w:p w14:paraId="57024509" w14:textId="4A05F967" w:rsidR="009C04CB" w:rsidRPr="00416ADE" w:rsidRDefault="00E40924" w:rsidP="00754FE1">
      <w:pPr>
        <w:pStyle w:val="kkpheading-4"/>
        <w:rPr>
          <w:rFonts w:ascii="Times New Roman" w:hAnsi="Times New Roman" w:cs="Times New Roman"/>
        </w:rPr>
      </w:pPr>
      <w:r w:rsidRPr="00416ADE">
        <w:rPr>
          <w:rFonts w:ascii="Times New Roman" w:hAnsi="Times New Roman" w:cs="Times New Roman"/>
        </w:rPr>
        <w:lastRenderedPageBreak/>
        <w:t xml:space="preserve">Desain </w:t>
      </w:r>
      <w:r w:rsidR="00147059" w:rsidRPr="00416ADE">
        <w:rPr>
          <w:rFonts w:ascii="Times New Roman" w:hAnsi="Times New Roman" w:cs="Times New Roman"/>
        </w:rPr>
        <w:t>Halaman Form Input Data Produksi</w:t>
      </w:r>
    </w:p>
    <w:p w14:paraId="2D350CCD" w14:textId="75ECE042" w:rsidR="00147059" w:rsidRPr="00416ADE" w:rsidRDefault="00147059" w:rsidP="00242963">
      <w:pPr>
        <w:pStyle w:val="GambardanTabel"/>
        <w:rPr>
          <w:rFonts w:cs="Times New Roman"/>
        </w:rPr>
      </w:pPr>
      <w:r w:rsidRPr="00416ADE">
        <w:rPr>
          <w:rFonts w:cs="Times New Roman"/>
        </w:rPr>
        <w:drawing>
          <wp:inline distT="0" distB="0" distL="0" distR="0" wp14:anchorId="2D5A88D0" wp14:editId="6D3C113B">
            <wp:extent cx="4320000" cy="2795102"/>
            <wp:effectExtent l="0" t="0" r="4445" b="5715"/>
            <wp:docPr id="32" name="Picture 3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able&#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20000" cy="2795102"/>
                    </a:xfrm>
                    <a:prstGeom prst="rect">
                      <a:avLst/>
                    </a:prstGeom>
                    <a:noFill/>
                    <a:ln>
                      <a:noFill/>
                    </a:ln>
                  </pic:spPr>
                </pic:pic>
              </a:graphicData>
            </a:graphic>
          </wp:inline>
        </w:drawing>
      </w:r>
    </w:p>
    <w:p w14:paraId="1B643472" w14:textId="0E76249C" w:rsidR="00082751" w:rsidRPr="00416ADE" w:rsidRDefault="007728EF" w:rsidP="007728EF">
      <w:pPr>
        <w:pStyle w:val="Caption"/>
        <w:rPr>
          <w:rFonts w:ascii="Times New Roman" w:hAnsi="Times New Roman" w:cs="Times New Roman"/>
        </w:rPr>
      </w:pPr>
      <w:bookmarkStart w:id="238" w:name="_Toc112357701"/>
      <w:r w:rsidRPr="00416ADE">
        <w:rPr>
          <w:rFonts w:ascii="Times New Roman" w:hAnsi="Times New Roman" w:cs="Times New Roman"/>
        </w:rPr>
        <w:t>Gambar</w:t>
      </w:r>
      <w:r w:rsidR="00E40924" w:rsidRPr="00416ADE">
        <w:rPr>
          <w:rFonts w:ascii="Times New Roman" w:hAnsi="Times New Roman" w:cs="Times New Roman"/>
        </w:rPr>
        <w:t xml:space="preserve"> 3</w:t>
      </w:r>
      <w:r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27</w:t>
      </w:r>
      <w:r w:rsidR="00000000" w:rsidRPr="00416ADE">
        <w:rPr>
          <w:rFonts w:ascii="Times New Roman" w:hAnsi="Times New Roman" w:cs="Times New Roman"/>
          <w:noProof/>
        </w:rPr>
        <w:fldChar w:fldCharType="end"/>
      </w:r>
      <w:r w:rsidR="00E40924" w:rsidRPr="00416ADE">
        <w:rPr>
          <w:rFonts w:ascii="Times New Roman" w:hAnsi="Times New Roman" w:cs="Times New Roman"/>
        </w:rPr>
        <w:t>. Desain Halaman Form Input Data Produksi</w:t>
      </w:r>
      <w:bookmarkEnd w:id="238"/>
    </w:p>
    <w:p w14:paraId="789934E3" w14:textId="26715372" w:rsidR="003923B6" w:rsidRPr="00416ADE" w:rsidRDefault="003923B6" w:rsidP="00754FE1">
      <w:pPr>
        <w:pStyle w:val="kkpheading-4"/>
        <w:numPr>
          <w:ilvl w:val="0"/>
          <w:numId w:val="0"/>
        </w:numPr>
        <w:ind w:left="1021"/>
        <w:rPr>
          <w:rFonts w:ascii="Times New Roman" w:hAnsi="Times New Roman" w:cs="Times New Roman"/>
        </w:rPr>
      </w:pPr>
    </w:p>
    <w:p w14:paraId="649B0A43" w14:textId="77777777" w:rsidR="00310577" w:rsidRPr="00416ADE" w:rsidRDefault="00310577" w:rsidP="00754FE1">
      <w:pPr>
        <w:pStyle w:val="kkpheading-4"/>
        <w:numPr>
          <w:ilvl w:val="0"/>
          <w:numId w:val="0"/>
        </w:numPr>
        <w:ind w:left="1021"/>
        <w:rPr>
          <w:rFonts w:ascii="Times New Roman" w:hAnsi="Times New Roman" w:cs="Times New Roman"/>
        </w:rPr>
      </w:pPr>
    </w:p>
    <w:p w14:paraId="79851017" w14:textId="250FB5D2" w:rsidR="00E6199B" w:rsidRPr="00416ADE" w:rsidRDefault="00E40924" w:rsidP="00754FE1">
      <w:pPr>
        <w:pStyle w:val="kkpheading-4"/>
        <w:rPr>
          <w:rFonts w:ascii="Times New Roman" w:hAnsi="Times New Roman" w:cs="Times New Roman"/>
        </w:rPr>
      </w:pPr>
      <w:r w:rsidRPr="00416ADE">
        <w:rPr>
          <w:rFonts w:ascii="Times New Roman" w:hAnsi="Times New Roman" w:cs="Times New Roman"/>
        </w:rPr>
        <w:t xml:space="preserve">Desain </w:t>
      </w:r>
      <w:r w:rsidR="00082751" w:rsidRPr="00416ADE">
        <w:rPr>
          <w:rFonts w:ascii="Times New Roman" w:hAnsi="Times New Roman" w:cs="Times New Roman"/>
        </w:rPr>
        <w:t xml:space="preserve">Halaman </w:t>
      </w:r>
      <w:r w:rsidR="00E55BBF" w:rsidRPr="00416ADE">
        <w:rPr>
          <w:rFonts w:ascii="Times New Roman" w:hAnsi="Times New Roman" w:cs="Times New Roman"/>
        </w:rPr>
        <w:t>Tabel Data Produksi</w:t>
      </w:r>
    </w:p>
    <w:p w14:paraId="3EB77A1D" w14:textId="4CDCC402" w:rsidR="00082751" w:rsidRPr="00416ADE" w:rsidRDefault="00776282" w:rsidP="00242963">
      <w:pPr>
        <w:pStyle w:val="GambardanTabel"/>
        <w:rPr>
          <w:rFonts w:cs="Times New Roman"/>
        </w:rPr>
      </w:pPr>
      <w:r w:rsidRPr="00416ADE">
        <w:rPr>
          <w:rFonts w:cs="Times New Roman"/>
        </w:rPr>
        <w:drawing>
          <wp:inline distT="0" distB="0" distL="0" distR="0" wp14:anchorId="06094973" wp14:editId="25E8EB33">
            <wp:extent cx="4320000" cy="2792560"/>
            <wp:effectExtent l="0" t="0" r="4445" b="825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20000" cy="2792560"/>
                    </a:xfrm>
                    <a:prstGeom prst="rect">
                      <a:avLst/>
                    </a:prstGeom>
                    <a:noFill/>
                  </pic:spPr>
                </pic:pic>
              </a:graphicData>
            </a:graphic>
          </wp:inline>
        </w:drawing>
      </w:r>
    </w:p>
    <w:p w14:paraId="5B83DC78" w14:textId="30E6CD45" w:rsidR="00E55BBF" w:rsidRPr="00416ADE" w:rsidRDefault="007728EF" w:rsidP="007728EF">
      <w:pPr>
        <w:pStyle w:val="Caption"/>
        <w:rPr>
          <w:rFonts w:ascii="Times New Roman" w:hAnsi="Times New Roman" w:cs="Times New Roman"/>
        </w:rPr>
      </w:pPr>
      <w:bookmarkStart w:id="239" w:name="_Toc112357702"/>
      <w:r w:rsidRPr="00416ADE">
        <w:rPr>
          <w:rFonts w:ascii="Times New Roman" w:hAnsi="Times New Roman" w:cs="Times New Roman"/>
        </w:rPr>
        <w:t>Gambar</w:t>
      </w:r>
      <w:r w:rsidR="00E40924" w:rsidRPr="00416ADE">
        <w:rPr>
          <w:rFonts w:ascii="Times New Roman" w:hAnsi="Times New Roman" w:cs="Times New Roman"/>
        </w:rPr>
        <w:t xml:space="preserve"> 3</w:t>
      </w:r>
      <w:r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28</w:t>
      </w:r>
      <w:r w:rsidR="00000000" w:rsidRPr="00416ADE">
        <w:rPr>
          <w:rFonts w:ascii="Times New Roman" w:hAnsi="Times New Roman" w:cs="Times New Roman"/>
          <w:noProof/>
        </w:rPr>
        <w:fldChar w:fldCharType="end"/>
      </w:r>
      <w:r w:rsidR="00E40924" w:rsidRPr="00416ADE">
        <w:rPr>
          <w:rFonts w:ascii="Times New Roman" w:hAnsi="Times New Roman" w:cs="Times New Roman"/>
        </w:rPr>
        <w:t>. Desain Halaman Tabel Data Produksi</w:t>
      </w:r>
      <w:bookmarkEnd w:id="239"/>
    </w:p>
    <w:p w14:paraId="6E6D68B8" w14:textId="77777777" w:rsidR="00C61FB3" w:rsidRPr="00416ADE" w:rsidRDefault="00C61FB3" w:rsidP="00754FE1">
      <w:pPr>
        <w:pStyle w:val="kkpheading-4"/>
        <w:numPr>
          <w:ilvl w:val="0"/>
          <w:numId w:val="0"/>
        </w:numPr>
        <w:ind w:left="1021"/>
        <w:rPr>
          <w:rFonts w:ascii="Times New Roman" w:hAnsi="Times New Roman" w:cs="Times New Roman"/>
        </w:rPr>
      </w:pPr>
    </w:p>
    <w:p w14:paraId="766B440A" w14:textId="0DFDD1A6" w:rsidR="00E6199B" w:rsidRPr="00416ADE" w:rsidRDefault="00E40924" w:rsidP="00754FE1">
      <w:pPr>
        <w:pStyle w:val="kkpheading-4"/>
        <w:rPr>
          <w:rFonts w:ascii="Times New Roman" w:hAnsi="Times New Roman" w:cs="Times New Roman"/>
        </w:rPr>
      </w:pPr>
      <w:r w:rsidRPr="00416ADE">
        <w:rPr>
          <w:rFonts w:ascii="Times New Roman" w:hAnsi="Times New Roman" w:cs="Times New Roman"/>
        </w:rPr>
        <w:lastRenderedPageBreak/>
        <w:t>Desain</w:t>
      </w:r>
      <w:r w:rsidR="00E55BBF" w:rsidRPr="00416ADE">
        <w:rPr>
          <w:rFonts w:ascii="Times New Roman" w:hAnsi="Times New Roman" w:cs="Times New Roman"/>
        </w:rPr>
        <w:t xml:space="preserve"> Halaman Edit Data Produksi</w:t>
      </w:r>
    </w:p>
    <w:p w14:paraId="5D60747E" w14:textId="0F8D28D5" w:rsidR="00B06B6A" w:rsidRPr="00416ADE" w:rsidRDefault="00B06B6A" w:rsidP="00B06B6A">
      <w:pPr>
        <w:pStyle w:val="GambardanTabel"/>
        <w:rPr>
          <w:rFonts w:cs="Times New Roman"/>
        </w:rPr>
      </w:pPr>
      <w:r w:rsidRPr="00416ADE">
        <w:rPr>
          <w:rFonts w:cs="Times New Roman"/>
        </w:rPr>
        <w:drawing>
          <wp:inline distT="0" distB="0" distL="0" distR="0" wp14:anchorId="4E32004C" wp14:editId="01BDB096">
            <wp:extent cx="3960000" cy="2559847"/>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960000" cy="2559847"/>
                    </a:xfrm>
                    <a:prstGeom prst="rect">
                      <a:avLst/>
                    </a:prstGeom>
                    <a:noFill/>
                  </pic:spPr>
                </pic:pic>
              </a:graphicData>
            </a:graphic>
          </wp:inline>
        </w:drawing>
      </w:r>
    </w:p>
    <w:p w14:paraId="35643B29" w14:textId="446DD142" w:rsidR="00B06B6A" w:rsidRPr="00416ADE" w:rsidRDefault="00B06B6A" w:rsidP="00B06B6A">
      <w:pPr>
        <w:pStyle w:val="Caption"/>
        <w:rPr>
          <w:rFonts w:ascii="Times New Roman" w:hAnsi="Times New Roman" w:cs="Times New Roman"/>
        </w:rPr>
      </w:pPr>
      <w:bookmarkStart w:id="240" w:name="_Toc112357703"/>
      <w:r w:rsidRPr="00416ADE">
        <w:rPr>
          <w:rFonts w:ascii="Times New Roman" w:hAnsi="Times New Roman" w:cs="Times New Roman"/>
        </w:rPr>
        <w:t>Gambar 3.</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29</w:t>
      </w:r>
      <w:r w:rsidR="00000000" w:rsidRPr="00416ADE">
        <w:rPr>
          <w:rFonts w:ascii="Times New Roman" w:hAnsi="Times New Roman" w:cs="Times New Roman"/>
          <w:noProof/>
        </w:rPr>
        <w:fldChar w:fldCharType="end"/>
      </w:r>
      <w:r w:rsidRPr="00416ADE">
        <w:rPr>
          <w:rFonts w:ascii="Times New Roman" w:hAnsi="Times New Roman" w:cs="Times New Roman"/>
        </w:rPr>
        <w:t>. Desain Halaman Edit Data Produksi</w:t>
      </w:r>
      <w:bookmarkEnd w:id="240"/>
      <w:r w:rsidR="00F4443C" w:rsidRPr="00416ADE">
        <w:rPr>
          <w:rFonts w:ascii="Times New Roman" w:hAnsi="Times New Roman" w:cs="Times New Roman"/>
        </w:rPr>
        <w:br/>
      </w:r>
    </w:p>
    <w:p w14:paraId="4E8A5BEB" w14:textId="77777777" w:rsidR="00B06B6A" w:rsidRPr="00416ADE" w:rsidRDefault="00B06B6A" w:rsidP="00B06B6A">
      <w:pPr>
        <w:pStyle w:val="GambardanTabel"/>
        <w:rPr>
          <w:rFonts w:cs="Times New Roman"/>
        </w:rPr>
      </w:pPr>
    </w:p>
    <w:p w14:paraId="65377D93" w14:textId="7A3E6C4F" w:rsidR="00E55BBF" w:rsidRPr="00416ADE" w:rsidRDefault="002216E0" w:rsidP="00242963">
      <w:pPr>
        <w:pStyle w:val="GambardanTabel"/>
        <w:rPr>
          <w:rFonts w:cs="Times New Roman"/>
        </w:rPr>
      </w:pPr>
      <w:r w:rsidRPr="00416ADE">
        <w:rPr>
          <w:rFonts w:cs="Times New Roman"/>
        </w:rPr>
        <w:drawing>
          <wp:inline distT="0" distB="0" distL="0" distR="0" wp14:anchorId="3210577A" wp14:editId="7B4F2490">
            <wp:extent cx="3960000" cy="2561179"/>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960000" cy="2561179"/>
                    </a:xfrm>
                    <a:prstGeom prst="rect">
                      <a:avLst/>
                    </a:prstGeom>
                    <a:noFill/>
                    <a:ln>
                      <a:noFill/>
                    </a:ln>
                  </pic:spPr>
                </pic:pic>
              </a:graphicData>
            </a:graphic>
          </wp:inline>
        </w:drawing>
      </w:r>
    </w:p>
    <w:p w14:paraId="47CE1C91" w14:textId="0C14F5A0" w:rsidR="003923B6" w:rsidRPr="00416ADE" w:rsidRDefault="007728EF" w:rsidP="007728EF">
      <w:pPr>
        <w:pStyle w:val="Caption"/>
        <w:rPr>
          <w:rFonts w:ascii="Times New Roman" w:hAnsi="Times New Roman" w:cs="Times New Roman"/>
        </w:rPr>
      </w:pPr>
      <w:bookmarkStart w:id="241" w:name="_Toc112357704"/>
      <w:r w:rsidRPr="00416ADE">
        <w:rPr>
          <w:rFonts w:ascii="Times New Roman" w:hAnsi="Times New Roman" w:cs="Times New Roman"/>
        </w:rPr>
        <w:t>Gambar</w:t>
      </w:r>
      <w:r w:rsidR="00E40924" w:rsidRPr="00416ADE">
        <w:rPr>
          <w:rFonts w:ascii="Times New Roman" w:hAnsi="Times New Roman" w:cs="Times New Roman"/>
        </w:rPr>
        <w:t xml:space="preserve"> 3</w:t>
      </w:r>
      <w:r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30</w:t>
      </w:r>
      <w:r w:rsidR="00000000" w:rsidRPr="00416ADE">
        <w:rPr>
          <w:rFonts w:ascii="Times New Roman" w:hAnsi="Times New Roman" w:cs="Times New Roman"/>
          <w:noProof/>
        </w:rPr>
        <w:fldChar w:fldCharType="end"/>
      </w:r>
      <w:r w:rsidR="00E40924" w:rsidRPr="00416ADE">
        <w:rPr>
          <w:rFonts w:ascii="Times New Roman" w:hAnsi="Times New Roman" w:cs="Times New Roman"/>
        </w:rPr>
        <w:t xml:space="preserve">. Desain Halaman </w:t>
      </w:r>
      <w:r w:rsidR="00B06B6A" w:rsidRPr="00416ADE">
        <w:rPr>
          <w:rFonts w:ascii="Times New Roman" w:hAnsi="Times New Roman" w:cs="Times New Roman"/>
        </w:rPr>
        <w:t xml:space="preserve">Form </w:t>
      </w:r>
      <w:r w:rsidR="00E40924" w:rsidRPr="00416ADE">
        <w:rPr>
          <w:rFonts w:ascii="Times New Roman" w:hAnsi="Times New Roman" w:cs="Times New Roman"/>
        </w:rPr>
        <w:t>Edit Data Produksi</w:t>
      </w:r>
      <w:bookmarkEnd w:id="241"/>
    </w:p>
    <w:p w14:paraId="096A4B25" w14:textId="77777777" w:rsidR="003923B6" w:rsidRPr="00416ADE" w:rsidRDefault="003923B6" w:rsidP="00754FE1">
      <w:pPr>
        <w:pStyle w:val="kkpheading-4"/>
        <w:numPr>
          <w:ilvl w:val="0"/>
          <w:numId w:val="0"/>
        </w:numPr>
        <w:ind w:left="1021"/>
        <w:rPr>
          <w:rFonts w:ascii="Times New Roman" w:hAnsi="Times New Roman" w:cs="Times New Roman"/>
        </w:rPr>
      </w:pPr>
    </w:p>
    <w:p w14:paraId="17C597AA" w14:textId="125806F6" w:rsidR="00BF4E47" w:rsidRPr="00416ADE" w:rsidRDefault="00BF4E47" w:rsidP="00754FE1">
      <w:pPr>
        <w:pStyle w:val="kkpheading-4"/>
        <w:numPr>
          <w:ilvl w:val="0"/>
          <w:numId w:val="0"/>
        </w:numPr>
        <w:ind w:left="1021"/>
        <w:rPr>
          <w:rFonts w:ascii="Times New Roman" w:hAnsi="Times New Roman" w:cs="Times New Roman"/>
        </w:rPr>
      </w:pPr>
    </w:p>
    <w:p w14:paraId="689AA3DC" w14:textId="77777777" w:rsidR="00B06B6A" w:rsidRPr="00416ADE" w:rsidRDefault="00B06B6A">
      <w:pPr>
        <w:rPr>
          <w:rFonts w:eastAsiaTheme="majorEastAsia" w:cs="Times New Roman"/>
          <w:szCs w:val="32"/>
        </w:rPr>
      </w:pPr>
      <w:r w:rsidRPr="00416ADE">
        <w:rPr>
          <w:rFonts w:cs="Times New Roman"/>
        </w:rPr>
        <w:br w:type="page"/>
      </w:r>
    </w:p>
    <w:p w14:paraId="7C5BA599" w14:textId="652C1E7E" w:rsidR="00E6199B" w:rsidRPr="00416ADE" w:rsidRDefault="00E40924" w:rsidP="00754FE1">
      <w:pPr>
        <w:pStyle w:val="kkpheading-4"/>
        <w:rPr>
          <w:rFonts w:ascii="Times New Roman" w:hAnsi="Times New Roman" w:cs="Times New Roman"/>
        </w:rPr>
      </w:pPr>
      <w:r w:rsidRPr="00416ADE">
        <w:rPr>
          <w:rFonts w:ascii="Times New Roman" w:hAnsi="Times New Roman" w:cs="Times New Roman"/>
        </w:rPr>
        <w:lastRenderedPageBreak/>
        <w:t>Desain</w:t>
      </w:r>
      <w:r w:rsidR="00BF4E47" w:rsidRPr="00416ADE">
        <w:rPr>
          <w:rFonts w:ascii="Times New Roman" w:hAnsi="Times New Roman" w:cs="Times New Roman"/>
        </w:rPr>
        <w:t xml:space="preserve"> Dialog Box Konfirmasi Hapus Data</w:t>
      </w:r>
    </w:p>
    <w:p w14:paraId="58F7C64A" w14:textId="72F06D41" w:rsidR="00BF4E47" w:rsidRPr="00416ADE" w:rsidRDefault="00B06B6A" w:rsidP="00242963">
      <w:pPr>
        <w:pStyle w:val="GambardanTabel"/>
        <w:rPr>
          <w:rFonts w:cs="Times New Roman"/>
        </w:rPr>
      </w:pPr>
      <w:r w:rsidRPr="00416ADE">
        <w:rPr>
          <w:rFonts w:cs="Times New Roman"/>
        </w:rPr>
        <w:drawing>
          <wp:inline distT="0" distB="0" distL="0" distR="0" wp14:anchorId="56B6C58E" wp14:editId="505BE573">
            <wp:extent cx="3960000" cy="2559846"/>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960000" cy="2559846"/>
                    </a:xfrm>
                    <a:prstGeom prst="rect">
                      <a:avLst/>
                    </a:prstGeom>
                    <a:noFill/>
                  </pic:spPr>
                </pic:pic>
              </a:graphicData>
            </a:graphic>
          </wp:inline>
        </w:drawing>
      </w:r>
    </w:p>
    <w:p w14:paraId="43BD8991" w14:textId="5B086748" w:rsidR="003923B6" w:rsidRPr="00416ADE" w:rsidRDefault="007728EF" w:rsidP="007728EF">
      <w:pPr>
        <w:pStyle w:val="Caption"/>
        <w:rPr>
          <w:rFonts w:ascii="Times New Roman" w:hAnsi="Times New Roman" w:cs="Times New Roman"/>
        </w:rPr>
      </w:pPr>
      <w:bookmarkStart w:id="242" w:name="_Toc112357705"/>
      <w:r w:rsidRPr="00416ADE">
        <w:rPr>
          <w:rFonts w:ascii="Times New Roman" w:hAnsi="Times New Roman" w:cs="Times New Roman"/>
        </w:rPr>
        <w:t>Gambar</w:t>
      </w:r>
      <w:r w:rsidR="00E40924" w:rsidRPr="00416ADE">
        <w:rPr>
          <w:rFonts w:ascii="Times New Roman" w:hAnsi="Times New Roman" w:cs="Times New Roman"/>
        </w:rPr>
        <w:t xml:space="preserve"> 3</w:t>
      </w:r>
      <w:r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31</w:t>
      </w:r>
      <w:r w:rsidR="00000000" w:rsidRPr="00416ADE">
        <w:rPr>
          <w:rFonts w:ascii="Times New Roman" w:hAnsi="Times New Roman" w:cs="Times New Roman"/>
          <w:noProof/>
        </w:rPr>
        <w:fldChar w:fldCharType="end"/>
      </w:r>
      <w:r w:rsidR="00E40924" w:rsidRPr="00416ADE">
        <w:rPr>
          <w:rFonts w:ascii="Times New Roman" w:hAnsi="Times New Roman" w:cs="Times New Roman"/>
        </w:rPr>
        <w:t>. Desain Dialog Box Konfirmasi Hapus Data</w:t>
      </w:r>
      <w:bookmarkEnd w:id="242"/>
    </w:p>
    <w:p w14:paraId="6ED74087" w14:textId="52D35F99" w:rsidR="003923B6" w:rsidRPr="00416ADE" w:rsidRDefault="003923B6" w:rsidP="00754FE1">
      <w:pPr>
        <w:pStyle w:val="kkpheading-4"/>
        <w:numPr>
          <w:ilvl w:val="0"/>
          <w:numId w:val="0"/>
        </w:numPr>
        <w:ind w:left="1021"/>
        <w:rPr>
          <w:rFonts w:ascii="Times New Roman" w:hAnsi="Times New Roman" w:cs="Times New Roman"/>
        </w:rPr>
      </w:pPr>
    </w:p>
    <w:p w14:paraId="1207416F" w14:textId="3B65F26D" w:rsidR="003923B6" w:rsidRPr="00416ADE" w:rsidRDefault="003923B6" w:rsidP="00754FE1">
      <w:pPr>
        <w:pStyle w:val="kkpheading-4"/>
        <w:numPr>
          <w:ilvl w:val="0"/>
          <w:numId w:val="0"/>
        </w:numPr>
        <w:ind w:left="1021"/>
        <w:rPr>
          <w:rFonts w:ascii="Times New Roman" w:hAnsi="Times New Roman" w:cs="Times New Roman"/>
        </w:rPr>
      </w:pPr>
    </w:p>
    <w:p w14:paraId="33EF398F" w14:textId="14996802" w:rsidR="00E6199B" w:rsidRPr="00416ADE" w:rsidRDefault="00E40924" w:rsidP="00754FE1">
      <w:pPr>
        <w:pStyle w:val="kkpheading-4"/>
        <w:rPr>
          <w:rFonts w:ascii="Times New Roman" w:hAnsi="Times New Roman" w:cs="Times New Roman"/>
        </w:rPr>
      </w:pPr>
      <w:r w:rsidRPr="00416ADE">
        <w:rPr>
          <w:rFonts w:ascii="Times New Roman" w:hAnsi="Times New Roman" w:cs="Times New Roman"/>
        </w:rPr>
        <w:t>Desain</w:t>
      </w:r>
      <w:r w:rsidR="003923B6" w:rsidRPr="00416ADE">
        <w:rPr>
          <w:rFonts w:ascii="Times New Roman" w:hAnsi="Times New Roman" w:cs="Times New Roman"/>
        </w:rPr>
        <w:t xml:space="preserve"> Halaman Dashboard Laporan</w:t>
      </w:r>
    </w:p>
    <w:p w14:paraId="5C37C5CE" w14:textId="3D63CCE0" w:rsidR="003C4EC5" w:rsidRPr="00416ADE" w:rsidRDefault="003C4EC5" w:rsidP="00242963">
      <w:pPr>
        <w:pStyle w:val="GambardanTabel"/>
        <w:rPr>
          <w:rFonts w:cs="Times New Roman"/>
        </w:rPr>
      </w:pPr>
      <w:r w:rsidRPr="00416ADE">
        <w:rPr>
          <w:rFonts w:cs="Times New Roman"/>
        </w:rPr>
        <w:drawing>
          <wp:inline distT="0" distB="0" distL="0" distR="0" wp14:anchorId="07D0C159" wp14:editId="4A6CFC04">
            <wp:extent cx="3960000" cy="2559846"/>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960000" cy="2559846"/>
                    </a:xfrm>
                    <a:prstGeom prst="rect">
                      <a:avLst/>
                    </a:prstGeom>
                    <a:noFill/>
                  </pic:spPr>
                </pic:pic>
              </a:graphicData>
            </a:graphic>
          </wp:inline>
        </w:drawing>
      </w:r>
    </w:p>
    <w:p w14:paraId="715A75DB" w14:textId="2121E448" w:rsidR="007728EF" w:rsidRPr="00416ADE" w:rsidRDefault="007728EF" w:rsidP="007728EF">
      <w:pPr>
        <w:pStyle w:val="Caption"/>
        <w:rPr>
          <w:rFonts w:ascii="Times New Roman" w:hAnsi="Times New Roman" w:cs="Times New Roman"/>
        </w:rPr>
      </w:pPr>
      <w:bookmarkStart w:id="243" w:name="_Toc112357706"/>
      <w:r w:rsidRPr="00416ADE">
        <w:rPr>
          <w:rFonts w:ascii="Times New Roman" w:hAnsi="Times New Roman" w:cs="Times New Roman"/>
        </w:rPr>
        <w:t xml:space="preserve">Gambar </w:t>
      </w:r>
      <w:r w:rsidR="00E40924" w:rsidRPr="00416ADE">
        <w:rPr>
          <w:rFonts w:ascii="Times New Roman" w:hAnsi="Times New Roman" w:cs="Times New Roman"/>
        </w:rPr>
        <w:t>3</w:t>
      </w:r>
      <w:r w:rsidRPr="00416ADE">
        <w:rPr>
          <w:rFonts w:ascii="Times New Roman" w:hAnsi="Times New Roman" w:cs="Times New Roman"/>
        </w:rPr>
        <w:t>.</w:t>
      </w:r>
      <w:r w:rsidR="00000000" w:rsidRPr="00416ADE">
        <w:rPr>
          <w:rFonts w:ascii="Times New Roman" w:hAnsi="Times New Roman" w:cs="Times New Roman"/>
        </w:rPr>
        <w:fldChar w:fldCharType="begin"/>
      </w:r>
      <w:r w:rsidR="00000000" w:rsidRPr="00416ADE">
        <w:rPr>
          <w:rFonts w:ascii="Times New Roman" w:hAnsi="Times New Roman" w:cs="Times New Roman"/>
        </w:rPr>
        <w:instrText xml:space="preserve"> SEQ Gambar \* ARABIC </w:instrText>
      </w:r>
      <w:r w:rsidR="00000000" w:rsidRPr="00416ADE">
        <w:rPr>
          <w:rFonts w:ascii="Times New Roman" w:hAnsi="Times New Roman" w:cs="Times New Roman"/>
        </w:rPr>
        <w:fldChar w:fldCharType="separate"/>
      </w:r>
      <w:r w:rsidR="006E503A">
        <w:rPr>
          <w:rFonts w:ascii="Times New Roman" w:hAnsi="Times New Roman" w:cs="Times New Roman"/>
          <w:noProof/>
        </w:rPr>
        <w:t>32</w:t>
      </w:r>
      <w:r w:rsidR="00000000" w:rsidRPr="00416ADE">
        <w:rPr>
          <w:rFonts w:ascii="Times New Roman" w:hAnsi="Times New Roman" w:cs="Times New Roman"/>
          <w:noProof/>
        </w:rPr>
        <w:fldChar w:fldCharType="end"/>
      </w:r>
      <w:r w:rsidR="00E40924" w:rsidRPr="00416ADE">
        <w:rPr>
          <w:rFonts w:ascii="Times New Roman" w:hAnsi="Times New Roman" w:cs="Times New Roman"/>
        </w:rPr>
        <w:t>. Desain Halaman Dashboard Laporan</w:t>
      </w:r>
      <w:bookmarkEnd w:id="243"/>
    </w:p>
    <w:p w14:paraId="199BE9A9" w14:textId="514FB246" w:rsidR="00986F52" w:rsidRPr="00416ADE" w:rsidRDefault="00986F52" w:rsidP="00E6199B">
      <w:pPr>
        <w:pStyle w:val="kkpparagraph-1"/>
        <w:rPr>
          <w:rFonts w:cs="Times New Roman"/>
        </w:rPr>
      </w:pPr>
    </w:p>
    <w:p w14:paraId="2AE5A1FB" w14:textId="77777777" w:rsidR="00310577" w:rsidRPr="00416ADE" w:rsidRDefault="00310577" w:rsidP="007706FF">
      <w:pPr>
        <w:pStyle w:val="Heading1"/>
        <w:rPr>
          <w:rFonts w:cs="Times New Roman"/>
        </w:rPr>
        <w:sectPr w:rsidR="00310577" w:rsidRPr="00416ADE" w:rsidSect="00345406">
          <w:pgSz w:w="11907" w:h="16839" w:code="9"/>
          <w:pgMar w:top="2268" w:right="1701" w:bottom="1701" w:left="2268" w:header="709" w:footer="709" w:gutter="0"/>
          <w:cols w:space="708"/>
          <w:titlePg/>
          <w:docGrid w:linePitch="360"/>
        </w:sectPr>
      </w:pPr>
    </w:p>
    <w:p w14:paraId="7FB50A21" w14:textId="6F8C23FD" w:rsidR="00541001" w:rsidRPr="00416ADE" w:rsidRDefault="007706FF" w:rsidP="007706FF">
      <w:pPr>
        <w:pStyle w:val="Heading1"/>
        <w:rPr>
          <w:rFonts w:cs="Times New Roman"/>
        </w:rPr>
      </w:pPr>
      <w:r w:rsidRPr="00416ADE">
        <w:rPr>
          <w:rFonts w:cs="Times New Roman"/>
        </w:rPr>
        <w:lastRenderedPageBreak/>
        <w:br/>
      </w:r>
      <w:bookmarkStart w:id="244" w:name="_Toc112357635"/>
      <w:r w:rsidR="000D16D8" w:rsidRPr="00416ADE">
        <w:rPr>
          <w:rFonts w:cs="Times New Roman"/>
        </w:rPr>
        <w:t>PENUTUP</w:t>
      </w:r>
      <w:bookmarkEnd w:id="244"/>
    </w:p>
    <w:p w14:paraId="40C8B56C" w14:textId="77777777" w:rsidR="00A41891" w:rsidRPr="00416ADE" w:rsidRDefault="00A41891">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45" w:name="_Toc100692027"/>
      <w:bookmarkStart w:id="246" w:name="_Toc100692588"/>
      <w:bookmarkStart w:id="247" w:name="_Toc100692994"/>
      <w:bookmarkStart w:id="248" w:name="_Toc100693130"/>
      <w:bookmarkStart w:id="249" w:name="_Toc100693213"/>
      <w:bookmarkStart w:id="250" w:name="_Toc100693313"/>
      <w:bookmarkStart w:id="251" w:name="_Toc100693381"/>
      <w:bookmarkStart w:id="252" w:name="_Toc100693789"/>
      <w:bookmarkStart w:id="253" w:name="_Toc110084954"/>
      <w:bookmarkStart w:id="254" w:name="_Toc110153731"/>
      <w:bookmarkStart w:id="255" w:name="_Toc110160222"/>
      <w:bookmarkStart w:id="256" w:name="_Toc110160273"/>
      <w:bookmarkStart w:id="257" w:name="_Toc110160411"/>
      <w:bookmarkStart w:id="258" w:name="_Toc110160613"/>
      <w:bookmarkStart w:id="259" w:name="_Toc110160740"/>
      <w:bookmarkStart w:id="260" w:name="_Toc110160813"/>
      <w:bookmarkStart w:id="261" w:name="_Toc110161006"/>
      <w:bookmarkStart w:id="262" w:name="_Toc110161061"/>
      <w:bookmarkStart w:id="263" w:name="_Toc110161128"/>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p>
    <w:p w14:paraId="57BF0861" w14:textId="77777777" w:rsidR="00A41891" w:rsidRPr="00416ADE" w:rsidRDefault="00A41891">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64" w:name="_Toc100692028"/>
      <w:bookmarkStart w:id="265" w:name="_Toc100692589"/>
      <w:bookmarkStart w:id="266" w:name="_Toc100692995"/>
      <w:bookmarkStart w:id="267" w:name="_Toc100693131"/>
      <w:bookmarkStart w:id="268" w:name="_Toc100693214"/>
      <w:bookmarkStart w:id="269" w:name="_Toc100693314"/>
      <w:bookmarkStart w:id="270" w:name="_Toc100693382"/>
      <w:bookmarkStart w:id="271" w:name="_Toc100693790"/>
      <w:bookmarkStart w:id="272" w:name="_Toc110084955"/>
      <w:bookmarkStart w:id="273" w:name="_Toc110153732"/>
      <w:bookmarkStart w:id="274" w:name="_Toc110160223"/>
      <w:bookmarkStart w:id="275" w:name="_Toc110160274"/>
      <w:bookmarkStart w:id="276" w:name="_Toc110160412"/>
      <w:bookmarkStart w:id="277" w:name="_Toc110160614"/>
      <w:bookmarkStart w:id="278" w:name="_Toc110160741"/>
      <w:bookmarkStart w:id="279" w:name="_Toc110160814"/>
      <w:bookmarkStart w:id="280" w:name="_Toc110161007"/>
      <w:bookmarkStart w:id="281" w:name="_Toc110161062"/>
      <w:bookmarkStart w:id="282" w:name="_Toc110161129"/>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p>
    <w:p w14:paraId="6B188A3F" w14:textId="77777777" w:rsidR="00A41891" w:rsidRPr="00416ADE" w:rsidRDefault="00A41891">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83" w:name="_Toc100692029"/>
      <w:bookmarkStart w:id="284" w:name="_Toc100692590"/>
      <w:bookmarkStart w:id="285" w:name="_Toc100692996"/>
      <w:bookmarkStart w:id="286" w:name="_Toc100693132"/>
      <w:bookmarkStart w:id="287" w:name="_Toc100693215"/>
      <w:bookmarkStart w:id="288" w:name="_Toc100693315"/>
      <w:bookmarkStart w:id="289" w:name="_Toc100693383"/>
      <w:bookmarkStart w:id="290" w:name="_Toc100693791"/>
      <w:bookmarkStart w:id="291" w:name="_Toc110084956"/>
      <w:bookmarkStart w:id="292" w:name="_Toc110153733"/>
      <w:bookmarkStart w:id="293" w:name="_Toc110160224"/>
      <w:bookmarkStart w:id="294" w:name="_Toc110160275"/>
      <w:bookmarkStart w:id="295" w:name="_Toc110160413"/>
      <w:bookmarkStart w:id="296" w:name="_Toc110160615"/>
      <w:bookmarkStart w:id="297" w:name="_Toc110160742"/>
      <w:bookmarkStart w:id="298" w:name="_Toc110160815"/>
      <w:bookmarkStart w:id="299" w:name="_Toc110161008"/>
      <w:bookmarkStart w:id="300" w:name="_Toc110161063"/>
      <w:bookmarkStart w:id="301" w:name="_Toc110161130"/>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p>
    <w:p w14:paraId="6CE51BFC" w14:textId="77777777" w:rsidR="00A41891" w:rsidRPr="00416ADE" w:rsidRDefault="00A41891">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302" w:name="_Toc100692030"/>
      <w:bookmarkStart w:id="303" w:name="_Toc100692591"/>
      <w:bookmarkStart w:id="304" w:name="_Toc100692997"/>
      <w:bookmarkStart w:id="305" w:name="_Toc100693133"/>
      <w:bookmarkStart w:id="306" w:name="_Toc100693216"/>
      <w:bookmarkStart w:id="307" w:name="_Toc100693316"/>
      <w:bookmarkStart w:id="308" w:name="_Toc100693384"/>
      <w:bookmarkStart w:id="309" w:name="_Toc100693792"/>
      <w:bookmarkStart w:id="310" w:name="_Toc110084957"/>
      <w:bookmarkStart w:id="311" w:name="_Toc110153734"/>
      <w:bookmarkStart w:id="312" w:name="_Toc110160225"/>
      <w:bookmarkStart w:id="313" w:name="_Toc110160276"/>
      <w:bookmarkStart w:id="314" w:name="_Toc110160414"/>
      <w:bookmarkStart w:id="315" w:name="_Toc110160616"/>
      <w:bookmarkStart w:id="316" w:name="_Toc110160743"/>
      <w:bookmarkStart w:id="317" w:name="_Toc110160816"/>
      <w:bookmarkStart w:id="318" w:name="_Toc110161009"/>
      <w:bookmarkStart w:id="319" w:name="_Toc110161064"/>
      <w:bookmarkStart w:id="320" w:name="_Toc11016113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p>
    <w:p w14:paraId="27C4BCEA" w14:textId="304CFC2B" w:rsidR="000B4F4C" w:rsidRPr="00416ADE" w:rsidRDefault="000B4F4C" w:rsidP="00CE2B06">
      <w:pPr>
        <w:pStyle w:val="kkpheading-2"/>
        <w:rPr>
          <w:rFonts w:cs="Times New Roman"/>
        </w:rPr>
      </w:pPr>
      <w:bookmarkStart w:id="321" w:name="_Toc112357636"/>
      <w:r w:rsidRPr="00416ADE">
        <w:rPr>
          <w:rFonts w:cs="Times New Roman"/>
        </w:rPr>
        <w:t>Kesimpulan</w:t>
      </w:r>
      <w:bookmarkEnd w:id="321"/>
    </w:p>
    <w:p w14:paraId="46C25419" w14:textId="0ED11B34" w:rsidR="003900D1" w:rsidRPr="00416ADE" w:rsidRDefault="003900D1" w:rsidP="003900D1">
      <w:pPr>
        <w:pStyle w:val="kkpparagraph-1"/>
        <w:rPr>
          <w:rFonts w:cs="Times New Roman"/>
        </w:rPr>
      </w:pPr>
      <w:r w:rsidRPr="00416ADE">
        <w:rPr>
          <w:rFonts w:cs="Times New Roman"/>
        </w:rPr>
        <w:t>Dari hasil analisa yang telah dilakukan oleh penulis, maka</w:t>
      </w:r>
      <w:r w:rsidR="00EE6361" w:rsidRPr="00416ADE">
        <w:rPr>
          <w:rFonts w:cs="Times New Roman"/>
        </w:rPr>
        <w:t xml:space="preserve"> dapat diambil kesimpulan bahwa:</w:t>
      </w:r>
    </w:p>
    <w:p w14:paraId="070D4FEB" w14:textId="5DEA8CD5" w:rsidR="00EE6361" w:rsidRPr="00416ADE" w:rsidRDefault="00EE6361" w:rsidP="00754FE1">
      <w:pPr>
        <w:pStyle w:val="kkpheading-4"/>
        <w:numPr>
          <w:ilvl w:val="3"/>
          <w:numId w:val="27"/>
        </w:numPr>
        <w:rPr>
          <w:rFonts w:ascii="Times New Roman" w:hAnsi="Times New Roman" w:cs="Times New Roman"/>
        </w:rPr>
      </w:pPr>
      <w:r w:rsidRPr="00416ADE">
        <w:rPr>
          <w:rFonts w:ascii="Times New Roman" w:hAnsi="Times New Roman" w:cs="Times New Roman"/>
        </w:rPr>
        <w:t>Dengan adanya Sistem Informasi Laporan Harian Produksi</w:t>
      </w:r>
      <w:r w:rsidR="00507811" w:rsidRPr="00416ADE">
        <w:rPr>
          <w:rFonts w:ascii="Times New Roman" w:hAnsi="Times New Roman" w:cs="Times New Roman"/>
        </w:rPr>
        <w:t xml:space="preserve"> Berbasis Web</w:t>
      </w:r>
      <w:r w:rsidRPr="00416ADE">
        <w:rPr>
          <w:rFonts w:ascii="Times New Roman" w:hAnsi="Times New Roman" w:cs="Times New Roman"/>
        </w:rPr>
        <w:t xml:space="preserve"> ini </w:t>
      </w:r>
      <w:r w:rsidR="00507811" w:rsidRPr="00416ADE">
        <w:rPr>
          <w:rFonts w:ascii="Times New Roman" w:hAnsi="Times New Roman" w:cs="Times New Roman"/>
        </w:rPr>
        <w:t xml:space="preserve">diharapkan </w:t>
      </w:r>
      <w:r w:rsidRPr="00416ADE">
        <w:rPr>
          <w:rFonts w:ascii="Times New Roman" w:hAnsi="Times New Roman" w:cs="Times New Roman"/>
        </w:rPr>
        <w:t xml:space="preserve">dapat </w:t>
      </w:r>
      <w:r w:rsidR="00CC4CC9" w:rsidRPr="00416ADE">
        <w:rPr>
          <w:rFonts w:ascii="Times New Roman" w:hAnsi="Times New Roman" w:cs="Times New Roman"/>
        </w:rPr>
        <w:t>membantu meningkatkan produktifitas karyawan dan produksi itu sendiri serta efisisensi dalam penggunaan kertas.</w:t>
      </w:r>
    </w:p>
    <w:p w14:paraId="3C349C41" w14:textId="6FEEF861" w:rsidR="00507811" w:rsidRPr="00416ADE" w:rsidRDefault="00507811" w:rsidP="00754FE1">
      <w:pPr>
        <w:pStyle w:val="kkpheading-4"/>
        <w:numPr>
          <w:ilvl w:val="3"/>
          <w:numId w:val="27"/>
        </w:numPr>
        <w:rPr>
          <w:rFonts w:ascii="Times New Roman" w:hAnsi="Times New Roman" w:cs="Times New Roman"/>
        </w:rPr>
      </w:pPr>
      <w:r w:rsidRPr="00416ADE">
        <w:rPr>
          <w:rFonts w:ascii="Times New Roman" w:hAnsi="Times New Roman" w:cs="Times New Roman"/>
        </w:rPr>
        <w:t>Dengan adanya Sistem Informasi Laporan Harian Produksi Berbasis Web ini dapat</w:t>
      </w:r>
      <w:r w:rsidR="00CC4CC9" w:rsidRPr="00416ADE">
        <w:rPr>
          <w:rFonts w:ascii="Times New Roman" w:hAnsi="Times New Roman" w:cs="Times New Roman"/>
        </w:rPr>
        <w:t xml:space="preserve"> mengamankan data-data penting terkait dengan produksi pada lini Stamping Press yang akan sangat berguna untuk dijadikan referensi dalam membuat perencanaan produksi model-model terbaru dimasa yang akan datang</w:t>
      </w:r>
      <w:r w:rsidR="00553F3C" w:rsidRPr="00416ADE">
        <w:rPr>
          <w:rFonts w:ascii="Times New Roman" w:hAnsi="Times New Roman" w:cs="Times New Roman"/>
        </w:rPr>
        <w:t>.</w:t>
      </w:r>
    </w:p>
    <w:p w14:paraId="4247993E" w14:textId="7EACEC6C" w:rsidR="00961E45" w:rsidRPr="00416ADE" w:rsidRDefault="00507811" w:rsidP="00754FE1">
      <w:pPr>
        <w:pStyle w:val="kkpheading-4"/>
        <w:numPr>
          <w:ilvl w:val="3"/>
          <w:numId w:val="27"/>
        </w:numPr>
        <w:rPr>
          <w:rFonts w:ascii="Times New Roman" w:hAnsi="Times New Roman" w:cs="Times New Roman"/>
        </w:rPr>
      </w:pPr>
      <w:r w:rsidRPr="00416ADE">
        <w:rPr>
          <w:rFonts w:ascii="Times New Roman" w:hAnsi="Times New Roman" w:cs="Times New Roman"/>
        </w:rPr>
        <w:t xml:space="preserve">Dengan adanya Sistem Informasi Laporan Harian Produksi Berbasis Web ini diharapkan dapat </w:t>
      </w:r>
      <w:r w:rsidR="00CC4CC9" w:rsidRPr="00416ADE">
        <w:rPr>
          <w:rFonts w:ascii="Times New Roman" w:hAnsi="Times New Roman" w:cs="Times New Roman"/>
        </w:rPr>
        <w:t>menghasilkan laporan yang cepat, akurat, interaktif dan dinamis untuk mendukung analisa perbaikan berkelanjutan serta dalam pengambilan keputusan</w:t>
      </w:r>
      <w:r w:rsidR="00553F3C" w:rsidRPr="00416ADE">
        <w:rPr>
          <w:rFonts w:ascii="Times New Roman" w:hAnsi="Times New Roman" w:cs="Times New Roman"/>
        </w:rPr>
        <w:t>.</w:t>
      </w:r>
    </w:p>
    <w:p w14:paraId="6CD077B7" w14:textId="1465A3A1" w:rsidR="003900D1" w:rsidRPr="00416ADE" w:rsidRDefault="000B4F4C" w:rsidP="00CE2B06">
      <w:pPr>
        <w:pStyle w:val="kkpheading-2"/>
        <w:rPr>
          <w:rFonts w:cs="Times New Roman"/>
        </w:rPr>
      </w:pPr>
      <w:bookmarkStart w:id="322" w:name="_Toc112357637"/>
      <w:r w:rsidRPr="00416ADE">
        <w:rPr>
          <w:rFonts w:cs="Times New Roman"/>
        </w:rPr>
        <w:t>Saran</w:t>
      </w:r>
      <w:bookmarkEnd w:id="322"/>
      <w:r w:rsidR="00166FD2" w:rsidRPr="00416ADE">
        <w:rPr>
          <w:rFonts w:cs="Times New Roman"/>
        </w:rPr>
        <w:t xml:space="preserve"> </w:t>
      </w:r>
    </w:p>
    <w:p w14:paraId="049D04B5" w14:textId="77777777" w:rsidR="00120DF9" w:rsidRPr="00416ADE" w:rsidRDefault="008D7143" w:rsidP="00120DF9">
      <w:pPr>
        <w:pStyle w:val="kkpparagraph-1"/>
        <w:rPr>
          <w:rFonts w:cs="Times New Roman"/>
        </w:rPr>
      </w:pPr>
      <w:r w:rsidRPr="00416ADE">
        <w:rPr>
          <w:rFonts w:cs="Times New Roman"/>
        </w:rPr>
        <w:t>Tentu dalam penulisan laporan ini masih banyak kesalahan, maka penulis berharap adanya kritik dan saran yang membangun agar dalam penulisan selanjutnya dapat menghasilkan karya tulis yang lebih baik dan bena</w:t>
      </w:r>
      <w:r w:rsidR="00120DF9" w:rsidRPr="00416ADE">
        <w:rPr>
          <w:rFonts w:cs="Times New Roman"/>
        </w:rPr>
        <w:t>r.</w:t>
      </w:r>
    </w:p>
    <w:p w14:paraId="6EA452FC" w14:textId="1C41F78F" w:rsidR="00120DF9" w:rsidRPr="00416ADE" w:rsidRDefault="00120DF9" w:rsidP="00120DF9">
      <w:pPr>
        <w:pStyle w:val="kkpparagraph-1"/>
        <w:rPr>
          <w:rFonts w:cs="Times New Roman"/>
        </w:rPr>
        <w:sectPr w:rsidR="00120DF9" w:rsidRPr="00416ADE" w:rsidSect="00345406">
          <w:pgSz w:w="11907" w:h="16839" w:code="9"/>
          <w:pgMar w:top="2268" w:right="1701" w:bottom="1701" w:left="2268" w:header="709" w:footer="709" w:gutter="0"/>
          <w:cols w:space="708"/>
          <w:titlePg/>
          <w:docGrid w:linePitch="360"/>
        </w:sectPr>
      </w:pPr>
      <w:r w:rsidRPr="00416ADE">
        <w:rPr>
          <w:rFonts w:cs="Times New Roman"/>
        </w:rPr>
        <w:t xml:space="preserve">Dikarenakan tulisan laporan ini hanyalah bersifat rancangan, maka mohon maklum dan pengertiannya jika isi laporan penulis ini kurang detail dan lengkap, serta hanya menjabarkan hal-hal secara lebih umum saja, namun semoga  cukup mudah dipahami. </w:t>
      </w:r>
    </w:p>
    <w:bookmarkStart w:id="323" w:name="_Toc112357638" w:displacedByCustomXml="next"/>
    <w:sdt>
      <w:sdtPr>
        <w:rPr>
          <w:rFonts w:cs="Times New Roman"/>
          <w:b w:val="0"/>
          <w:bCs w:val="0"/>
        </w:rPr>
        <w:id w:val="1682085481"/>
        <w:docPartObj>
          <w:docPartGallery w:val="Bibliographies"/>
          <w:docPartUnique/>
        </w:docPartObj>
      </w:sdtPr>
      <w:sdtEndPr>
        <w:rPr>
          <w:sz w:val="22"/>
        </w:rPr>
      </w:sdtEndPr>
      <w:sdtContent>
        <w:p w14:paraId="31107699" w14:textId="774CC279" w:rsidR="00301AB2" w:rsidRPr="00416ADE" w:rsidRDefault="00301AB2" w:rsidP="00301AB2">
          <w:pPr>
            <w:pStyle w:val="Halaman"/>
            <w:rPr>
              <w:rFonts w:cs="Times New Roman"/>
            </w:rPr>
          </w:pPr>
          <w:r w:rsidRPr="00416ADE">
            <w:rPr>
              <w:rFonts w:cs="Times New Roman"/>
            </w:rPr>
            <w:t>DAFTAR PUSTAKA</w:t>
          </w:r>
          <w:bookmarkEnd w:id="323"/>
        </w:p>
        <w:sdt>
          <w:sdtPr>
            <w:rPr>
              <w:rFonts w:eastAsiaTheme="majorEastAsia" w:cs="Times New Roman"/>
              <w:szCs w:val="32"/>
            </w:rPr>
            <w:id w:val="111145805"/>
            <w:bibliography/>
          </w:sdtPr>
          <w:sdtEndPr>
            <w:rPr>
              <w:sz w:val="22"/>
            </w:rPr>
          </w:sdtEndPr>
          <w:sdtContent>
            <w:p w14:paraId="0293C552" w14:textId="7C80C91E"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eastAsiaTheme="majorEastAsia" w:cs="Times New Roman"/>
                  <w:szCs w:val="32"/>
                </w:rPr>
                <w:fldChar w:fldCharType="begin" w:fldLock="1"/>
              </w:r>
              <w:r w:rsidRPr="00416ADE">
                <w:rPr>
                  <w:rFonts w:eastAsiaTheme="majorEastAsia" w:cs="Times New Roman"/>
                  <w:szCs w:val="32"/>
                </w:rPr>
                <w:instrText xml:space="preserve">ADDIN Mendeley Bibliography CSL_BIBLIOGRAPHY </w:instrText>
              </w:r>
              <w:r w:rsidRPr="00416ADE">
                <w:rPr>
                  <w:rFonts w:eastAsiaTheme="majorEastAsia" w:cs="Times New Roman"/>
                  <w:szCs w:val="32"/>
                </w:rPr>
                <w:fldChar w:fldCharType="separate"/>
              </w:r>
              <w:r w:rsidRPr="00416ADE">
                <w:rPr>
                  <w:rFonts w:cs="Times New Roman"/>
                  <w:noProof/>
                  <w:szCs w:val="24"/>
                </w:rPr>
                <w:t>[1]</w:t>
              </w:r>
              <w:r w:rsidRPr="00416ADE">
                <w:rPr>
                  <w:rFonts w:cs="Times New Roman"/>
                  <w:noProof/>
                  <w:szCs w:val="24"/>
                </w:rPr>
                <w:tab/>
                <w:t xml:space="preserve">N. Sirojudin and Arifin, “Sistem Informasi Rumah Kost Berbasis Web Pada Lilis Kost Cikarang,” </w:t>
              </w:r>
              <w:r w:rsidRPr="00416ADE">
                <w:rPr>
                  <w:rFonts w:cs="Times New Roman"/>
                  <w:i/>
                  <w:iCs/>
                  <w:noProof/>
                  <w:szCs w:val="24"/>
                </w:rPr>
                <w:t>SIGMA - J. Teknol. Pelita Bangsa 167</w:t>
              </w:r>
              <w:r w:rsidRPr="00416ADE">
                <w:rPr>
                  <w:rFonts w:cs="Times New Roman"/>
                  <w:noProof/>
                  <w:szCs w:val="24"/>
                </w:rPr>
                <w:t>, vol. 10, no. September, pp. 167–172, 2020.</w:t>
              </w:r>
            </w:p>
            <w:p w14:paraId="7A05886B"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2]</w:t>
              </w:r>
              <w:r w:rsidRPr="00416ADE">
                <w:rPr>
                  <w:rFonts w:cs="Times New Roman"/>
                  <w:noProof/>
                  <w:szCs w:val="24"/>
                </w:rPr>
                <w:tab/>
                <w:t xml:space="preserve">R. E. Saputra, Z. Zulhalim, I. Ibrahim, S. Waluyo, and A. S. Rini, “Perancangan Aplikasi Student Get Student Berbasis Web Menggunakan Framework Laravel Pada Stie &amp; Stmik Jayakarta,” </w:t>
              </w:r>
              <w:r w:rsidRPr="00416ADE">
                <w:rPr>
                  <w:rFonts w:cs="Times New Roman"/>
                  <w:i/>
                  <w:iCs/>
                  <w:noProof/>
                  <w:szCs w:val="24"/>
                </w:rPr>
                <w:t>J. Manajamen Inform. Jayakarta</w:t>
              </w:r>
              <w:r w:rsidRPr="00416ADE">
                <w:rPr>
                  <w:rFonts w:cs="Times New Roman"/>
                  <w:noProof/>
                  <w:szCs w:val="24"/>
                </w:rPr>
                <w:t>, vol. 1, no. 3, p. 196, 2021, doi: 10.52362/jmijayakarta.v1i3.158.</w:t>
              </w:r>
            </w:p>
            <w:p w14:paraId="414F6277"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3]</w:t>
              </w:r>
              <w:r w:rsidRPr="00416ADE">
                <w:rPr>
                  <w:rFonts w:cs="Times New Roman"/>
                  <w:noProof/>
                  <w:szCs w:val="24"/>
                </w:rPr>
                <w:tab/>
                <w:t xml:space="preserve">F. K. Putra, “Disain Database Untuk Pengelolaan Data Kuliah Kerja Nyata (Kkn) Pada Institut Agama Islam Negeri (Iain) Batusangkar,” </w:t>
              </w:r>
              <w:r w:rsidRPr="00416ADE">
                <w:rPr>
                  <w:rFonts w:cs="Times New Roman"/>
                  <w:i/>
                  <w:iCs/>
                  <w:noProof/>
                  <w:szCs w:val="24"/>
                </w:rPr>
                <w:t>J. Simtika</w:t>
              </w:r>
              <w:r w:rsidRPr="00416ADE">
                <w:rPr>
                  <w:rFonts w:cs="Times New Roman"/>
                  <w:noProof/>
                  <w:szCs w:val="24"/>
                </w:rPr>
                <w:t>, vol. 2, no. 1, pp. 60–65, 2019.</w:t>
              </w:r>
            </w:p>
            <w:p w14:paraId="1D8147E0"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4]</w:t>
              </w:r>
              <w:r w:rsidRPr="00416ADE">
                <w:rPr>
                  <w:rFonts w:cs="Times New Roman"/>
                  <w:noProof/>
                  <w:szCs w:val="24"/>
                </w:rPr>
                <w:tab/>
                <w:t xml:space="preserve">A. Gunanto and E. Sudarmilah, “Pengembangan Website E-Arsip di Kantor Kelurahan Pabelan,” </w:t>
              </w:r>
              <w:r w:rsidRPr="00416ADE">
                <w:rPr>
                  <w:rFonts w:cs="Times New Roman"/>
                  <w:i/>
                  <w:iCs/>
                  <w:noProof/>
                  <w:szCs w:val="24"/>
                </w:rPr>
                <w:t>Emit. J. Tek. Elektro</w:t>
              </w:r>
              <w:r w:rsidRPr="00416ADE">
                <w:rPr>
                  <w:rFonts w:cs="Times New Roman"/>
                  <w:noProof/>
                  <w:szCs w:val="24"/>
                </w:rPr>
                <w:t>, vol. 20, no. 2, pp. 90–96, 2020, doi: 10.23917/emitor.v20i02.10976.</w:t>
              </w:r>
            </w:p>
            <w:p w14:paraId="03AF0B49"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5]</w:t>
              </w:r>
              <w:r w:rsidRPr="00416ADE">
                <w:rPr>
                  <w:rFonts w:cs="Times New Roman"/>
                  <w:noProof/>
                  <w:szCs w:val="24"/>
                </w:rPr>
                <w:tab/>
                <w:t xml:space="preserve">A. D. Hardiansyah, D. C. Nugrahaeni, P. Dewi, and M. Kom, “Perancangan Basis Data Sistem Informasi Perwira Tugas Belajar (Sipatubel) Pada Kementerian Pertahanan,” </w:t>
              </w:r>
              <w:r w:rsidRPr="00416ADE">
                <w:rPr>
                  <w:rFonts w:cs="Times New Roman"/>
                  <w:i/>
                  <w:iCs/>
                  <w:noProof/>
                  <w:szCs w:val="24"/>
                </w:rPr>
                <w:t>Senamika</w:t>
              </w:r>
              <w:r w:rsidRPr="00416ADE">
                <w:rPr>
                  <w:rFonts w:cs="Times New Roman"/>
                  <w:noProof/>
                  <w:szCs w:val="24"/>
                </w:rPr>
                <w:t>, vol. 1, no. 2, pp. 222–233, 2020.</w:t>
              </w:r>
            </w:p>
            <w:p w14:paraId="6D5097C1"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6]</w:t>
              </w:r>
              <w:r w:rsidRPr="00416ADE">
                <w:rPr>
                  <w:rFonts w:cs="Times New Roman"/>
                  <w:noProof/>
                  <w:szCs w:val="24"/>
                </w:rPr>
                <w:tab/>
                <w:t xml:space="preserve">T. Siti, M. Lestari, and S. M. Jaya, “Perancangan Sistem Informasi Berbasis Web Melalui Whatsapp Gateway Studi Kasus Sekolah Luar Biasa-Bc Nurani,” </w:t>
              </w:r>
              <w:r w:rsidRPr="00416ADE">
                <w:rPr>
                  <w:rFonts w:cs="Times New Roman"/>
                  <w:i/>
                  <w:iCs/>
                  <w:noProof/>
                  <w:szCs w:val="24"/>
                </w:rPr>
                <w:t>J. FIKI</w:t>
              </w:r>
              <w:r w:rsidRPr="00416ADE">
                <w:rPr>
                  <w:rFonts w:cs="Times New Roman"/>
                  <w:noProof/>
                  <w:szCs w:val="24"/>
                </w:rPr>
                <w:t>, vol. XI, no. 1, pp. 2087–2372, 2021, [Online]. Available: http://jurnal.unnur.ac.id/index.php/jurnalfiki</w:t>
              </w:r>
            </w:p>
            <w:p w14:paraId="47DAB5B5"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7]</w:t>
              </w:r>
              <w:r w:rsidRPr="00416ADE">
                <w:rPr>
                  <w:rFonts w:cs="Times New Roman"/>
                  <w:noProof/>
                  <w:szCs w:val="24"/>
                </w:rPr>
                <w:tab/>
                <w:t xml:space="preserve">M. Susilo, “Rancang Bangun Website Toko Online Menggunakan Metode Waterfall,” </w:t>
              </w:r>
              <w:r w:rsidRPr="00416ADE">
                <w:rPr>
                  <w:rFonts w:cs="Times New Roman"/>
                  <w:i/>
                  <w:iCs/>
                  <w:noProof/>
                  <w:szCs w:val="24"/>
                </w:rPr>
                <w:t>InfoTekJar (Jurnal Nas. Inform. dan Teknol. Jaringan)</w:t>
              </w:r>
              <w:r w:rsidRPr="00416ADE">
                <w:rPr>
                  <w:rFonts w:cs="Times New Roman"/>
                  <w:noProof/>
                  <w:szCs w:val="24"/>
                </w:rPr>
                <w:t>, vol. 2, no. 2, pp. 98–105, 2018, doi: 10.30743/infotekjar.v2i2.171.</w:t>
              </w:r>
            </w:p>
            <w:p w14:paraId="2C79BE7E"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8]</w:t>
              </w:r>
              <w:r w:rsidRPr="00416ADE">
                <w:rPr>
                  <w:rFonts w:cs="Times New Roman"/>
                  <w:noProof/>
                  <w:szCs w:val="24"/>
                </w:rPr>
                <w:tab/>
                <w:t xml:space="preserve">A. Y. Permana and A. F. Syahyono, “Perancangan E-Commerce Produk Desa Berbasis Web Dengan Metode Sdlc,” </w:t>
              </w:r>
              <w:r w:rsidRPr="00416ADE">
                <w:rPr>
                  <w:rFonts w:cs="Times New Roman"/>
                  <w:i/>
                  <w:iCs/>
                  <w:noProof/>
                  <w:szCs w:val="24"/>
                </w:rPr>
                <w:t>Jurnal Teknologi Pelita Bangsa - SIGMA</w:t>
              </w:r>
              <w:r w:rsidRPr="00416ADE">
                <w:rPr>
                  <w:rFonts w:cs="Times New Roman"/>
                  <w:noProof/>
                  <w:szCs w:val="24"/>
                </w:rPr>
                <w:t>, vol. 8, no. 2. pp. 2407–3903, 2018.</w:t>
              </w:r>
            </w:p>
            <w:p w14:paraId="558DA42A"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9]</w:t>
              </w:r>
              <w:r w:rsidRPr="00416ADE">
                <w:rPr>
                  <w:rFonts w:cs="Times New Roman"/>
                  <w:noProof/>
                  <w:szCs w:val="24"/>
                </w:rPr>
                <w:tab/>
                <w:t xml:space="preserve">A. Nugroho and A. Mulyana, “Sistem Informasi Data Kependudukan Berbasis Web Di Kantor Kecamatan Cikarang </w:t>
              </w:r>
              <w:r w:rsidRPr="00416ADE">
                <w:rPr>
                  <w:rFonts w:cs="Times New Roman"/>
                  <w:noProof/>
                  <w:szCs w:val="24"/>
                </w:rPr>
                <w:lastRenderedPageBreak/>
                <w:t xml:space="preserve">Timur,” </w:t>
              </w:r>
              <w:r w:rsidRPr="00416ADE">
                <w:rPr>
                  <w:rFonts w:cs="Times New Roman"/>
                  <w:i/>
                  <w:iCs/>
                  <w:noProof/>
                  <w:szCs w:val="24"/>
                </w:rPr>
                <w:t>SIGMA - Jurnal Teknologi Pelita Bangsa</w:t>
              </w:r>
              <w:r w:rsidRPr="00416ADE">
                <w:rPr>
                  <w:rFonts w:cs="Times New Roman"/>
                  <w:noProof/>
                  <w:szCs w:val="24"/>
                </w:rPr>
                <w:t>, vol. 9. pp. 19–24, 2018.</w:t>
              </w:r>
            </w:p>
            <w:p w14:paraId="35DFC888"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10]</w:t>
              </w:r>
              <w:r w:rsidRPr="00416ADE">
                <w:rPr>
                  <w:rFonts w:cs="Times New Roman"/>
                  <w:noProof/>
                  <w:szCs w:val="24"/>
                </w:rPr>
                <w:tab/>
                <w:t xml:space="preserve">E. Timberg, J. Kurkela, B. McCann, T. Linsley, S. Brunel, and Others, “Chart.js,” </w:t>
              </w:r>
              <w:r w:rsidRPr="00416ADE">
                <w:rPr>
                  <w:rFonts w:cs="Times New Roman"/>
                  <w:i/>
                  <w:iCs/>
                  <w:noProof/>
                  <w:szCs w:val="24"/>
                </w:rPr>
                <w:t>Chart.js GitHub</w:t>
              </w:r>
              <w:r w:rsidRPr="00416ADE">
                <w:rPr>
                  <w:rFonts w:cs="Times New Roman"/>
                  <w:noProof/>
                  <w:szCs w:val="24"/>
                </w:rPr>
                <w:t>, p. 1, 2021.</w:t>
              </w:r>
            </w:p>
            <w:p w14:paraId="651CEB1C" w14:textId="77777777" w:rsidR="006B4134" w:rsidRPr="00416ADE" w:rsidRDefault="006B4134" w:rsidP="006B4134">
              <w:pPr>
                <w:widowControl w:val="0"/>
                <w:autoSpaceDE w:val="0"/>
                <w:autoSpaceDN w:val="0"/>
                <w:adjustRightInd w:val="0"/>
                <w:spacing w:line="240" w:lineRule="auto"/>
                <w:ind w:left="640" w:hanging="640"/>
                <w:rPr>
                  <w:rFonts w:cs="Times New Roman"/>
                  <w:noProof/>
                </w:rPr>
              </w:pPr>
              <w:r w:rsidRPr="00416ADE">
                <w:rPr>
                  <w:rFonts w:cs="Times New Roman"/>
                  <w:noProof/>
                  <w:szCs w:val="24"/>
                </w:rPr>
                <w:t>[11]</w:t>
              </w:r>
              <w:r w:rsidRPr="00416ADE">
                <w:rPr>
                  <w:rFonts w:cs="Times New Roman"/>
                  <w:noProof/>
                  <w:szCs w:val="24"/>
                </w:rPr>
                <w:tab/>
                <w:t xml:space="preserve">M. Syaukani, F. Paundra, F. Qalbina, I. D. Arirohman, P. Yunesti, and S. Sabar, “Desain dan Analisis Mesin Press Komposit Kapasitas 20 Ton,” </w:t>
              </w:r>
              <w:r w:rsidRPr="00416ADE">
                <w:rPr>
                  <w:rFonts w:cs="Times New Roman"/>
                  <w:i/>
                  <w:iCs/>
                  <w:noProof/>
                  <w:szCs w:val="24"/>
                </w:rPr>
                <w:t>J. Sci. Technol. Vis. Cult.</w:t>
              </w:r>
              <w:r w:rsidRPr="00416ADE">
                <w:rPr>
                  <w:rFonts w:cs="Times New Roman"/>
                  <w:noProof/>
                  <w:szCs w:val="24"/>
                </w:rPr>
                <w:t>, vol. 1, no. 1, pp. 29–34, 2021.</w:t>
              </w:r>
            </w:p>
            <w:p w14:paraId="46D57DF0" w14:textId="0F2AEADD" w:rsidR="00430106" w:rsidRPr="00416ADE" w:rsidRDefault="006B4134" w:rsidP="00430106">
              <w:pPr>
                <w:pStyle w:val="Bibliography"/>
                <w:ind w:left="720" w:hanging="720"/>
                <w:rPr>
                  <w:rFonts w:eastAsiaTheme="majorEastAsia" w:cs="Times New Roman"/>
                  <w:szCs w:val="32"/>
                </w:rPr>
              </w:pPr>
              <w:r w:rsidRPr="00416ADE">
                <w:rPr>
                  <w:rFonts w:eastAsiaTheme="majorEastAsia" w:cs="Times New Roman"/>
                  <w:szCs w:val="32"/>
                </w:rPr>
                <w:fldChar w:fldCharType="end"/>
              </w:r>
            </w:p>
            <w:p w14:paraId="7BFAE8EC" w14:textId="4849C533" w:rsidR="008F321B" w:rsidRPr="00416ADE" w:rsidRDefault="00000000" w:rsidP="00754FE1">
              <w:pPr>
                <w:pStyle w:val="kkpheading-4"/>
                <w:numPr>
                  <w:ilvl w:val="0"/>
                  <w:numId w:val="0"/>
                </w:numPr>
                <w:ind w:left="680"/>
                <w:rPr>
                  <w:rFonts w:ascii="Times New Roman" w:hAnsi="Times New Roman" w:cs="Times New Roman"/>
                  <w:noProof/>
                </w:rPr>
              </w:pPr>
            </w:p>
          </w:sdtContent>
        </w:sdt>
      </w:sdtContent>
    </w:sdt>
    <w:p w14:paraId="56CD3A73" w14:textId="77777777" w:rsidR="00B323A4" w:rsidRPr="00416ADE" w:rsidRDefault="00B323A4" w:rsidP="00B323A4">
      <w:pPr>
        <w:rPr>
          <w:rFonts w:cs="Times New Roman"/>
        </w:rPr>
      </w:pPr>
    </w:p>
    <w:p w14:paraId="6097225E" w14:textId="77777777" w:rsidR="00B323A4" w:rsidRPr="00416ADE" w:rsidRDefault="00B323A4" w:rsidP="00B323A4">
      <w:pPr>
        <w:rPr>
          <w:rFonts w:cs="Times New Roman"/>
        </w:rPr>
      </w:pPr>
    </w:p>
    <w:p w14:paraId="7F65311E" w14:textId="438639B1" w:rsidR="00B323A4" w:rsidRPr="00416ADE" w:rsidRDefault="00B323A4" w:rsidP="00B323A4">
      <w:pPr>
        <w:tabs>
          <w:tab w:val="left" w:pos="6251"/>
        </w:tabs>
        <w:rPr>
          <w:rFonts w:cs="Times New Roman"/>
        </w:rPr>
        <w:sectPr w:rsidR="00B323A4" w:rsidRPr="00416ADE" w:rsidSect="002F7C95">
          <w:pgSz w:w="11907" w:h="16839" w:code="9"/>
          <w:pgMar w:top="2268" w:right="1701" w:bottom="1701" w:left="2268" w:header="709" w:footer="709" w:gutter="0"/>
          <w:cols w:space="708"/>
          <w:docGrid w:linePitch="360"/>
        </w:sectPr>
      </w:pPr>
    </w:p>
    <w:p w14:paraId="756BAF11" w14:textId="121B4A58" w:rsidR="003900D1" w:rsidRPr="00416ADE" w:rsidRDefault="003900D1" w:rsidP="00476DC0">
      <w:pPr>
        <w:pStyle w:val="kkpheading-1"/>
        <w:ind w:left="288"/>
        <w:rPr>
          <w:rFonts w:cs="Times New Roman"/>
          <w:b w:val="0"/>
          <w:vanish/>
        </w:rPr>
      </w:pPr>
    </w:p>
    <w:p w14:paraId="01DE2E31" w14:textId="77777777" w:rsidR="003900D1" w:rsidRPr="00416ADE" w:rsidRDefault="003900D1">
      <w:pPr>
        <w:pStyle w:val="ListParagraph"/>
        <w:keepNext/>
        <w:keepLines/>
        <w:numPr>
          <w:ilvl w:val="1"/>
          <w:numId w:val="6"/>
        </w:numPr>
        <w:spacing w:after="0" w:line="360" w:lineRule="auto"/>
        <w:contextualSpacing w:val="0"/>
        <w:jc w:val="center"/>
        <w:outlineLvl w:val="0"/>
        <w:rPr>
          <w:rFonts w:eastAsiaTheme="majorEastAsia" w:cs="Times New Roman"/>
          <w:b/>
          <w:vanish/>
          <w:szCs w:val="32"/>
          <w:lang w:val="en-ID" w:eastAsia="ja-JP"/>
        </w:rPr>
      </w:pPr>
      <w:bookmarkStart w:id="324" w:name="_Toc110084962"/>
      <w:bookmarkStart w:id="325" w:name="_Toc110153739"/>
      <w:bookmarkStart w:id="326" w:name="_Toc110160230"/>
      <w:bookmarkStart w:id="327" w:name="_Toc110160281"/>
      <w:bookmarkStart w:id="328" w:name="_Toc110160419"/>
      <w:bookmarkStart w:id="329" w:name="_Toc110160621"/>
      <w:bookmarkStart w:id="330" w:name="_Toc110160748"/>
      <w:bookmarkStart w:id="331" w:name="_Toc110160821"/>
      <w:bookmarkStart w:id="332" w:name="_Toc110161014"/>
      <w:bookmarkStart w:id="333" w:name="_Toc110161069"/>
      <w:bookmarkStart w:id="334" w:name="_Toc110161136"/>
      <w:bookmarkEnd w:id="324"/>
      <w:bookmarkEnd w:id="325"/>
      <w:bookmarkEnd w:id="326"/>
      <w:bookmarkEnd w:id="327"/>
      <w:bookmarkEnd w:id="328"/>
      <w:bookmarkEnd w:id="329"/>
      <w:bookmarkEnd w:id="330"/>
      <w:bookmarkEnd w:id="331"/>
      <w:bookmarkEnd w:id="332"/>
      <w:bookmarkEnd w:id="333"/>
      <w:bookmarkEnd w:id="334"/>
    </w:p>
    <w:p w14:paraId="3D5DE77A" w14:textId="77777777" w:rsidR="003900D1" w:rsidRPr="00416ADE" w:rsidRDefault="003900D1">
      <w:pPr>
        <w:pStyle w:val="ListParagraph"/>
        <w:keepNext/>
        <w:keepLines/>
        <w:numPr>
          <w:ilvl w:val="1"/>
          <w:numId w:val="6"/>
        </w:numPr>
        <w:spacing w:after="0" w:line="360" w:lineRule="auto"/>
        <w:contextualSpacing w:val="0"/>
        <w:jc w:val="center"/>
        <w:outlineLvl w:val="0"/>
        <w:rPr>
          <w:rFonts w:eastAsiaTheme="majorEastAsia" w:cs="Times New Roman"/>
          <w:b/>
          <w:vanish/>
          <w:szCs w:val="32"/>
          <w:lang w:val="en-ID" w:eastAsia="ja-JP"/>
        </w:rPr>
      </w:pPr>
      <w:bookmarkStart w:id="335" w:name="_Toc110084963"/>
      <w:bookmarkStart w:id="336" w:name="_Toc110153740"/>
      <w:bookmarkStart w:id="337" w:name="_Toc110160231"/>
      <w:bookmarkStart w:id="338" w:name="_Toc110160282"/>
      <w:bookmarkStart w:id="339" w:name="_Toc110160420"/>
      <w:bookmarkStart w:id="340" w:name="_Toc110160622"/>
      <w:bookmarkStart w:id="341" w:name="_Toc110160749"/>
      <w:bookmarkStart w:id="342" w:name="_Toc110160822"/>
      <w:bookmarkStart w:id="343" w:name="_Toc110161015"/>
      <w:bookmarkStart w:id="344" w:name="_Toc110161070"/>
      <w:bookmarkStart w:id="345" w:name="_Toc110161137"/>
      <w:bookmarkEnd w:id="335"/>
      <w:bookmarkEnd w:id="336"/>
      <w:bookmarkEnd w:id="337"/>
      <w:bookmarkEnd w:id="338"/>
      <w:bookmarkEnd w:id="339"/>
      <w:bookmarkEnd w:id="340"/>
      <w:bookmarkEnd w:id="341"/>
      <w:bookmarkEnd w:id="342"/>
      <w:bookmarkEnd w:id="343"/>
      <w:bookmarkEnd w:id="344"/>
      <w:bookmarkEnd w:id="345"/>
    </w:p>
    <w:p w14:paraId="6C949384" w14:textId="77777777" w:rsidR="003900D1" w:rsidRPr="00416ADE" w:rsidRDefault="003900D1">
      <w:pPr>
        <w:pStyle w:val="ListParagraph"/>
        <w:keepNext/>
        <w:keepLines/>
        <w:numPr>
          <w:ilvl w:val="1"/>
          <w:numId w:val="6"/>
        </w:numPr>
        <w:spacing w:after="0" w:line="360" w:lineRule="auto"/>
        <w:contextualSpacing w:val="0"/>
        <w:jc w:val="center"/>
        <w:outlineLvl w:val="0"/>
        <w:rPr>
          <w:rFonts w:eastAsiaTheme="majorEastAsia" w:cs="Times New Roman"/>
          <w:b/>
          <w:vanish/>
          <w:szCs w:val="32"/>
          <w:lang w:val="en-ID" w:eastAsia="ja-JP"/>
        </w:rPr>
      </w:pPr>
      <w:bookmarkStart w:id="346" w:name="_Toc110084964"/>
      <w:bookmarkStart w:id="347" w:name="_Toc110153741"/>
      <w:bookmarkStart w:id="348" w:name="_Toc110160232"/>
      <w:bookmarkStart w:id="349" w:name="_Toc110160283"/>
      <w:bookmarkStart w:id="350" w:name="_Toc110160421"/>
      <w:bookmarkStart w:id="351" w:name="_Toc110160623"/>
      <w:bookmarkStart w:id="352" w:name="_Toc110160750"/>
      <w:bookmarkStart w:id="353" w:name="_Toc110160823"/>
      <w:bookmarkStart w:id="354" w:name="_Toc110161016"/>
      <w:bookmarkStart w:id="355" w:name="_Toc110161071"/>
      <w:bookmarkStart w:id="356" w:name="_Toc110161138"/>
      <w:bookmarkEnd w:id="346"/>
      <w:bookmarkEnd w:id="347"/>
      <w:bookmarkEnd w:id="348"/>
      <w:bookmarkEnd w:id="349"/>
      <w:bookmarkEnd w:id="350"/>
      <w:bookmarkEnd w:id="351"/>
      <w:bookmarkEnd w:id="352"/>
      <w:bookmarkEnd w:id="353"/>
      <w:bookmarkEnd w:id="354"/>
      <w:bookmarkEnd w:id="355"/>
      <w:bookmarkEnd w:id="356"/>
    </w:p>
    <w:p w14:paraId="70FF6D1B" w14:textId="77777777" w:rsidR="003900D1" w:rsidRPr="00416ADE" w:rsidRDefault="003900D1">
      <w:pPr>
        <w:pStyle w:val="ListParagraph"/>
        <w:keepNext/>
        <w:keepLines/>
        <w:numPr>
          <w:ilvl w:val="1"/>
          <w:numId w:val="6"/>
        </w:numPr>
        <w:spacing w:after="0" w:line="360" w:lineRule="auto"/>
        <w:contextualSpacing w:val="0"/>
        <w:jc w:val="center"/>
        <w:outlineLvl w:val="0"/>
        <w:rPr>
          <w:rFonts w:eastAsiaTheme="majorEastAsia" w:cs="Times New Roman"/>
          <w:b/>
          <w:vanish/>
          <w:szCs w:val="32"/>
          <w:lang w:val="en-ID" w:eastAsia="ja-JP"/>
        </w:rPr>
      </w:pPr>
      <w:bookmarkStart w:id="357" w:name="_Toc110084965"/>
      <w:bookmarkStart w:id="358" w:name="_Toc110153742"/>
      <w:bookmarkStart w:id="359" w:name="_Toc110160233"/>
      <w:bookmarkStart w:id="360" w:name="_Toc110160284"/>
      <w:bookmarkStart w:id="361" w:name="_Toc110160422"/>
      <w:bookmarkStart w:id="362" w:name="_Toc110160624"/>
      <w:bookmarkStart w:id="363" w:name="_Toc110160751"/>
      <w:bookmarkStart w:id="364" w:name="_Toc110160824"/>
      <w:bookmarkStart w:id="365" w:name="_Toc110161017"/>
      <w:bookmarkStart w:id="366" w:name="_Toc110161072"/>
      <w:bookmarkStart w:id="367" w:name="_Toc110161139"/>
      <w:bookmarkEnd w:id="357"/>
      <w:bookmarkEnd w:id="358"/>
      <w:bookmarkEnd w:id="359"/>
      <w:bookmarkEnd w:id="360"/>
      <w:bookmarkEnd w:id="361"/>
      <w:bookmarkEnd w:id="362"/>
      <w:bookmarkEnd w:id="363"/>
      <w:bookmarkEnd w:id="364"/>
      <w:bookmarkEnd w:id="365"/>
      <w:bookmarkEnd w:id="366"/>
      <w:bookmarkEnd w:id="367"/>
    </w:p>
    <w:p w14:paraId="410C145B" w14:textId="5AC4DFC4" w:rsidR="000B4F4C" w:rsidRPr="00416ADE" w:rsidRDefault="000B4F4C" w:rsidP="00301AB2">
      <w:pPr>
        <w:pStyle w:val="Halaman"/>
        <w:rPr>
          <w:rFonts w:cs="Times New Roman"/>
        </w:rPr>
      </w:pPr>
      <w:bookmarkStart w:id="368" w:name="_Toc112357639"/>
      <w:r w:rsidRPr="00416ADE">
        <w:rPr>
          <w:rFonts w:cs="Times New Roman"/>
        </w:rPr>
        <w:t>LAMPIRAN-LAMPIRAN</w:t>
      </w:r>
      <w:bookmarkEnd w:id="368"/>
    </w:p>
    <w:p w14:paraId="0775C313" w14:textId="77777777" w:rsidR="000B4F4C" w:rsidRPr="00416ADE" w:rsidRDefault="000B4F4C" w:rsidP="000B4F4C">
      <w:pPr>
        <w:rPr>
          <w:rFonts w:cs="Times New Roman"/>
        </w:rPr>
      </w:pPr>
    </w:p>
    <w:p w14:paraId="4BC9657A" w14:textId="3513744D" w:rsidR="000B4F4C" w:rsidRPr="00416ADE" w:rsidRDefault="000B4F4C" w:rsidP="004B53C1">
      <w:pPr>
        <w:pStyle w:val="kkpheading-1"/>
        <w:rPr>
          <w:rFonts w:cs="Times New Roman"/>
        </w:rPr>
      </w:pPr>
      <w:bookmarkStart w:id="369" w:name="_Toc112357640"/>
      <w:r w:rsidRPr="00416ADE">
        <w:rPr>
          <w:rFonts w:cs="Times New Roman"/>
        </w:rPr>
        <w:t>Lampiran</w:t>
      </w:r>
      <w:r w:rsidR="00500C06" w:rsidRPr="00416ADE">
        <w:rPr>
          <w:rFonts w:cs="Times New Roman"/>
        </w:rPr>
        <w:t xml:space="preserve"> </w:t>
      </w:r>
      <w:r w:rsidR="003E1B5D" w:rsidRPr="00416ADE">
        <w:rPr>
          <w:rFonts w:cs="Times New Roman"/>
        </w:rPr>
        <w:t>A</w:t>
      </w:r>
      <w:r w:rsidR="00500C06" w:rsidRPr="00416ADE">
        <w:rPr>
          <w:rFonts w:cs="Times New Roman"/>
        </w:rPr>
        <w:t>.</w:t>
      </w:r>
      <w:r w:rsidR="003E1B5D" w:rsidRPr="00416ADE">
        <w:rPr>
          <w:rFonts w:cs="Times New Roman"/>
        </w:rPr>
        <w:t xml:space="preserve"> </w:t>
      </w:r>
      <w:r w:rsidRPr="00416ADE">
        <w:rPr>
          <w:rFonts w:cs="Times New Roman"/>
        </w:rPr>
        <w:t>Surat Pengantar KKP Dari Prodi TI</w:t>
      </w:r>
      <w:bookmarkEnd w:id="369"/>
    </w:p>
    <w:p w14:paraId="60BE046D" w14:textId="74BCC1A1" w:rsidR="003E1B5D" w:rsidRPr="00416ADE" w:rsidRDefault="003E1B5D" w:rsidP="00754FE1">
      <w:pPr>
        <w:pStyle w:val="kkpheading-4"/>
        <w:numPr>
          <w:ilvl w:val="0"/>
          <w:numId w:val="0"/>
        </w:numPr>
        <w:ind w:left="1021"/>
        <w:rPr>
          <w:rFonts w:ascii="Times New Roman" w:hAnsi="Times New Roman" w:cs="Times New Roman"/>
        </w:rPr>
      </w:pPr>
    </w:p>
    <w:p w14:paraId="085D3D3F" w14:textId="77777777" w:rsidR="003E1B5D" w:rsidRPr="00416ADE" w:rsidRDefault="003E1B5D" w:rsidP="00754FE1">
      <w:pPr>
        <w:pStyle w:val="kkpheading-4"/>
        <w:numPr>
          <w:ilvl w:val="0"/>
          <w:numId w:val="0"/>
        </w:numPr>
        <w:ind w:left="1021"/>
        <w:rPr>
          <w:rFonts w:ascii="Times New Roman" w:hAnsi="Times New Roman" w:cs="Times New Roman"/>
        </w:rPr>
      </w:pPr>
    </w:p>
    <w:p w14:paraId="35FC91AE" w14:textId="239BE244" w:rsidR="003820FC" w:rsidRPr="00416ADE" w:rsidRDefault="003820FC" w:rsidP="00242963">
      <w:pPr>
        <w:pStyle w:val="GambardanTabel"/>
        <w:rPr>
          <w:rFonts w:cs="Times New Roman"/>
        </w:rPr>
      </w:pPr>
      <w:r w:rsidRPr="00416ADE">
        <w:rPr>
          <w:rFonts w:cs="Times New Roman"/>
        </w:rPr>
        <w:lastRenderedPageBreak/>
        <w:drawing>
          <wp:inline distT="0" distB="0" distL="0" distR="0" wp14:anchorId="2E4407D9" wp14:editId="1AD87A99">
            <wp:extent cx="5040630" cy="6523355"/>
            <wp:effectExtent l="0" t="0" r="7620" b="0"/>
            <wp:docPr id="1" name="Picture 1" descr="Text,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application&#10;&#10;Description automatically generated with medium confidence"/>
                    <pic:cNvPicPr/>
                  </pic:nvPicPr>
                  <pic:blipFill>
                    <a:blip r:embed="rId55"/>
                    <a:stretch>
                      <a:fillRect/>
                    </a:stretch>
                  </pic:blipFill>
                  <pic:spPr>
                    <a:xfrm>
                      <a:off x="0" y="0"/>
                      <a:ext cx="5040630" cy="6523355"/>
                    </a:xfrm>
                    <a:prstGeom prst="rect">
                      <a:avLst/>
                    </a:prstGeom>
                  </pic:spPr>
                </pic:pic>
              </a:graphicData>
            </a:graphic>
          </wp:inline>
        </w:drawing>
      </w:r>
    </w:p>
    <w:p w14:paraId="0846CE4B" w14:textId="42CFB304" w:rsidR="000B4F4C" w:rsidRPr="00416ADE" w:rsidRDefault="00500C06" w:rsidP="004B53C1">
      <w:pPr>
        <w:pStyle w:val="kkpheading-1"/>
        <w:rPr>
          <w:rFonts w:cs="Times New Roman"/>
        </w:rPr>
      </w:pPr>
      <w:bookmarkStart w:id="370" w:name="_Toc112357641"/>
      <w:r w:rsidRPr="00416ADE">
        <w:rPr>
          <w:rFonts w:cs="Times New Roman"/>
        </w:rPr>
        <w:t>Lampiran B. Surat Ijin Kerja Praktek Dari Perusahaan</w:t>
      </w:r>
      <w:bookmarkEnd w:id="370"/>
    </w:p>
    <w:p w14:paraId="1F64C5FA" w14:textId="77777777" w:rsidR="000B4F4C" w:rsidRPr="00416ADE" w:rsidRDefault="000B4F4C" w:rsidP="000B4F4C">
      <w:pPr>
        <w:rPr>
          <w:rFonts w:cs="Times New Roman"/>
        </w:rPr>
      </w:pPr>
    </w:p>
    <w:p w14:paraId="26ECB9CF" w14:textId="77777777" w:rsidR="003C2F1E" w:rsidRPr="00416ADE" w:rsidRDefault="003C2F1E" w:rsidP="00242963">
      <w:pPr>
        <w:pStyle w:val="GambardanTabel"/>
        <w:rPr>
          <w:rFonts w:cs="Times New Roman"/>
        </w:rPr>
      </w:pPr>
      <w:r w:rsidRPr="00416ADE">
        <w:rPr>
          <w:rFonts w:cs="Times New Roman"/>
        </w:rPr>
        <w:lastRenderedPageBreak/>
        <w:drawing>
          <wp:inline distT="0" distB="0" distL="0" distR="0" wp14:anchorId="66F161D2" wp14:editId="08F511A4">
            <wp:extent cx="4883573" cy="6856258"/>
            <wp:effectExtent l="0" t="0" r="0" b="1905"/>
            <wp:docPr id="35" name="Picture 35" descr="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Letter&#10;&#10;Description automatically generated"/>
                    <pic:cNvPicPr/>
                  </pic:nvPicPr>
                  <pic:blipFill rotWithShape="1">
                    <a:blip r:embed="rId56" cstate="print">
                      <a:extLst>
                        <a:ext uri="{28A0092B-C50C-407E-A947-70E740481C1C}">
                          <a14:useLocalDpi xmlns:a14="http://schemas.microsoft.com/office/drawing/2010/main" val="0"/>
                        </a:ext>
                      </a:extLst>
                    </a:blip>
                    <a:srcRect l="1176" t="1202" r="1906" b="1449"/>
                    <a:stretch/>
                  </pic:blipFill>
                  <pic:spPr bwMode="auto">
                    <a:xfrm>
                      <a:off x="0" y="0"/>
                      <a:ext cx="4885247" cy="6858608"/>
                    </a:xfrm>
                    <a:prstGeom prst="rect">
                      <a:avLst/>
                    </a:prstGeom>
                    <a:ln>
                      <a:noFill/>
                    </a:ln>
                    <a:extLst>
                      <a:ext uri="{53640926-AAD7-44D8-BBD7-CCE9431645EC}">
                        <a14:shadowObscured xmlns:a14="http://schemas.microsoft.com/office/drawing/2010/main"/>
                      </a:ext>
                    </a:extLst>
                  </pic:spPr>
                </pic:pic>
              </a:graphicData>
            </a:graphic>
          </wp:inline>
        </w:drawing>
      </w:r>
    </w:p>
    <w:p w14:paraId="562930B9" w14:textId="77777777" w:rsidR="003C2F1E" w:rsidRPr="00416ADE" w:rsidRDefault="003C2F1E" w:rsidP="00242963">
      <w:pPr>
        <w:pStyle w:val="GambardanTabel"/>
        <w:rPr>
          <w:rFonts w:cs="Times New Roman"/>
        </w:rPr>
      </w:pPr>
    </w:p>
    <w:p w14:paraId="5C0604CF" w14:textId="77777777" w:rsidR="003C2F1E" w:rsidRPr="00416ADE" w:rsidRDefault="003C2F1E" w:rsidP="00242963">
      <w:pPr>
        <w:pStyle w:val="GambardanTabel"/>
        <w:rPr>
          <w:rFonts w:cs="Times New Roman"/>
        </w:rPr>
      </w:pPr>
    </w:p>
    <w:p w14:paraId="2B4F7219" w14:textId="77777777" w:rsidR="003C2F1E" w:rsidRPr="00416ADE" w:rsidRDefault="003C2F1E" w:rsidP="00242963">
      <w:pPr>
        <w:pStyle w:val="GambardanTabel"/>
        <w:rPr>
          <w:rFonts w:cs="Times New Roman"/>
        </w:rPr>
      </w:pPr>
    </w:p>
    <w:p w14:paraId="1C607446" w14:textId="77777777" w:rsidR="003C2F1E" w:rsidRPr="00416ADE" w:rsidRDefault="003C2F1E" w:rsidP="00242963">
      <w:pPr>
        <w:pStyle w:val="GambardanTabel"/>
        <w:rPr>
          <w:rFonts w:cs="Times New Roman"/>
        </w:rPr>
      </w:pPr>
    </w:p>
    <w:p w14:paraId="74F20638" w14:textId="6D2C592D" w:rsidR="000B4F4C" w:rsidRPr="00416ADE" w:rsidRDefault="003C2F1E" w:rsidP="000627A3">
      <w:pPr>
        <w:pStyle w:val="kkpheading-1"/>
        <w:rPr>
          <w:rFonts w:cs="Times New Roman"/>
        </w:rPr>
      </w:pPr>
      <w:bookmarkStart w:id="371" w:name="_Toc112357642"/>
      <w:r w:rsidRPr="00416ADE">
        <w:rPr>
          <w:rFonts w:cs="Times New Roman"/>
          <w:noProof/>
        </w:rPr>
        <w:lastRenderedPageBreak/>
        <w:drawing>
          <wp:inline distT="0" distB="0" distL="0" distR="0" wp14:anchorId="5965FA5F" wp14:editId="04E8A97B">
            <wp:extent cx="4919133" cy="706120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57" cstate="print">
                      <a:extLst>
                        <a:ext uri="{28A0092B-C50C-407E-A947-70E740481C1C}">
                          <a14:useLocalDpi xmlns:a14="http://schemas.microsoft.com/office/drawing/2010/main" val="0"/>
                        </a:ext>
                      </a:extLst>
                    </a:blip>
                    <a:srcRect l="1176" r="1235"/>
                    <a:stretch/>
                  </pic:blipFill>
                  <pic:spPr bwMode="auto">
                    <a:xfrm>
                      <a:off x="0" y="0"/>
                      <a:ext cx="4919133" cy="7061200"/>
                    </a:xfrm>
                    <a:prstGeom prst="rect">
                      <a:avLst/>
                    </a:prstGeom>
                    <a:ln>
                      <a:noFill/>
                    </a:ln>
                    <a:extLst>
                      <a:ext uri="{53640926-AAD7-44D8-BBD7-CCE9431645EC}">
                        <a14:shadowObscured xmlns:a14="http://schemas.microsoft.com/office/drawing/2010/main"/>
                      </a:ext>
                    </a:extLst>
                  </pic:spPr>
                </pic:pic>
              </a:graphicData>
            </a:graphic>
          </wp:inline>
        </w:drawing>
      </w:r>
      <w:r w:rsidR="000B4F4C" w:rsidRPr="00416ADE">
        <w:rPr>
          <w:rFonts w:cs="Times New Roman"/>
        </w:rPr>
        <w:br w:type="page"/>
      </w:r>
      <w:r w:rsidR="000B4F4C" w:rsidRPr="00416ADE">
        <w:rPr>
          <w:rFonts w:cs="Times New Roman"/>
        </w:rPr>
        <w:lastRenderedPageBreak/>
        <w:t xml:space="preserve">Lampiran </w:t>
      </w:r>
      <w:r w:rsidR="00500C06" w:rsidRPr="00416ADE">
        <w:rPr>
          <w:rFonts w:cs="Times New Roman"/>
        </w:rPr>
        <w:t xml:space="preserve">C. </w:t>
      </w:r>
      <w:r w:rsidR="000B4F4C" w:rsidRPr="00416ADE">
        <w:rPr>
          <w:rFonts w:cs="Times New Roman"/>
        </w:rPr>
        <w:t>Kartu Kendali Bimbingan Dosen Kuliah Kerja Praktek</w:t>
      </w:r>
      <w:bookmarkEnd w:id="371"/>
      <w:r w:rsidR="000B4F4C" w:rsidRPr="00416ADE">
        <w:rPr>
          <w:rFonts w:cs="Times New Roman"/>
        </w:rPr>
        <w:t xml:space="preserve"> </w:t>
      </w:r>
    </w:p>
    <w:p w14:paraId="03E58344" w14:textId="77777777" w:rsidR="000B4F4C" w:rsidRPr="00416ADE" w:rsidRDefault="000B4F4C" w:rsidP="000B4F4C">
      <w:pPr>
        <w:rPr>
          <w:rFonts w:cs="Times New Roman"/>
        </w:rPr>
      </w:pPr>
    </w:p>
    <w:p w14:paraId="16E970FE" w14:textId="77777777" w:rsidR="000B4F4C" w:rsidRPr="00416ADE" w:rsidRDefault="000B4F4C" w:rsidP="009174B5">
      <w:pPr>
        <w:jc w:val="center"/>
        <w:rPr>
          <w:rFonts w:cs="Times New Roman"/>
          <w:b/>
          <w:bCs/>
        </w:rPr>
      </w:pPr>
      <w:r w:rsidRPr="00416ADE">
        <w:rPr>
          <w:rFonts w:cs="Times New Roman"/>
          <w:b/>
          <w:bCs/>
        </w:rPr>
        <w:t>KARTU KENDALI BIMBINGAN</w:t>
      </w:r>
    </w:p>
    <w:p w14:paraId="14A076F9" w14:textId="77777777" w:rsidR="000B4F4C" w:rsidRPr="00416ADE" w:rsidRDefault="000B4F4C" w:rsidP="009174B5">
      <w:pPr>
        <w:jc w:val="center"/>
        <w:rPr>
          <w:rFonts w:cs="Times New Roman"/>
          <w:b/>
          <w:bCs/>
        </w:rPr>
      </w:pPr>
      <w:r w:rsidRPr="00416ADE">
        <w:rPr>
          <w:rFonts w:cs="Times New Roman"/>
          <w:b/>
          <w:bCs/>
        </w:rPr>
        <w:t>KULIAH KERJA PRAKTIK (KKP)</w:t>
      </w:r>
    </w:p>
    <w:p w14:paraId="6B00F8DC" w14:textId="77777777" w:rsidR="000B4F4C" w:rsidRPr="00416ADE" w:rsidRDefault="000B4F4C" w:rsidP="000B4F4C">
      <w:pPr>
        <w:rPr>
          <w:rFonts w:cs="Times New Roman"/>
        </w:rPr>
      </w:pPr>
    </w:p>
    <w:p w14:paraId="1F57F7ED" w14:textId="0C3C19B1" w:rsidR="000B4F4C" w:rsidRPr="00416ADE" w:rsidRDefault="000B4F4C" w:rsidP="000B4F4C">
      <w:pPr>
        <w:rPr>
          <w:rFonts w:cs="Times New Roman"/>
        </w:rPr>
      </w:pPr>
      <w:r w:rsidRPr="00416ADE">
        <w:rPr>
          <w:rFonts w:cs="Times New Roman"/>
        </w:rPr>
        <w:t xml:space="preserve">Nama </w:t>
      </w:r>
      <w:r w:rsidRPr="00416ADE">
        <w:rPr>
          <w:rFonts w:cs="Times New Roman"/>
        </w:rPr>
        <w:tab/>
      </w:r>
      <w:r w:rsidRPr="00416ADE">
        <w:rPr>
          <w:rFonts w:cs="Times New Roman"/>
        </w:rPr>
        <w:tab/>
      </w:r>
      <w:r w:rsidRPr="00416ADE">
        <w:rPr>
          <w:rFonts w:cs="Times New Roman"/>
        </w:rPr>
        <w:tab/>
        <w:t xml:space="preserve">: </w:t>
      </w:r>
      <w:r w:rsidR="00E357C9" w:rsidRPr="00416ADE">
        <w:rPr>
          <w:rFonts w:cs="Times New Roman"/>
        </w:rPr>
        <w:t>Rulli Aji Gunawan</w:t>
      </w:r>
    </w:p>
    <w:p w14:paraId="0CCEF713" w14:textId="4947A628" w:rsidR="000B4F4C" w:rsidRPr="00416ADE" w:rsidRDefault="000B4F4C" w:rsidP="000B4F4C">
      <w:pPr>
        <w:rPr>
          <w:rFonts w:cs="Times New Roman"/>
        </w:rPr>
      </w:pPr>
      <w:r w:rsidRPr="00416ADE">
        <w:rPr>
          <w:rFonts w:cs="Times New Roman"/>
        </w:rPr>
        <w:t>NIM</w:t>
      </w:r>
      <w:r w:rsidRPr="00416ADE">
        <w:rPr>
          <w:rFonts w:cs="Times New Roman"/>
        </w:rPr>
        <w:tab/>
      </w:r>
      <w:r w:rsidRPr="00416ADE">
        <w:rPr>
          <w:rFonts w:cs="Times New Roman"/>
        </w:rPr>
        <w:tab/>
      </w:r>
      <w:r w:rsidRPr="00416ADE">
        <w:rPr>
          <w:rFonts w:cs="Times New Roman"/>
        </w:rPr>
        <w:tab/>
        <w:t xml:space="preserve">: </w:t>
      </w:r>
      <w:r w:rsidR="00E357C9" w:rsidRPr="00416ADE">
        <w:rPr>
          <w:rFonts w:cs="Times New Roman"/>
        </w:rPr>
        <w:t>311910675</w:t>
      </w:r>
    </w:p>
    <w:p w14:paraId="7AE93B50" w14:textId="7881F635" w:rsidR="000B4F4C" w:rsidRPr="00416ADE" w:rsidRDefault="000B4F4C" w:rsidP="000B4F4C">
      <w:pPr>
        <w:rPr>
          <w:rFonts w:cs="Times New Roman"/>
        </w:rPr>
      </w:pPr>
      <w:r w:rsidRPr="00416ADE">
        <w:rPr>
          <w:rFonts w:cs="Times New Roman"/>
        </w:rPr>
        <w:t>Dosen Pembimbing</w:t>
      </w:r>
      <w:r w:rsidRPr="00416ADE">
        <w:rPr>
          <w:rFonts w:cs="Times New Roman"/>
        </w:rPr>
        <w:tab/>
        <w:t xml:space="preserve">: </w:t>
      </w:r>
      <w:r w:rsidR="00E357C9" w:rsidRPr="00416ADE">
        <w:rPr>
          <w:rFonts w:cs="Times New Roman"/>
        </w:rPr>
        <w:t>Drs. Muhtajuddin Danny, S.Kom., M.Kom.</w:t>
      </w:r>
    </w:p>
    <w:p w14:paraId="60955ABB" w14:textId="16E16FFD" w:rsidR="000B4F4C" w:rsidRPr="00416ADE" w:rsidRDefault="000B4F4C" w:rsidP="00E357C9">
      <w:pPr>
        <w:ind w:left="2160" w:hanging="2160"/>
        <w:rPr>
          <w:rFonts w:cs="Times New Roman"/>
        </w:rPr>
      </w:pPr>
      <w:r w:rsidRPr="00416ADE">
        <w:rPr>
          <w:rFonts w:cs="Times New Roman"/>
        </w:rPr>
        <w:t xml:space="preserve">Judul Laporan  </w:t>
      </w:r>
      <w:r w:rsidRPr="00416ADE">
        <w:rPr>
          <w:rFonts w:cs="Times New Roman"/>
        </w:rPr>
        <w:tab/>
        <w:t>:</w:t>
      </w:r>
      <w:r w:rsidR="00E357C9" w:rsidRPr="00416ADE">
        <w:rPr>
          <w:rFonts w:cs="Times New Roman"/>
        </w:rPr>
        <w:t xml:space="preserve"> PERANCANGAN SISTEM INFORMASI LAPORAN   </w:t>
      </w:r>
      <w:r w:rsidR="00E357C9" w:rsidRPr="00416ADE">
        <w:rPr>
          <w:rFonts w:cs="Times New Roman"/>
        </w:rPr>
        <w:br/>
        <w:t xml:space="preserve">  HARIAN PRODUKSI MANUFACTURING STAMPING    </w:t>
      </w:r>
      <w:r w:rsidR="00E357C9" w:rsidRPr="00416ADE">
        <w:rPr>
          <w:rFonts w:cs="Times New Roman"/>
        </w:rPr>
        <w:br/>
        <w:t xml:space="preserve">  PRESS DI PT. MMKI BERBASIS WEB</w:t>
      </w:r>
    </w:p>
    <w:p w14:paraId="5CC69CB6" w14:textId="77777777" w:rsidR="000B4F4C" w:rsidRPr="00416ADE" w:rsidRDefault="000B4F4C" w:rsidP="000B4F4C">
      <w:pPr>
        <w:rPr>
          <w:rFonts w:cs="Times New Roman"/>
        </w:rPr>
      </w:pPr>
    </w:p>
    <w:tbl>
      <w:tblPr>
        <w:tblStyle w:val="TableGrid"/>
        <w:tblW w:w="7922" w:type="dxa"/>
        <w:jc w:val="center"/>
        <w:tblLook w:val="04A0" w:firstRow="1" w:lastRow="0" w:firstColumn="1" w:lastColumn="0" w:noHBand="0" w:noVBand="1"/>
      </w:tblPr>
      <w:tblGrid>
        <w:gridCol w:w="1415"/>
        <w:gridCol w:w="3909"/>
        <w:gridCol w:w="1499"/>
        <w:gridCol w:w="1099"/>
      </w:tblGrid>
      <w:tr w:rsidR="000B4F4C" w:rsidRPr="00416ADE" w14:paraId="392479A7" w14:textId="77777777" w:rsidTr="002F3C6E">
        <w:trPr>
          <w:trHeight w:val="202"/>
          <w:jc w:val="center"/>
        </w:trPr>
        <w:tc>
          <w:tcPr>
            <w:tcW w:w="1342" w:type="dxa"/>
            <w:shd w:val="clear" w:color="auto" w:fill="F7CAAC" w:themeFill="accent2" w:themeFillTint="66"/>
            <w:vAlign w:val="center"/>
          </w:tcPr>
          <w:p w14:paraId="4A76D7B8" w14:textId="77777777" w:rsidR="000B4F4C" w:rsidRPr="00416ADE" w:rsidRDefault="000B4F4C" w:rsidP="002F3C6E">
            <w:pPr>
              <w:jc w:val="center"/>
              <w:rPr>
                <w:rFonts w:cs="Times New Roman"/>
              </w:rPr>
            </w:pPr>
            <w:r w:rsidRPr="00416ADE">
              <w:rPr>
                <w:rFonts w:cs="Times New Roman"/>
              </w:rPr>
              <w:t>Tanggal Konsultasi</w:t>
            </w:r>
          </w:p>
        </w:tc>
        <w:tc>
          <w:tcPr>
            <w:tcW w:w="3963" w:type="dxa"/>
            <w:shd w:val="clear" w:color="auto" w:fill="F7CAAC" w:themeFill="accent2" w:themeFillTint="66"/>
            <w:vAlign w:val="center"/>
          </w:tcPr>
          <w:p w14:paraId="4C3E935F" w14:textId="77777777" w:rsidR="000B4F4C" w:rsidRPr="00416ADE" w:rsidRDefault="000B4F4C" w:rsidP="002F3C6E">
            <w:pPr>
              <w:jc w:val="center"/>
              <w:rPr>
                <w:rFonts w:cs="Times New Roman"/>
              </w:rPr>
            </w:pPr>
            <w:r w:rsidRPr="00416ADE">
              <w:rPr>
                <w:rFonts w:cs="Times New Roman"/>
              </w:rPr>
              <w:t>Sub Pokok Bahasan</w:t>
            </w:r>
          </w:p>
        </w:tc>
        <w:tc>
          <w:tcPr>
            <w:tcW w:w="1512" w:type="dxa"/>
            <w:shd w:val="clear" w:color="auto" w:fill="F7CAAC" w:themeFill="accent2" w:themeFillTint="66"/>
            <w:vAlign w:val="center"/>
          </w:tcPr>
          <w:p w14:paraId="17A88213" w14:textId="77777777" w:rsidR="000B4F4C" w:rsidRPr="00416ADE" w:rsidRDefault="000B4F4C" w:rsidP="002F3C6E">
            <w:pPr>
              <w:jc w:val="center"/>
              <w:rPr>
                <w:rFonts w:cs="Times New Roman"/>
              </w:rPr>
            </w:pPr>
            <w:r w:rsidRPr="00416ADE">
              <w:rPr>
                <w:rFonts w:cs="Times New Roman"/>
              </w:rPr>
              <w:t>Saran</w:t>
            </w:r>
          </w:p>
        </w:tc>
        <w:tc>
          <w:tcPr>
            <w:tcW w:w="1105" w:type="dxa"/>
            <w:shd w:val="clear" w:color="auto" w:fill="F7CAAC" w:themeFill="accent2" w:themeFillTint="66"/>
            <w:vAlign w:val="center"/>
          </w:tcPr>
          <w:p w14:paraId="3692CF38" w14:textId="77777777" w:rsidR="000B4F4C" w:rsidRPr="00416ADE" w:rsidRDefault="000B4F4C" w:rsidP="002F3C6E">
            <w:pPr>
              <w:jc w:val="center"/>
              <w:rPr>
                <w:rFonts w:cs="Times New Roman"/>
              </w:rPr>
            </w:pPr>
            <w:r w:rsidRPr="00416ADE">
              <w:rPr>
                <w:rFonts w:cs="Times New Roman"/>
              </w:rPr>
              <w:t>Paraf</w:t>
            </w:r>
          </w:p>
        </w:tc>
      </w:tr>
      <w:tr w:rsidR="000B4F4C" w:rsidRPr="00416ADE" w14:paraId="594CC9F1" w14:textId="77777777" w:rsidTr="00FA5C45">
        <w:trPr>
          <w:trHeight w:val="397"/>
          <w:jc w:val="center"/>
        </w:trPr>
        <w:tc>
          <w:tcPr>
            <w:tcW w:w="1342" w:type="dxa"/>
            <w:vAlign w:val="center"/>
          </w:tcPr>
          <w:p w14:paraId="475BBB22" w14:textId="77777777" w:rsidR="000B4F4C" w:rsidRPr="00416ADE" w:rsidRDefault="000B4F4C" w:rsidP="00ED7BF6">
            <w:pPr>
              <w:rPr>
                <w:rFonts w:cs="Times New Roman"/>
              </w:rPr>
            </w:pPr>
          </w:p>
        </w:tc>
        <w:tc>
          <w:tcPr>
            <w:tcW w:w="3963" w:type="dxa"/>
            <w:vAlign w:val="center"/>
          </w:tcPr>
          <w:p w14:paraId="2526DB6C" w14:textId="77777777" w:rsidR="000B4F4C" w:rsidRPr="00416ADE" w:rsidRDefault="000B4F4C" w:rsidP="00ED7BF6">
            <w:pPr>
              <w:rPr>
                <w:rFonts w:cs="Times New Roman"/>
              </w:rPr>
            </w:pPr>
          </w:p>
        </w:tc>
        <w:tc>
          <w:tcPr>
            <w:tcW w:w="1512" w:type="dxa"/>
            <w:vAlign w:val="center"/>
          </w:tcPr>
          <w:p w14:paraId="5EBC906E" w14:textId="77777777" w:rsidR="000B4F4C" w:rsidRPr="00416ADE" w:rsidRDefault="000B4F4C" w:rsidP="00ED7BF6">
            <w:pPr>
              <w:rPr>
                <w:rFonts w:cs="Times New Roman"/>
              </w:rPr>
            </w:pPr>
          </w:p>
        </w:tc>
        <w:tc>
          <w:tcPr>
            <w:tcW w:w="1105" w:type="dxa"/>
            <w:vAlign w:val="center"/>
          </w:tcPr>
          <w:p w14:paraId="02FDAFC5" w14:textId="77777777" w:rsidR="000B4F4C" w:rsidRPr="00416ADE" w:rsidRDefault="000B4F4C" w:rsidP="00ED7BF6">
            <w:pPr>
              <w:rPr>
                <w:rFonts w:cs="Times New Roman"/>
              </w:rPr>
            </w:pPr>
          </w:p>
        </w:tc>
      </w:tr>
      <w:tr w:rsidR="000B4F4C" w:rsidRPr="00416ADE" w14:paraId="731BCC34" w14:textId="77777777" w:rsidTr="00FA5C45">
        <w:trPr>
          <w:trHeight w:val="397"/>
          <w:jc w:val="center"/>
        </w:trPr>
        <w:tc>
          <w:tcPr>
            <w:tcW w:w="1342" w:type="dxa"/>
            <w:vAlign w:val="center"/>
          </w:tcPr>
          <w:p w14:paraId="71EC174A" w14:textId="77777777" w:rsidR="000B4F4C" w:rsidRPr="00416ADE" w:rsidRDefault="000B4F4C" w:rsidP="00ED7BF6">
            <w:pPr>
              <w:rPr>
                <w:rFonts w:cs="Times New Roman"/>
              </w:rPr>
            </w:pPr>
          </w:p>
        </w:tc>
        <w:tc>
          <w:tcPr>
            <w:tcW w:w="3963" w:type="dxa"/>
            <w:vAlign w:val="center"/>
          </w:tcPr>
          <w:p w14:paraId="09466294" w14:textId="77777777" w:rsidR="000B4F4C" w:rsidRPr="00416ADE" w:rsidRDefault="000B4F4C" w:rsidP="00ED7BF6">
            <w:pPr>
              <w:rPr>
                <w:rFonts w:cs="Times New Roman"/>
              </w:rPr>
            </w:pPr>
          </w:p>
        </w:tc>
        <w:tc>
          <w:tcPr>
            <w:tcW w:w="1512" w:type="dxa"/>
            <w:vAlign w:val="center"/>
          </w:tcPr>
          <w:p w14:paraId="6C40826F" w14:textId="77777777" w:rsidR="000B4F4C" w:rsidRPr="00416ADE" w:rsidRDefault="000B4F4C" w:rsidP="00ED7BF6">
            <w:pPr>
              <w:rPr>
                <w:rFonts w:cs="Times New Roman"/>
              </w:rPr>
            </w:pPr>
          </w:p>
        </w:tc>
        <w:tc>
          <w:tcPr>
            <w:tcW w:w="1105" w:type="dxa"/>
            <w:vAlign w:val="center"/>
          </w:tcPr>
          <w:p w14:paraId="01D8BEC9" w14:textId="77777777" w:rsidR="000B4F4C" w:rsidRPr="00416ADE" w:rsidRDefault="000B4F4C" w:rsidP="00ED7BF6">
            <w:pPr>
              <w:rPr>
                <w:rFonts w:cs="Times New Roman"/>
              </w:rPr>
            </w:pPr>
          </w:p>
        </w:tc>
      </w:tr>
      <w:tr w:rsidR="000B4F4C" w:rsidRPr="00416ADE" w14:paraId="5CC04860" w14:textId="77777777" w:rsidTr="00FA5C45">
        <w:trPr>
          <w:trHeight w:val="397"/>
          <w:jc w:val="center"/>
        </w:trPr>
        <w:tc>
          <w:tcPr>
            <w:tcW w:w="1342" w:type="dxa"/>
            <w:vAlign w:val="center"/>
          </w:tcPr>
          <w:p w14:paraId="0C75E706" w14:textId="77777777" w:rsidR="000B4F4C" w:rsidRPr="00416ADE" w:rsidRDefault="000B4F4C" w:rsidP="00ED7BF6">
            <w:pPr>
              <w:rPr>
                <w:rFonts w:cs="Times New Roman"/>
              </w:rPr>
            </w:pPr>
          </w:p>
        </w:tc>
        <w:tc>
          <w:tcPr>
            <w:tcW w:w="3963" w:type="dxa"/>
            <w:vAlign w:val="center"/>
          </w:tcPr>
          <w:p w14:paraId="222C8C9A" w14:textId="77777777" w:rsidR="000B4F4C" w:rsidRPr="00416ADE" w:rsidRDefault="000B4F4C" w:rsidP="00ED7BF6">
            <w:pPr>
              <w:rPr>
                <w:rFonts w:cs="Times New Roman"/>
              </w:rPr>
            </w:pPr>
          </w:p>
        </w:tc>
        <w:tc>
          <w:tcPr>
            <w:tcW w:w="1512" w:type="dxa"/>
            <w:vAlign w:val="center"/>
          </w:tcPr>
          <w:p w14:paraId="221AA4FF" w14:textId="77777777" w:rsidR="000B4F4C" w:rsidRPr="00416ADE" w:rsidRDefault="000B4F4C" w:rsidP="00ED7BF6">
            <w:pPr>
              <w:rPr>
                <w:rFonts w:cs="Times New Roman"/>
              </w:rPr>
            </w:pPr>
          </w:p>
        </w:tc>
        <w:tc>
          <w:tcPr>
            <w:tcW w:w="1105" w:type="dxa"/>
            <w:vAlign w:val="center"/>
          </w:tcPr>
          <w:p w14:paraId="73389530" w14:textId="77777777" w:rsidR="000B4F4C" w:rsidRPr="00416ADE" w:rsidRDefault="000B4F4C" w:rsidP="00ED7BF6">
            <w:pPr>
              <w:rPr>
                <w:rFonts w:cs="Times New Roman"/>
              </w:rPr>
            </w:pPr>
          </w:p>
        </w:tc>
      </w:tr>
      <w:tr w:rsidR="000B4F4C" w:rsidRPr="00416ADE" w14:paraId="161BA743" w14:textId="77777777" w:rsidTr="00FA5C45">
        <w:trPr>
          <w:trHeight w:val="397"/>
          <w:jc w:val="center"/>
        </w:trPr>
        <w:tc>
          <w:tcPr>
            <w:tcW w:w="1342" w:type="dxa"/>
            <w:vAlign w:val="center"/>
          </w:tcPr>
          <w:p w14:paraId="57A5611E" w14:textId="77777777" w:rsidR="000B4F4C" w:rsidRPr="00416ADE" w:rsidRDefault="000B4F4C" w:rsidP="00ED7BF6">
            <w:pPr>
              <w:rPr>
                <w:rFonts w:cs="Times New Roman"/>
              </w:rPr>
            </w:pPr>
          </w:p>
        </w:tc>
        <w:tc>
          <w:tcPr>
            <w:tcW w:w="3963" w:type="dxa"/>
            <w:vAlign w:val="center"/>
          </w:tcPr>
          <w:p w14:paraId="7E8B985B" w14:textId="77777777" w:rsidR="000B4F4C" w:rsidRPr="00416ADE" w:rsidRDefault="000B4F4C" w:rsidP="00ED7BF6">
            <w:pPr>
              <w:rPr>
                <w:rFonts w:cs="Times New Roman"/>
              </w:rPr>
            </w:pPr>
          </w:p>
        </w:tc>
        <w:tc>
          <w:tcPr>
            <w:tcW w:w="1512" w:type="dxa"/>
            <w:vAlign w:val="center"/>
          </w:tcPr>
          <w:p w14:paraId="4C60E0CE" w14:textId="77777777" w:rsidR="000B4F4C" w:rsidRPr="00416ADE" w:rsidRDefault="000B4F4C" w:rsidP="00ED7BF6">
            <w:pPr>
              <w:rPr>
                <w:rFonts w:cs="Times New Roman"/>
              </w:rPr>
            </w:pPr>
          </w:p>
        </w:tc>
        <w:tc>
          <w:tcPr>
            <w:tcW w:w="1105" w:type="dxa"/>
            <w:vAlign w:val="center"/>
          </w:tcPr>
          <w:p w14:paraId="3B9D2184" w14:textId="77777777" w:rsidR="000B4F4C" w:rsidRPr="00416ADE" w:rsidRDefault="000B4F4C" w:rsidP="00ED7BF6">
            <w:pPr>
              <w:rPr>
                <w:rFonts w:cs="Times New Roman"/>
              </w:rPr>
            </w:pPr>
          </w:p>
        </w:tc>
      </w:tr>
      <w:tr w:rsidR="000B4F4C" w:rsidRPr="00416ADE" w14:paraId="0BA8935F" w14:textId="77777777" w:rsidTr="00FA5C45">
        <w:trPr>
          <w:trHeight w:val="397"/>
          <w:jc w:val="center"/>
        </w:trPr>
        <w:tc>
          <w:tcPr>
            <w:tcW w:w="1342" w:type="dxa"/>
            <w:vAlign w:val="center"/>
          </w:tcPr>
          <w:p w14:paraId="3DEC74CE" w14:textId="77777777" w:rsidR="000B4F4C" w:rsidRPr="00416ADE" w:rsidRDefault="000B4F4C" w:rsidP="00ED7BF6">
            <w:pPr>
              <w:rPr>
                <w:rFonts w:cs="Times New Roman"/>
              </w:rPr>
            </w:pPr>
          </w:p>
        </w:tc>
        <w:tc>
          <w:tcPr>
            <w:tcW w:w="3963" w:type="dxa"/>
            <w:vAlign w:val="center"/>
          </w:tcPr>
          <w:p w14:paraId="3349D6E8" w14:textId="77777777" w:rsidR="000B4F4C" w:rsidRPr="00416ADE" w:rsidRDefault="000B4F4C" w:rsidP="00ED7BF6">
            <w:pPr>
              <w:rPr>
                <w:rFonts w:cs="Times New Roman"/>
              </w:rPr>
            </w:pPr>
          </w:p>
        </w:tc>
        <w:tc>
          <w:tcPr>
            <w:tcW w:w="1512" w:type="dxa"/>
            <w:vAlign w:val="center"/>
          </w:tcPr>
          <w:p w14:paraId="32C6547B" w14:textId="77777777" w:rsidR="000B4F4C" w:rsidRPr="00416ADE" w:rsidRDefault="000B4F4C" w:rsidP="00ED7BF6">
            <w:pPr>
              <w:rPr>
                <w:rFonts w:cs="Times New Roman"/>
              </w:rPr>
            </w:pPr>
          </w:p>
        </w:tc>
        <w:tc>
          <w:tcPr>
            <w:tcW w:w="1105" w:type="dxa"/>
            <w:vAlign w:val="center"/>
          </w:tcPr>
          <w:p w14:paraId="7DA3B01F" w14:textId="77777777" w:rsidR="000B4F4C" w:rsidRPr="00416ADE" w:rsidRDefault="000B4F4C" w:rsidP="00ED7BF6">
            <w:pPr>
              <w:rPr>
                <w:rFonts w:cs="Times New Roman"/>
              </w:rPr>
            </w:pPr>
          </w:p>
        </w:tc>
      </w:tr>
      <w:tr w:rsidR="000B4F4C" w:rsidRPr="00416ADE" w14:paraId="5F853E29" w14:textId="77777777" w:rsidTr="00FA5C45">
        <w:trPr>
          <w:trHeight w:val="397"/>
          <w:jc w:val="center"/>
        </w:trPr>
        <w:tc>
          <w:tcPr>
            <w:tcW w:w="1342" w:type="dxa"/>
            <w:vAlign w:val="center"/>
          </w:tcPr>
          <w:p w14:paraId="5D2A4B99" w14:textId="77777777" w:rsidR="000B4F4C" w:rsidRPr="00416ADE" w:rsidRDefault="000B4F4C" w:rsidP="00ED7BF6">
            <w:pPr>
              <w:rPr>
                <w:rFonts w:cs="Times New Roman"/>
              </w:rPr>
            </w:pPr>
          </w:p>
        </w:tc>
        <w:tc>
          <w:tcPr>
            <w:tcW w:w="3963" w:type="dxa"/>
            <w:vAlign w:val="center"/>
          </w:tcPr>
          <w:p w14:paraId="3AA30D3D" w14:textId="77777777" w:rsidR="000B4F4C" w:rsidRPr="00416ADE" w:rsidRDefault="000B4F4C" w:rsidP="00ED7BF6">
            <w:pPr>
              <w:rPr>
                <w:rFonts w:cs="Times New Roman"/>
              </w:rPr>
            </w:pPr>
          </w:p>
        </w:tc>
        <w:tc>
          <w:tcPr>
            <w:tcW w:w="1512" w:type="dxa"/>
            <w:vAlign w:val="center"/>
          </w:tcPr>
          <w:p w14:paraId="1C3FC324" w14:textId="77777777" w:rsidR="000B4F4C" w:rsidRPr="00416ADE" w:rsidRDefault="000B4F4C" w:rsidP="00ED7BF6">
            <w:pPr>
              <w:rPr>
                <w:rFonts w:cs="Times New Roman"/>
              </w:rPr>
            </w:pPr>
          </w:p>
        </w:tc>
        <w:tc>
          <w:tcPr>
            <w:tcW w:w="1105" w:type="dxa"/>
            <w:vAlign w:val="center"/>
          </w:tcPr>
          <w:p w14:paraId="552DF7B8" w14:textId="77777777" w:rsidR="000B4F4C" w:rsidRPr="00416ADE" w:rsidRDefault="000B4F4C" w:rsidP="00ED7BF6">
            <w:pPr>
              <w:rPr>
                <w:rFonts w:cs="Times New Roman"/>
              </w:rPr>
            </w:pPr>
          </w:p>
        </w:tc>
      </w:tr>
      <w:tr w:rsidR="000B4F4C" w:rsidRPr="00416ADE" w14:paraId="548E9DF3" w14:textId="77777777" w:rsidTr="00FA5C45">
        <w:trPr>
          <w:trHeight w:val="397"/>
          <w:jc w:val="center"/>
        </w:trPr>
        <w:tc>
          <w:tcPr>
            <w:tcW w:w="1342" w:type="dxa"/>
            <w:vAlign w:val="center"/>
          </w:tcPr>
          <w:p w14:paraId="15AE8F74" w14:textId="77777777" w:rsidR="000B4F4C" w:rsidRPr="00416ADE" w:rsidRDefault="000B4F4C" w:rsidP="00ED7BF6">
            <w:pPr>
              <w:rPr>
                <w:rFonts w:cs="Times New Roman"/>
              </w:rPr>
            </w:pPr>
          </w:p>
        </w:tc>
        <w:tc>
          <w:tcPr>
            <w:tcW w:w="3963" w:type="dxa"/>
            <w:vAlign w:val="center"/>
          </w:tcPr>
          <w:p w14:paraId="64C1FF79" w14:textId="77777777" w:rsidR="000B4F4C" w:rsidRPr="00416ADE" w:rsidRDefault="000B4F4C" w:rsidP="00ED7BF6">
            <w:pPr>
              <w:rPr>
                <w:rFonts w:cs="Times New Roman"/>
              </w:rPr>
            </w:pPr>
          </w:p>
        </w:tc>
        <w:tc>
          <w:tcPr>
            <w:tcW w:w="1512" w:type="dxa"/>
            <w:vAlign w:val="center"/>
          </w:tcPr>
          <w:p w14:paraId="0172B6DA" w14:textId="77777777" w:rsidR="000B4F4C" w:rsidRPr="00416ADE" w:rsidRDefault="000B4F4C" w:rsidP="00ED7BF6">
            <w:pPr>
              <w:rPr>
                <w:rFonts w:cs="Times New Roman"/>
              </w:rPr>
            </w:pPr>
          </w:p>
        </w:tc>
        <w:tc>
          <w:tcPr>
            <w:tcW w:w="1105" w:type="dxa"/>
            <w:vAlign w:val="center"/>
          </w:tcPr>
          <w:p w14:paraId="28DD8045" w14:textId="77777777" w:rsidR="000B4F4C" w:rsidRPr="00416ADE" w:rsidRDefault="000B4F4C" w:rsidP="00ED7BF6">
            <w:pPr>
              <w:rPr>
                <w:rFonts w:cs="Times New Roman"/>
              </w:rPr>
            </w:pPr>
          </w:p>
        </w:tc>
      </w:tr>
      <w:tr w:rsidR="000B4F4C" w:rsidRPr="00416ADE" w14:paraId="431747B3" w14:textId="77777777" w:rsidTr="00FA5C45">
        <w:trPr>
          <w:trHeight w:val="397"/>
          <w:jc w:val="center"/>
        </w:trPr>
        <w:tc>
          <w:tcPr>
            <w:tcW w:w="1342" w:type="dxa"/>
            <w:vAlign w:val="center"/>
          </w:tcPr>
          <w:p w14:paraId="7E4E522C" w14:textId="77777777" w:rsidR="000B4F4C" w:rsidRPr="00416ADE" w:rsidRDefault="000B4F4C" w:rsidP="00ED7BF6">
            <w:pPr>
              <w:rPr>
                <w:rFonts w:cs="Times New Roman"/>
              </w:rPr>
            </w:pPr>
          </w:p>
        </w:tc>
        <w:tc>
          <w:tcPr>
            <w:tcW w:w="3963" w:type="dxa"/>
            <w:vAlign w:val="center"/>
          </w:tcPr>
          <w:p w14:paraId="1DB350E1" w14:textId="77777777" w:rsidR="000B4F4C" w:rsidRPr="00416ADE" w:rsidRDefault="000B4F4C" w:rsidP="00ED7BF6">
            <w:pPr>
              <w:rPr>
                <w:rFonts w:cs="Times New Roman"/>
              </w:rPr>
            </w:pPr>
          </w:p>
        </w:tc>
        <w:tc>
          <w:tcPr>
            <w:tcW w:w="1512" w:type="dxa"/>
            <w:vAlign w:val="center"/>
          </w:tcPr>
          <w:p w14:paraId="03329AFD" w14:textId="77777777" w:rsidR="000B4F4C" w:rsidRPr="00416ADE" w:rsidRDefault="000B4F4C" w:rsidP="00ED7BF6">
            <w:pPr>
              <w:rPr>
                <w:rFonts w:cs="Times New Roman"/>
              </w:rPr>
            </w:pPr>
          </w:p>
        </w:tc>
        <w:tc>
          <w:tcPr>
            <w:tcW w:w="1105" w:type="dxa"/>
            <w:vAlign w:val="center"/>
          </w:tcPr>
          <w:p w14:paraId="477087D1" w14:textId="77777777" w:rsidR="000B4F4C" w:rsidRPr="00416ADE" w:rsidRDefault="000B4F4C" w:rsidP="00ED7BF6">
            <w:pPr>
              <w:rPr>
                <w:rFonts w:cs="Times New Roman"/>
              </w:rPr>
            </w:pPr>
          </w:p>
        </w:tc>
      </w:tr>
      <w:tr w:rsidR="000B4F4C" w:rsidRPr="00416ADE" w14:paraId="3CFFC360" w14:textId="77777777" w:rsidTr="00FA5C45">
        <w:trPr>
          <w:trHeight w:val="397"/>
          <w:jc w:val="center"/>
        </w:trPr>
        <w:tc>
          <w:tcPr>
            <w:tcW w:w="1342" w:type="dxa"/>
            <w:vAlign w:val="center"/>
          </w:tcPr>
          <w:p w14:paraId="6F2688A6" w14:textId="77777777" w:rsidR="000B4F4C" w:rsidRPr="00416ADE" w:rsidRDefault="000B4F4C" w:rsidP="00ED7BF6">
            <w:pPr>
              <w:rPr>
                <w:rFonts w:cs="Times New Roman"/>
              </w:rPr>
            </w:pPr>
          </w:p>
        </w:tc>
        <w:tc>
          <w:tcPr>
            <w:tcW w:w="3963" w:type="dxa"/>
            <w:vAlign w:val="center"/>
          </w:tcPr>
          <w:p w14:paraId="3455345A" w14:textId="77777777" w:rsidR="000B4F4C" w:rsidRPr="00416ADE" w:rsidRDefault="000B4F4C" w:rsidP="00ED7BF6">
            <w:pPr>
              <w:rPr>
                <w:rFonts w:cs="Times New Roman"/>
              </w:rPr>
            </w:pPr>
          </w:p>
        </w:tc>
        <w:tc>
          <w:tcPr>
            <w:tcW w:w="1512" w:type="dxa"/>
            <w:vAlign w:val="center"/>
          </w:tcPr>
          <w:p w14:paraId="43C637D6" w14:textId="77777777" w:rsidR="000B4F4C" w:rsidRPr="00416ADE" w:rsidRDefault="000B4F4C" w:rsidP="00ED7BF6">
            <w:pPr>
              <w:rPr>
                <w:rFonts w:cs="Times New Roman"/>
              </w:rPr>
            </w:pPr>
          </w:p>
        </w:tc>
        <w:tc>
          <w:tcPr>
            <w:tcW w:w="1105" w:type="dxa"/>
            <w:vAlign w:val="center"/>
          </w:tcPr>
          <w:p w14:paraId="2658F019" w14:textId="77777777" w:rsidR="000B4F4C" w:rsidRPr="00416ADE" w:rsidRDefault="000B4F4C" w:rsidP="00ED7BF6">
            <w:pPr>
              <w:rPr>
                <w:rFonts w:cs="Times New Roman"/>
              </w:rPr>
            </w:pPr>
          </w:p>
        </w:tc>
      </w:tr>
      <w:tr w:rsidR="000B4F4C" w:rsidRPr="00416ADE" w14:paraId="3C8EF06A" w14:textId="77777777" w:rsidTr="00FA5C45">
        <w:trPr>
          <w:trHeight w:val="397"/>
          <w:jc w:val="center"/>
        </w:trPr>
        <w:tc>
          <w:tcPr>
            <w:tcW w:w="1342" w:type="dxa"/>
            <w:vAlign w:val="center"/>
          </w:tcPr>
          <w:p w14:paraId="3AF720FA" w14:textId="77777777" w:rsidR="000B4F4C" w:rsidRPr="00416ADE" w:rsidRDefault="000B4F4C" w:rsidP="00ED7BF6">
            <w:pPr>
              <w:rPr>
                <w:rFonts w:cs="Times New Roman"/>
              </w:rPr>
            </w:pPr>
          </w:p>
        </w:tc>
        <w:tc>
          <w:tcPr>
            <w:tcW w:w="3963" w:type="dxa"/>
            <w:vAlign w:val="center"/>
          </w:tcPr>
          <w:p w14:paraId="35B8EE43" w14:textId="77777777" w:rsidR="000B4F4C" w:rsidRPr="00416ADE" w:rsidRDefault="000B4F4C" w:rsidP="00ED7BF6">
            <w:pPr>
              <w:rPr>
                <w:rFonts w:cs="Times New Roman"/>
              </w:rPr>
            </w:pPr>
          </w:p>
        </w:tc>
        <w:tc>
          <w:tcPr>
            <w:tcW w:w="1512" w:type="dxa"/>
            <w:vAlign w:val="center"/>
          </w:tcPr>
          <w:p w14:paraId="12995935" w14:textId="77777777" w:rsidR="000B4F4C" w:rsidRPr="00416ADE" w:rsidRDefault="000B4F4C" w:rsidP="00ED7BF6">
            <w:pPr>
              <w:rPr>
                <w:rFonts w:cs="Times New Roman"/>
              </w:rPr>
            </w:pPr>
          </w:p>
        </w:tc>
        <w:tc>
          <w:tcPr>
            <w:tcW w:w="1105" w:type="dxa"/>
            <w:vAlign w:val="center"/>
          </w:tcPr>
          <w:p w14:paraId="20000A11" w14:textId="77777777" w:rsidR="000B4F4C" w:rsidRPr="00416ADE" w:rsidRDefault="000B4F4C" w:rsidP="00ED7BF6">
            <w:pPr>
              <w:rPr>
                <w:rFonts w:cs="Times New Roman"/>
              </w:rPr>
            </w:pPr>
          </w:p>
        </w:tc>
      </w:tr>
      <w:tr w:rsidR="000B4F4C" w:rsidRPr="00416ADE" w14:paraId="588CFD2E" w14:textId="77777777" w:rsidTr="00FA5C45">
        <w:trPr>
          <w:trHeight w:val="397"/>
          <w:jc w:val="center"/>
        </w:trPr>
        <w:tc>
          <w:tcPr>
            <w:tcW w:w="1342" w:type="dxa"/>
            <w:vAlign w:val="center"/>
          </w:tcPr>
          <w:p w14:paraId="52A9DBDD" w14:textId="77777777" w:rsidR="000B4F4C" w:rsidRPr="00416ADE" w:rsidRDefault="000B4F4C" w:rsidP="00ED7BF6">
            <w:pPr>
              <w:rPr>
                <w:rFonts w:cs="Times New Roman"/>
              </w:rPr>
            </w:pPr>
          </w:p>
        </w:tc>
        <w:tc>
          <w:tcPr>
            <w:tcW w:w="3963" w:type="dxa"/>
            <w:vAlign w:val="center"/>
          </w:tcPr>
          <w:p w14:paraId="59648074" w14:textId="77777777" w:rsidR="000B4F4C" w:rsidRPr="00416ADE" w:rsidRDefault="000B4F4C" w:rsidP="00ED7BF6">
            <w:pPr>
              <w:rPr>
                <w:rFonts w:cs="Times New Roman"/>
              </w:rPr>
            </w:pPr>
          </w:p>
        </w:tc>
        <w:tc>
          <w:tcPr>
            <w:tcW w:w="1512" w:type="dxa"/>
            <w:vAlign w:val="center"/>
          </w:tcPr>
          <w:p w14:paraId="7FA0D3CE" w14:textId="77777777" w:rsidR="000B4F4C" w:rsidRPr="00416ADE" w:rsidRDefault="000B4F4C" w:rsidP="00ED7BF6">
            <w:pPr>
              <w:rPr>
                <w:rFonts w:cs="Times New Roman"/>
              </w:rPr>
            </w:pPr>
          </w:p>
        </w:tc>
        <w:tc>
          <w:tcPr>
            <w:tcW w:w="1105" w:type="dxa"/>
            <w:vAlign w:val="center"/>
          </w:tcPr>
          <w:p w14:paraId="57EA74BB" w14:textId="77777777" w:rsidR="000B4F4C" w:rsidRPr="00416ADE" w:rsidRDefault="000B4F4C" w:rsidP="00ED7BF6">
            <w:pPr>
              <w:rPr>
                <w:rFonts w:cs="Times New Roman"/>
              </w:rPr>
            </w:pPr>
          </w:p>
        </w:tc>
      </w:tr>
    </w:tbl>
    <w:p w14:paraId="33D99FFC" w14:textId="77777777" w:rsidR="000B4F4C" w:rsidRPr="00416ADE" w:rsidRDefault="000B4F4C" w:rsidP="000B4F4C">
      <w:pPr>
        <w:rPr>
          <w:rFonts w:cs="Times New Roman"/>
        </w:rPr>
      </w:pPr>
    </w:p>
    <w:p w14:paraId="3EDB4AF5" w14:textId="257B2F3C" w:rsidR="000B4F4C" w:rsidRPr="00416ADE" w:rsidRDefault="000B4F4C" w:rsidP="000B4F4C">
      <w:pPr>
        <w:rPr>
          <w:rFonts w:cs="Times New Roman"/>
        </w:rPr>
      </w:pPr>
      <w:r w:rsidRPr="00416ADE">
        <w:rPr>
          <w:rFonts w:cs="Times New Roman"/>
        </w:rPr>
        <w:lastRenderedPageBreak/>
        <w:t>Bekasi,</w:t>
      </w:r>
    </w:p>
    <w:p w14:paraId="7DD76C9F" w14:textId="3634F7E2" w:rsidR="000B4F4C" w:rsidRPr="00416ADE" w:rsidRDefault="000B4F4C" w:rsidP="000B4F4C">
      <w:pPr>
        <w:rPr>
          <w:rFonts w:cs="Times New Roman"/>
        </w:rPr>
      </w:pPr>
      <w:r w:rsidRPr="00416ADE">
        <w:rPr>
          <w:rFonts w:cs="Times New Roman"/>
        </w:rPr>
        <w:t>Dosen Pembimbing</w:t>
      </w:r>
    </w:p>
    <w:p w14:paraId="291656B2" w14:textId="7CE63DC1" w:rsidR="00E14B7C" w:rsidRPr="00416ADE" w:rsidRDefault="005278B8" w:rsidP="000B4F4C">
      <w:pPr>
        <w:rPr>
          <w:rFonts w:cs="Times New Roman"/>
        </w:rPr>
      </w:pPr>
      <w:r w:rsidRPr="00416ADE">
        <w:rPr>
          <w:rFonts w:cs="Times New Roman"/>
        </w:rPr>
        <w:t xml:space="preserve"> </w:t>
      </w:r>
    </w:p>
    <w:p w14:paraId="4C6F04E0" w14:textId="77777777" w:rsidR="000B4F4C" w:rsidRPr="00416ADE" w:rsidRDefault="000B4F4C" w:rsidP="000B4F4C">
      <w:pPr>
        <w:rPr>
          <w:rFonts w:cs="Times New Roman"/>
        </w:rPr>
      </w:pPr>
    </w:p>
    <w:p w14:paraId="5A1ADB9E" w14:textId="0B32B6E4" w:rsidR="000B4F4C" w:rsidRPr="00416ADE" w:rsidRDefault="00E14B7C" w:rsidP="000B4F4C">
      <w:pPr>
        <w:rPr>
          <w:rFonts w:cs="Times New Roman"/>
        </w:rPr>
      </w:pPr>
      <w:r w:rsidRPr="00416ADE">
        <w:rPr>
          <w:rFonts w:cs="Times New Roman"/>
        </w:rPr>
        <w:t>Drs. Muhtajuddin Danny, S.Kom., M.Kom.</w:t>
      </w:r>
    </w:p>
    <w:p w14:paraId="460CA0D1" w14:textId="208813A3" w:rsidR="003E1B5D" w:rsidRPr="00416ADE" w:rsidRDefault="000B4F4C">
      <w:pPr>
        <w:rPr>
          <w:rFonts w:cs="Times New Roman"/>
        </w:rPr>
      </w:pPr>
      <w:r w:rsidRPr="00416ADE">
        <w:rPr>
          <w:rFonts w:cs="Times New Roman"/>
        </w:rPr>
        <w:t>NIDN</w:t>
      </w:r>
      <w:r w:rsidR="00E14B7C" w:rsidRPr="00416ADE">
        <w:rPr>
          <w:rFonts w:cs="Times New Roman"/>
        </w:rPr>
        <w:t>: 0401056703</w:t>
      </w:r>
    </w:p>
    <w:p w14:paraId="1F660765" w14:textId="247B7A10" w:rsidR="00A7216C" w:rsidRPr="00416ADE" w:rsidRDefault="00A7216C" w:rsidP="00A7216C">
      <w:pPr>
        <w:jc w:val="center"/>
        <w:rPr>
          <w:rFonts w:cs="Times New Roman"/>
        </w:rPr>
      </w:pPr>
      <w:r w:rsidRPr="00416ADE">
        <w:rPr>
          <w:rFonts w:cs="Times New Roman"/>
          <w:noProof/>
        </w:rPr>
        <w:lastRenderedPageBreak/>
        <w:drawing>
          <wp:inline distT="0" distB="0" distL="0" distR="0" wp14:anchorId="3EDF693F" wp14:editId="0DAFE5A9">
            <wp:extent cx="7200000" cy="5065761"/>
            <wp:effectExtent l="317" t="0" r="1588" b="1587"/>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rot="5400000">
                      <a:off x="0" y="0"/>
                      <a:ext cx="7200000" cy="5065761"/>
                    </a:xfrm>
                    <a:prstGeom prst="rect">
                      <a:avLst/>
                    </a:prstGeom>
                  </pic:spPr>
                </pic:pic>
              </a:graphicData>
            </a:graphic>
          </wp:inline>
        </w:drawing>
      </w:r>
    </w:p>
    <w:p w14:paraId="30067ACD" w14:textId="03A1CCCA" w:rsidR="00A7216C" w:rsidRPr="00416ADE" w:rsidRDefault="00A7216C" w:rsidP="00A7216C">
      <w:pPr>
        <w:jc w:val="center"/>
        <w:rPr>
          <w:rFonts w:cs="Times New Roman"/>
        </w:rPr>
      </w:pPr>
    </w:p>
    <w:p w14:paraId="713A0B57" w14:textId="5AD1FE04" w:rsidR="00A7216C" w:rsidRPr="00416ADE" w:rsidRDefault="00A7216C" w:rsidP="00A7216C">
      <w:pPr>
        <w:jc w:val="center"/>
        <w:rPr>
          <w:rFonts w:cs="Times New Roman"/>
        </w:rPr>
      </w:pPr>
    </w:p>
    <w:p w14:paraId="450AD192" w14:textId="4B169A04" w:rsidR="00A7216C" w:rsidRPr="00416ADE" w:rsidRDefault="00A7216C" w:rsidP="00A7216C">
      <w:pPr>
        <w:jc w:val="center"/>
        <w:rPr>
          <w:rFonts w:cs="Times New Roman"/>
        </w:rPr>
      </w:pPr>
    </w:p>
    <w:p w14:paraId="3D1F6C56" w14:textId="36913B70" w:rsidR="00A7216C" w:rsidRPr="00416ADE" w:rsidRDefault="00A7216C" w:rsidP="00A7216C">
      <w:pPr>
        <w:jc w:val="center"/>
        <w:rPr>
          <w:rFonts w:cs="Times New Roman"/>
        </w:rPr>
      </w:pPr>
      <w:r w:rsidRPr="00416ADE">
        <w:rPr>
          <w:rFonts w:cs="Times New Roman"/>
          <w:noProof/>
        </w:rPr>
        <w:lastRenderedPageBreak/>
        <w:drawing>
          <wp:inline distT="0" distB="0" distL="0" distR="0" wp14:anchorId="45C34133" wp14:editId="7F854411">
            <wp:extent cx="7200000" cy="5088435"/>
            <wp:effectExtent l="7937" t="0" r="9208" b="9207"/>
            <wp:docPr id="23" name="Picture 2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 schematic&#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rot="5400000">
                      <a:off x="0" y="0"/>
                      <a:ext cx="7200000" cy="5088435"/>
                    </a:xfrm>
                    <a:prstGeom prst="rect">
                      <a:avLst/>
                    </a:prstGeom>
                  </pic:spPr>
                </pic:pic>
              </a:graphicData>
            </a:graphic>
          </wp:inline>
        </w:drawing>
      </w:r>
    </w:p>
    <w:p w14:paraId="7CA1FA72" w14:textId="6D11E18B" w:rsidR="00A7216C" w:rsidRPr="00416ADE" w:rsidRDefault="00A7216C" w:rsidP="00A7216C">
      <w:pPr>
        <w:jc w:val="center"/>
        <w:rPr>
          <w:rFonts w:cs="Times New Roman"/>
        </w:rPr>
      </w:pPr>
    </w:p>
    <w:p w14:paraId="620694B2" w14:textId="31834C9A" w:rsidR="00A7216C" w:rsidRPr="00416ADE" w:rsidRDefault="00A7216C" w:rsidP="00A7216C">
      <w:pPr>
        <w:jc w:val="center"/>
        <w:rPr>
          <w:rFonts w:cs="Times New Roman"/>
        </w:rPr>
      </w:pPr>
    </w:p>
    <w:p w14:paraId="151E84EB" w14:textId="4EDDDE19" w:rsidR="00A7216C" w:rsidRPr="00416ADE" w:rsidRDefault="00A7216C" w:rsidP="00A7216C">
      <w:pPr>
        <w:jc w:val="center"/>
        <w:rPr>
          <w:rFonts w:cs="Times New Roman"/>
        </w:rPr>
      </w:pPr>
    </w:p>
    <w:p w14:paraId="309E3DCC" w14:textId="6E7BFBCF" w:rsidR="00A7216C" w:rsidRPr="00416ADE" w:rsidRDefault="00A7216C" w:rsidP="00A7216C">
      <w:pPr>
        <w:jc w:val="center"/>
        <w:rPr>
          <w:rFonts w:cs="Times New Roman"/>
        </w:rPr>
      </w:pPr>
      <w:r w:rsidRPr="00416ADE">
        <w:rPr>
          <w:rFonts w:cs="Times New Roman"/>
          <w:noProof/>
        </w:rPr>
        <w:drawing>
          <wp:inline distT="0" distB="0" distL="0" distR="0" wp14:anchorId="2578232C" wp14:editId="7FECAE39">
            <wp:extent cx="7200000" cy="5097506"/>
            <wp:effectExtent l="3492" t="0" r="4763" b="4762"/>
            <wp:docPr id="24" name="Picture 2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schematic&#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rot="5400000">
                      <a:off x="0" y="0"/>
                      <a:ext cx="7200000" cy="5097506"/>
                    </a:xfrm>
                    <a:prstGeom prst="rect">
                      <a:avLst/>
                    </a:prstGeom>
                  </pic:spPr>
                </pic:pic>
              </a:graphicData>
            </a:graphic>
          </wp:inline>
        </w:drawing>
      </w:r>
    </w:p>
    <w:sectPr w:rsidR="00A7216C" w:rsidRPr="00416ADE" w:rsidSect="002F7C95">
      <w:pgSz w:w="11907" w:h="16839" w:code="9"/>
      <w:pgMar w:top="2268"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6" w:author="Rulli Aji Gunawan" w:date="2022-04-19T06:30:00Z" w:initials="RAG">
    <w:p w14:paraId="6EEF1A6E" w14:textId="77777777" w:rsidR="00112F54" w:rsidRDefault="00112F54" w:rsidP="00F0712B">
      <w:pPr>
        <w:pStyle w:val="CommentText"/>
      </w:pPr>
      <w:r>
        <w:rPr>
          <w:rStyle w:val="CommentReference"/>
        </w:rPr>
        <w:annotationRef/>
      </w:r>
      <w:hyperlink r:id="rId1" w:history="1">
        <w:r w:rsidRPr="00F0712B">
          <w:rPr>
            <w:rStyle w:val="Hyperlink"/>
          </w:rPr>
          <w:t>https://www.yuksinau.id/elemen-sistem/</w:t>
        </w:r>
      </w:hyperlink>
    </w:p>
  </w:comment>
  <w:comment w:id="128" w:author="Rulli Aji Gunawan" w:date="2022-04-19T06:33:00Z" w:initials="RAG">
    <w:p w14:paraId="6C9D778B" w14:textId="77777777" w:rsidR="00112F54" w:rsidRDefault="00112F54" w:rsidP="000E6E72">
      <w:pPr>
        <w:pStyle w:val="CommentText"/>
      </w:pPr>
      <w:r>
        <w:rPr>
          <w:rStyle w:val="CommentReference"/>
        </w:rPr>
        <w:annotationRef/>
      </w:r>
      <w:hyperlink r:id="rId2" w:history="1">
        <w:r w:rsidRPr="000E6E72">
          <w:rPr>
            <w:rStyle w:val="Hyperlink"/>
          </w:rPr>
          <w:t>http://repository.unama.ac.id/1025/7/BAB%20II.pdf</w:t>
        </w:r>
      </w:hyperlink>
    </w:p>
  </w:comment>
  <w:comment w:id="130" w:author="Rulli Aji Gunawan" w:date="2022-04-19T06:34:00Z" w:initials="RAG">
    <w:p w14:paraId="5BE05EC8" w14:textId="77777777" w:rsidR="00D1134A" w:rsidRDefault="00D1134A" w:rsidP="00177400">
      <w:pPr>
        <w:pStyle w:val="CommentText"/>
      </w:pPr>
      <w:r>
        <w:rPr>
          <w:rStyle w:val="CommentReference"/>
        </w:rPr>
        <w:annotationRef/>
      </w:r>
      <w:hyperlink r:id="rId3" w:history="1">
        <w:r w:rsidRPr="00177400">
          <w:rPr>
            <w:rStyle w:val="Hyperlink"/>
          </w:rPr>
          <w:t>http://library.binus.ac.id/eColls/eThesisdoc/Bab2/2014-2-00296-IF%20Bab2001.pdf</w:t>
        </w:r>
      </w:hyperlink>
    </w:p>
  </w:comment>
  <w:comment w:id="131" w:author="Rulli Aji Gunawan" w:date="2022-04-19T06:35:00Z" w:initials="RAG">
    <w:p w14:paraId="73402334" w14:textId="77777777" w:rsidR="00D1134A" w:rsidRDefault="00D1134A" w:rsidP="00177F03">
      <w:pPr>
        <w:pStyle w:val="CommentText"/>
      </w:pPr>
      <w:r>
        <w:rPr>
          <w:rStyle w:val="CommentReference"/>
        </w:rPr>
        <w:annotationRef/>
      </w:r>
      <w:hyperlink r:id="rId4" w:history="1">
        <w:r w:rsidRPr="00177F03">
          <w:rPr>
            <w:rStyle w:val="Hyperlink"/>
          </w:rPr>
          <w:t>http://library.binus.ac.id/eColls/eThesisdoc/Bab2/2014-2-00296-IF%20Bab2001.pdf</w:t>
        </w:r>
      </w:hyperlink>
    </w:p>
  </w:comment>
  <w:comment w:id="132" w:author="Rulli Aji Gunawan" w:date="2022-04-19T08:02:00Z" w:initials="RAG">
    <w:p w14:paraId="623913A7" w14:textId="77777777" w:rsidR="00C42849" w:rsidRDefault="00C42849" w:rsidP="00702D61">
      <w:pPr>
        <w:pStyle w:val="CommentText"/>
      </w:pPr>
      <w:r>
        <w:rPr>
          <w:rStyle w:val="CommentReference"/>
        </w:rPr>
        <w:annotationRef/>
      </w:r>
      <w:hyperlink r:id="rId5" w:history="1">
        <w:r w:rsidRPr="00702D61">
          <w:rPr>
            <w:rStyle w:val="Hyperlink"/>
          </w:rPr>
          <w:t>http://library.binus.ac.id/eColls/eThesisdoc/Bab2/2014-1-00077-SI%20Bab2001.pdf</w:t>
        </w:r>
      </w:hyperlink>
    </w:p>
  </w:comment>
  <w:comment w:id="133" w:author="Rulli Aji Gunawan" w:date="2022-04-19T08:01:00Z" w:initials="RAG">
    <w:p w14:paraId="3AB917AD" w14:textId="42B3E7BA" w:rsidR="00C42849" w:rsidRDefault="00C42849" w:rsidP="00D417A5">
      <w:pPr>
        <w:pStyle w:val="CommentText"/>
      </w:pPr>
      <w:r>
        <w:rPr>
          <w:rStyle w:val="CommentReference"/>
        </w:rPr>
        <w:annotationRef/>
      </w:r>
      <w:hyperlink r:id="rId6" w:history="1">
        <w:r w:rsidRPr="00D417A5">
          <w:rPr>
            <w:rStyle w:val="Hyperlink"/>
          </w:rPr>
          <w:t>https://elib.unikom.ac.id/files/disk1/644/jbptunikompp-gdl-eltrinovia-32181-8-unikom_e-i.pdf</w:t>
        </w:r>
      </w:hyperlink>
    </w:p>
  </w:comment>
  <w:comment w:id="135" w:author="Rulli Aji Gunawan" w:date="2022-04-19T07:01:00Z" w:initials="RAG">
    <w:p w14:paraId="214AC08D" w14:textId="69CE1638" w:rsidR="00726B1E" w:rsidRDefault="00726B1E" w:rsidP="003A63C6">
      <w:pPr>
        <w:pStyle w:val="CommentText"/>
      </w:pPr>
      <w:r>
        <w:rPr>
          <w:rStyle w:val="CommentReference"/>
        </w:rPr>
        <w:annotationRef/>
      </w:r>
      <w:hyperlink r:id="rId7" w:history="1">
        <w:r w:rsidRPr="003A63C6">
          <w:rPr>
            <w:rStyle w:val="Hyperlink"/>
          </w:rPr>
          <w:t>http://library.binus.ac.id/eColls/eThesisdoc/Bab2/2014-2-00296-IF%20Bab2001.pdf</w:t>
        </w:r>
      </w:hyperlink>
    </w:p>
  </w:comment>
  <w:comment w:id="136" w:author="Rulli Aji Gunawan" w:date="2022-04-19T07:00:00Z" w:initials="RAG">
    <w:p w14:paraId="0612161D" w14:textId="4BC99ED0" w:rsidR="00726B1E" w:rsidRDefault="00726B1E" w:rsidP="00026848">
      <w:pPr>
        <w:pStyle w:val="CommentText"/>
      </w:pPr>
      <w:r>
        <w:rPr>
          <w:rStyle w:val="CommentReference"/>
        </w:rPr>
        <w:annotationRef/>
      </w:r>
      <w:hyperlink r:id="rId8" w:history="1">
        <w:r w:rsidRPr="00026848">
          <w:rPr>
            <w:rStyle w:val="Hyperlink"/>
          </w:rPr>
          <w:t>http://library.binus.ac.id/eColls/eThesisdoc/Bab2/2014-2-00296-IF%20Bab2001.pdf</w:t>
        </w:r>
      </w:hyperlink>
    </w:p>
  </w:comment>
  <w:comment w:id="137" w:author="Rulli Aji Gunawan" w:date="2022-04-19T07:00:00Z" w:initials="RAG">
    <w:p w14:paraId="2BEB677A" w14:textId="7EE71433" w:rsidR="00726B1E" w:rsidRDefault="00726B1E" w:rsidP="00721AD2">
      <w:pPr>
        <w:pStyle w:val="CommentText"/>
      </w:pPr>
      <w:r>
        <w:rPr>
          <w:rStyle w:val="CommentReference"/>
        </w:rPr>
        <w:annotationRef/>
      </w:r>
      <w:hyperlink r:id="rId9" w:history="1">
        <w:r w:rsidRPr="00721AD2">
          <w:rPr>
            <w:rStyle w:val="Hyperlink"/>
          </w:rPr>
          <w:t>http://library.binus.ac.id/eColls/eThesisdoc/Bab2/2014-2-00296-IF%20Bab2001.pdf</w:t>
        </w:r>
      </w:hyperlink>
    </w:p>
  </w:comment>
  <w:comment w:id="138" w:author="Rulli Aji Gunawan" w:date="2022-04-19T06:58:00Z" w:initials="RAG">
    <w:p w14:paraId="1783CE31" w14:textId="00ED7436" w:rsidR="00726B1E" w:rsidRDefault="00726B1E" w:rsidP="00A4725E">
      <w:pPr>
        <w:pStyle w:val="CommentText"/>
      </w:pPr>
      <w:r>
        <w:rPr>
          <w:rStyle w:val="CommentReference"/>
        </w:rPr>
        <w:annotationRef/>
      </w:r>
      <w:hyperlink r:id="rId10" w:history="1">
        <w:r w:rsidRPr="00A4725E">
          <w:rPr>
            <w:rStyle w:val="Hyperlink"/>
          </w:rPr>
          <w:t>https://repository.nusamandiri.ac.id/index.php/unduh/item/64435/File_14-Bab-II-Landasan-Teori.pdf</w:t>
        </w:r>
      </w:hyperlink>
    </w:p>
  </w:comment>
  <w:comment w:id="139" w:author="Rulli Aji Gunawan" w:date="2022-04-19T06:57:00Z" w:initials="RAG">
    <w:p w14:paraId="2DE3EB87" w14:textId="3689DDD5" w:rsidR="00726B1E" w:rsidRDefault="00726B1E" w:rsidP="00866DA4">
      <w:pPr>
        <w:pStyle w:val="CommentText"/>
      </w:pPr>
      <w:r>
        <w:rPr>
          <w:rStyle w:val="CommentReference"/>
        </w:rPr>
        <w:annotationRef/>
      </w:r>
      <w:hyperlink r:id="rId11" w:history="1">
        <w:r w:rsidRPr="00866DA4">
          <w:rPr>
            <w:rStyle w:val="Hyperlink"/>
          </w:rPr>
          <w:t>http://library.binus.ac.id/eColls/eThesisdoc/Bab2/2014-2-00296-IF%20Bab2001.pdf</w:t>
        </w:r>
      </w:hyperlink>
    </w:p>
  </w:comment>
  <w:comment w:id="140" w:author="Rulli Aji Gunawan" w:date="2022-08-03T12:37:00Z" w:initials="RAG">
    <w:p w14:paraId="6243F887" w14:textId="77777777" w:rsidR="00316CCA" w:rsidRDefault="00316CCA" w:rsidP="00E663A2">
      <w:pPr>
        <w:pStyle w:val="CommentText"/>
      </w:pPr>
      <w:r>
        <w:rPr>
          <w:rStyle w:val="CommentReference"/>
        </w:rPr>
        <w:annotationRef/>
      </w:r>
      <w:hyperlink r:id="rId12" w:history="1">
        <w:r w:rsidRPr="00E663A2">
          <w:rPr>
            <w:rStyle w:val="Hyperlink"/>
          </w:rPr>
          <w:t>https://creatormedia.my.id/definisi-pengertian-javascript-menurut-para-ahli/</w:t>
        </w:r>
      </w:hyperlink>
    </w:p>
  </w:comment>
  <w:comment w:id="142" w:author="Rulli Aji Gunawan" w:date="2022-04-19T06:56:00Z" w:initials="RAG">
    <w:p w14:paraId="0E8C9557" w14:textId="1EA380B7" w:rsidR="00726B1E" w:rsidRDefault="00726B1E" w:rsidP="00392BC9">
      <w:pPr>
        <w:pStyle w:val="CommentText"/>
      </w:pPr>
      <w:r>
        <w:rPr>
          <w:rStyle w:val="CommentReference"/>
        </w:rPr>
        <w:annotationRef/>
      </w:r>
      <w:hyperlink r:id="rId13" w:history="1">
        <w:r w:rsidRPr="00392BC9">
          <w:rPr>
            <w:rStyle w:val="Hyperlink"/>
          </w:rPr>
          <w:t>https://jurnal.umj.ac.id/index.php/sintek/article/view/1436/1256</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EF1A6E" w15:done="0"/>
  <w15:commentEx w15:paraId="6C9D778B" w15:done="0"/>
  <w15:commentEx w15:paraId="5BE05EC8" w15:done="0"/>
  <w15:commentEx w15:paraId="73402334" w15:done="0"/>
  <w15:commentEx w15:paraId="623913A7" w15:done="0"/>
  <w15:commentEx w15:paraId="3AB917AD" w15:done="0"/>
  <w15:commentEx w15:paraId="214AC08D" w15:done="0"/>
  <w15:commentEx w15:paraId="0612161D" w15:done="0"/>
  <w15:commentEx w15:paraId="2BEB677A" w15:done="0"/>
  <w15:commentEx w15:paraId="1783CE31" w15:done="0"/>
  <w15:commentEx w15:paraId="2DE3EB87" w15:done="0"/>
  <w15:commentEx w15:paraId="6243F887" w15:done="0"/>
  <w15:commentEx w15:paraId="0E8C95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8D59A" w16cex:dateUtc="2022-04-18T23:30:00Z"/>
  <w16cex:commentExtensible w16cex:durableId="2608D649" w16cex:dateUtc="2022-04-18T23:33:00Z"/>
  <w16cex:commentExtensible w16cex:durableId="2608D68F" w16cex:dateUtc="2022-04-18T23:34:00Z"/>
  <w16cex:commentExtensible w16cex:durableId="2608D694" w16cex:dateUtc="2022-04-18T23:35:00Z"/>
  <w16cex:commentExtensible w16cex:durableId="2608EB32" w16cex:dateUtc="2022-04-19T01:02:00Z"/>
  <w16cex:commentExtensible w16cex:durableId="2608EACB" w16cex:dateUtc="2022-04-19T01:01:00Z"/>
  <w16cex:commentExtensible w16cex:durableId="2608DCB9" w16cex:dateUtc="2022-04-19T00:01:00Z"/>
  <w16cex:commentExtensible w16cex:durableId="2608DC9E" w16cex:dateUtc="2022-04-19T00:00:00Z"/>
  <w16cex:commentExtensible w16cex:durableId="2608DC89" w16cex:dateUtc="2022-04-19T00:00:00Z"/>
  <w16cex:commentExtensible w16cex:durableId="2608DC1D" w16cex:dateUtc="2022-04-18T23:58:00Z"/>
  <w16cex:commentExtensible w16cex:durableId="2608DBD0" w16cex:dateUtc="2022-04-18T23:57:00Z"/>
  <w16cex:commentExtensible w16cex:durableId="2694EAA3" w16cex:dateUtc="2022-08-03T05:37:00Z"/>
  <w16cex:commentExtensible w16cex:durableId="2608DB96" w16cex:dateUtc="2022-04-18T2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EF1A6E" w16cid:durableId="2608D59A"/>
  <w16cid:commentId w16cid:paraId="6C9D778B" w16cid:durableId="2608D649"/>
  <w16cid:commentId w16cid:paraId="5BE05EC8" w16cid:durableId="2608D68F"/>
  <w16cid:commentId w16cid:paraId="73402334" w16cid:durableId="2608D694"/>
  <w16cid:commentId w16cid:paraId="623913A7" w16cid:durableId="2608EB32"/>
  <w16cid:commentId w16cid:paraId="3AB917AD" w16cid:durableId="2608EACB"/>
  <w16cid:commentId w16cid:paraId="214AC08D" w16cid:durableId="2608DCB9"/>
  <w16cid:commentId w16cid:paraId="0612161D" w16cid:durableId="2608DC9E"/>
  <w16cid:commentId w16cid:paraId="2BEB677A" w16cid:durableId="2608DC89"/>
  <w16cid:commentId w16cid:paraId="1783CE31" w16cid:durableId="2608DC1D"/>
  <w16cid:commentId w16cid:paraId="2DE3EB87" w16cid:durableId="2608DBD0"/>
  <w16cid:commentId w16cid:paraId="6243F887" w16cid:durableId="2694EAA3"/>
  <w16cid:commentId w16cid:paraId="0E8C9557" w16cid:durableId="2608DB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1269B5" w14:textId="77777777" w:rsidR="00DF6BC4" w:rsidRDefault="00DF6BC4" w:rsidP="00DF3A4A">
      <w:pPr>
        <w:spacing w:after="0" w:line="240" w:lineRule="auto"/>
      </w:pPr>
      <w:r>
        <w:separator/>
      </w:r>
    </w:p>
    <w:p w14:paraId="4D6E0E68" w14:textId="77777777" w:rsidR="00DF6BC4" w:rsidRDefault="00DF6BC4"/>
  </w:endnote>
  <w:endnote w:type="continuationSeparator" w:id="0">
    <w:p w14:paraId="2DDF71D6" w14:textId="77777777" w:rsidR="00DF6BC4" w:rsidRDefault="00DF6BC4" w:rsidP="00DF3A4A">
      <w:pPr>
        <w:spacing w:after="0" w:line="240" w:lineRule="auto"/>
      </w:pPr>
      <w:r>
        <w:continuationSeparator/>
      </w:r>
    </w:p>
    <w:p w14:paraId="701EE8C5" w14:textId="77777777" w:rsidR="00DF6BC4" w:rsidRDefault="00DF6BC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5441E" w14:textId="77777777" w:rsidR="00F62044" w:rsidRDefault="00000000" w:rsidP="0045637D">
    <w:pPr>
      <w:pStyle w:val="Footer"/>
    </w:pPr>
  </w:p>
  <w:p w14:paraId="60D30BD6" w14:textId="77777777" w:rsidR="00F62044" w:rsidRDefault="00000000" w:rsidP="004563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419225"/>
      <w:docPartObj>
        <w:docPartGallery w:val="Page Numbers (Bottom of Page)"/>
        <w:docPartUnique/>
      </w:docPartObj>
    </w:sdtPr>
    <w:sdtEndPr>
      <w:rPr>
        <w:noProof/>
      </w:rPr>
    </w:sdtEndPr>
    <w:sdtContent>
      <w:p w14:paraId="7BA752B2" w14:textId="2BC26660" w:rsidR="009B735D" w:rsidRDefault="009B73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AE86F" w14:textId="77777777" w:rsidR="00BB42AD" w:rsidRDefault="00BB42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7340517"/>
      <w:docPartObj>
        <w:docPartGallery w:val="Page Numbers (Bottom of Page)"/>
        <w:docPartUnique/>
      </w:docPartObj>
    </w:sdtPr>
    <w:sdtEndPr>
      <w:rPr>
        <w:noProof/>
      </w:rPr>
    </w:sdtEndPr>
    <w:sdtContent>
      <w:p w14:paraId="127C0C84" w14:textId="2EA6560B" w:rsidR="009B735D" w:rsidRDefault="009B73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6C4D7E" w14:textId="77777777" w:rsidR="00F62044" w:rsidRDefault="00000000" w:rsidP="004563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1CB79C" w14:textId="77777777" w:rsidR="00DF6BC4" w:rsidRDefault="00DF6BC4" w:rsidP="00DF3A4A">
      <w:pPr>
        <w:spacing w:after="0" w:line="240" w:lineRule="auto"/>
      </w:pPr>
      <w:r>
        <w:separator/>
      </w:r>
    </w:p>
    <w:p w14:paraId="17BCCC97" w14:textId="77777777" w:rsidR="00DF6BC4" w:rsidRDefault="00DF6BC4"/>
  </w:footnote>
  <w:footnote w:type="continuationSeparator" w:id="0">
    <w:p w14:paraId="73780DEC" w14:textId="77777777" w:rsidR="00DF6BC4" w:rsidRDefault="00DF6BC4" w:rsidP="00DF3A4A">
      <w:pPr>
        <w:spacing w:after="0" w:line="240" w:lineRule="auto"/>
      </w:pPr>
      <w:r>
        <w:continuationSeparator/>
      </w:r>
    </w:p>
    <w:p w14:paraId="5FBB0780" w14:textId="77777777" w:rsidR="00DF6BC4" w:rsidRDefault="00DF6BC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71F95" w14:textId="77777777" w:rsidR="00F62044" w:rsidRDefault="00000000" w:rsidP="0045637D">
    <w:pPr>
      <w:pStyle w:val="Header"/>
    </w:pPr>
  </w:p>
  <w:p w14:paraId="507360DC" w14:textId="77777777" w:rsidR="00F62044" w:rsidRPr="00FE0406" w:rsidRDefault="00000000" w:rsidP="0045637D">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4691A" w14:textId="77777777" w:rsidR="00F62044" w:rsidRDefault="00000000" w:rsidP="0045637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C6E05" w14:textId="77777777" w:rsidR="00F62044" w:rsidRPr="005568CF" w:rsidRDefault="00000000" w:rsidP="0045637D">
    <w:pPr>
      <w:pStyle w:val="Header"/>
      <w:rPr>
        <w:lang w:val="id-ID"/>
      </w:rPr>
    </w:pPr>
  </w:p>
  <w:p w14:paraId="56F597AC" w14:textId="77777777" w:rsidR="00F62044" w:rsidRDefault="00000000" w:rsidP="004563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71B26"/>
    <w:multiLevelType w:val="multilevel"/>
    <w:tmpl w:val="80187924"/>
    <w:lvl w:ilvl="0">
      <w:start w:val="1"/>
      <w:numFmt w:val="decimal"/>
      <w:pStyle w:val="Heading2"/>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361" w:hanging="681"/>
      </w:pPr>
      <w:rPr>
        <w:rFonts w:ascii="Arial" w:hAnsi="Arial"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upperRoman"/>
      <w:lvlRestart w:val="0"/>
      <w:lvlText w:val="BAB %6"/>
      <w:lvlJc w:val="left"/>
      <w:pPr>
        <w:ind w:left="340" w:hanging="340"/>
      </w:pPr>
      <w:rPr>
        <w:rFonts w:hint="default"/>
      </w:rPr>
    </w:lvl>
    <w:lvl w:ilvl="6">
      <w:start w:val="1"/>
      <w:numFmt w:val="none"/>
      <w:lvlRestart w:val="0"/>
      <w:pStyle w:val="Halaman"/>
      <w:lvlText w:val=""/>
      <w:lvlJc w:val="left"/>
      <w:pPr>
        <w:ind w:left="0" w:firstLine="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B8526FE"/>
    <w:multiLevelType w:val="multilevel"/>
    <w:tmpl w:val="4E9C119A"/>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pStyle w:val="kkpheading-4"/>
      <w:lvlText w:val="%4."/>
      <w:lvlJc w:val="left"/>
      <w:pPr>
        <w:ind w:left="1021" w:hanging="341"/>
      </w:pPr>
      <w:rPr>
        <w:rFonts w:ascii="Arial" w:hAnsi="Arial"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D0121DB"/>
    <w:multiLevelType w:val="multilevel"/>
    <w:tmpl w:val="2F60E7AC"/>
    <w:styleLink w:val="kkplevel"/>
    <w:lvl w:ilvl="0">
      <w:start w:val="1"/>
      <w:numFmt w:val="decimal"/>
      <w:lvlText w:val="1.1.%1"/>
      <w:lvlJc w:val="left"/>
      <w:pPr>
        <w:ind w:left="360" w:hanging="360"/>
      </w:pPr>
      <w:rPr>
        <w:rFonts w:ascii="Arial" w:hAnsi="Arial" w:hint="default"/>
        <w:b/>
        <w:i w:val="0"/>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BB6046F"/>
    <w:multiLevelType w:val="hybridMultilevel"/>
    <w:tmpl w:val="EA40210C"/>
    <w:lvl w:ilvl="0" w:tplc="DF181C56">
      <w:start w:val="1"/>
      <w:numFmt w:val="upperRoman"/>
      <w:pStyle w:val="kkpbablist"/>
      <w:lvlText w:val="BAB %1"/>
      <w:lvlJc w:val="right"/>
      <w:pPr>
        <w:ind w:left="10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42E3F3F"/>
    <w:multiLevelType w:val="hybridMultilevel"/>
    <w:tmpl w:val="83F61CA8"/>
    <w:lvl w:ilvl="0" w:tplc="DD688476">
      <w:start w:val="1"/>
      <w:numFmt w:val="decimal"/>
      <w:pStyle w:val="List1"/>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5" w15:restartNumberingAfterBreak="0">
    <w:nsid w:val="58B67DFB"/>
    <w:multiLevelType w:val="hybridMultilevel"/>
    <w:tmpl w:val="ABC2D7EA"/>
    <w:lvl w:ilvl="0" w:tplc="38090001">
      <w:start w:val="1"/>
      <w:numFmt w:val="bullet"/>
      <w:lvlText w:val=""/>
      <w:lvlJc w:val="left"/>
      <w:pPr>
        <w:ind w:left="1400" w:hanging="360"/>
      </w:pPr>
      <w:rPr>
        <w:rFonts w:ascii="Symbol" w:hAnsi="Symbol" w:hint="default"/>
      </w:rPr>
    </w:lvl>
    <w:lvl w:ilvl="1" w:tplc="38090003" w:tentative="1">
      <w:start w:val="1"/>
      <w:numFmt w:val="bullet"/>
      <w:lvlText w:val="o"/>
      <w:lvlJc w:val="left"/>
      <w:pPr>
        <w:ind w:left="2120" w:hanging="360"/>
      </w:pPr>
      <w:rPr>
        <w:rFonts w:ascii="Courier New" w:hAnsi="Courier New" w:cs="Courier New" w:hint="default"/>
      </w:rPr>
    </w:lvl>
    <w:lvl w:ilvl="2" w:tplc="38090005" w:tentative="1">
      <w:start w:val="1"/>
      <w:numFmt w:val="bullet"/>
      <w:lvlText w:val=""/>
      <w:lvlJc w:val="left"/>
      <w:pPr>
        <w:ind w:left="2840" w:hanging="360"/>
      </w:pPr>
      <w:rPr>
        <w:rFonts w:ascii="Wingdings" w:hAnsi="Wingdings" w:hint="default"/>
      </w:rPr>
    </w:lvl>
    <w:lvl w:ilvl="3" w:tplc="38090001" w:tentative="1">
      <w:start w:val="1"/>
      <w:numFmt w:val="bullet"/>
      <w:lvlText w:val=""/>
      <w:lvlJc w:val="left"/>
      <w:pPr>
        <w:ind w:left="3560" w:hanging="360"/>
      </w:pPr>
      <w:rPr>
        <w:rFonts w:ascii="Symbol" w:hAnsi="Symbol" w:hint="default"/>
      </w:rPr>
    </w:lvl>
    <w:lvl w:ilvl="4" w:tplc="38090003" w:tentative="1">
      <w:start w:val="1"/>
      <w:numFmt w:val="bullet"/>
      <w:lvlText w:val="o"/>
      <w:lvlJc w:val="left"/>
      <w:pPr>
        <w:ind w:left="4280" w:hanging="360"/>
      </w:pPr>
      <w:rPr>
        <w:rFonts w:ascii="Courier New" w:hAnsi="Courier New" w:cs="Courier New" w:hint="default"/>
      </w:rPr>
    </w:lvl>
    <w:lvl w:ilvl="5" w:tplc="38090005" w:tentative="1">
      <w:start w:val="1"/>
      <w:numFmt w:val="bullet"/>
      <w:lvlText w:val=""/>
      <w:lvlJc w:val="left"/>
      <w:pPr>
        <w:ind w:left="5000" w:hanging="360"/>
      </w:pPr>
      <w:rPr>
        <w:rFonts w:ascii="Wingdings" w:hAnsi="Wingdings" w:hint="default"/>
      </w:rPr>
    </w:lvl>
    <w:lvl w:ilvl="6" w:tplc="38090001" w:tentative="1">
      <w:start w:val="1"/>
      <w:numFmt w:val="bullet"/>
      <w:lvlText w:val=""/>
      <w:lvlJc w:val="left"/>
      <w:pPr>
        <w:ind w:left="5720" w:hanging="360"/>
      </w:pPr>
      <w:rPr>
        <w:rFonts w:ascii="Symbol" w:hAnsi="Symbol" w:hint="default"/>
      </w:rPr>
    </w:lvl>
    <w:lvl w:ilvl="7" w:tplc="38090003" w:tentative="1">
      <w:start w:val="1"/>
      <w:numFmt w:val="bullet"/>
      <w:lvlText w:val="o"/>
      <w:lvlJc w:val="left"/>
      <w:pPr>
        <w:ind w:left="6440" w:hanging="360"/>
      </w:pPr>
      <w:rPr>
        <w:rFonts w:ascii="Courier New" w:hAnsi="Courier New" w:cs="Courier New" w:hint="default"/>
      </w:rPr>
    </w:lvl>
    <w:lvl w:ilvl="8" w:tplc="38090005" w:tentative="1">
      <w:start w:val="1"/>
      <w:numFmt w:val="bullet"/>
      <w:lvlText w:val=""/>
      <w:lvlJc w:val="left"/>
      <w:pPr>
        <w:ind w:left="7160" w:hanging="360"/>
      </w:pPr>
      <w:rPr>
        <w:rFonts w:ascii="Wingdings" w:hAnsi="Wingdings" w:hint="default"/>
      </w:rPr>
    </w:lvl>
  </w:abstractNum>
  <w:abstractNum w:abstractNumId="6" w15:restartNumberingAfterBreak="0">
    <w:nsid w:val="64C646AC"/>
    <w:multiLevelType w:val="multilevel"/>
    <w:tmpl w:val="4CE0817E"/>
    <w:lvl w:ilvl="0">
      <w:start w:val="1"/>
      <w:numFmt w:val="upperRoman"/>
      <w:lvlText w:val="BAB %1"/>
      <w:lvlJc w:val="left"/>
      <w:pPr>
        <w:ind w:left="0" w:firstLine="0"/>
      </w:pPr>
      <w:rPr>
        <w:rFonts w:ascii="Arial" w:hAnsi="Arial" w:hint="default"/>
        <w:b/>
        <w:i w:val="0"/>
        <w:color w:val="auto"/>
        <w:sz w:val="24"/>
      </w:rPr>
    </w:lvl>
    <w:lvl w:ilvl="1">
      <w:start w:val="1"/>
      <w:numFmt w:val="decimal"/>
      <w:lvlText w:val="%2."/>
      <w:lvlJc w:val="left"/>
      <w:pPr>
        <w:ind w:left="680" w:hanging="680"/>
      </w:pPr>
      <w:rPr>
        <w:rFonts w:ascii="Arial" w:hAnsi="Arial" w:hint="default"/>
        <w:b/>
        <w:i w:val="0"/>
        <w:color w:val="auto"/>
        <w:sz w:val="24"/>
      </w:rPr>
    </w:lvl>
    <w:lvl w:ilvl="2">
      <w:start w:val="1"/>
      <w:numFmt w:val="decimal"/>
      <w:lvlText w:val="%2.%3."/>
      <w:lvlJc w:val="left"/>
      <w:pPr>
        <w:ind w:left="680" w:hanging="680"/>
      </w:pPr>
      <w:rPr>
        <w:rFonts w:ascii="Arial" w:hAnsi="Arial" w:hint="default"/>
        <w:b/>
        <w:i w:val="0"/>
        <w:color w:val="auto"/>
        <w:sz w:val="24"/>
      </w:rPr>
    </w:lvl>
    <w:lvl w:ilvl="3">
      <w:start w:val="1"/>
      <w:numFmt w:val="decimal"/>
      <w:lvlText w:val="%2.%3.%4."/>
      <w:lvlJc w:val="left"/>
      <w:pPr>
        <w:ind w:left="680" w:hanging="680"/>
      </w:pPr>
      <w:rPr>
        <w:rFonts w:ascii="Arial" w:hAnsi="Arial" w:hint="default"/>
        <w:b/>
        <w:i w:val="0"/>
        <w:color w:val="auto"/>
        <w:sz w:val="24"/>
      </w:rPr>
    </w:lvl>
    <w:lvl w:ilvl="4">
      <w:start w:val="1"/>
      <w:numFmt w:val="decimal"/>
      <w:lvlText w:val="%5."/>
      <w:lvlJc w:val="left"/>
      <w:pPr>
        <w:ind w:left="1021" w:hanging="341"/>
      </w:pPr>
      <w:rPr>
        <w:rFonts w:ascii="Arial" w:hAnsi="Arial" w:hint="default"/>
        <w:color w:val="auto"/>
        <w:sz w:val="24"/>
      </w:rPr>
    </w:lvl>
    <w:lvl w:ilvl="5">
      <w:start w:val="1"/>
      <w:numFmt w:val="lowerLetter"/>
      <w:lvlText w:val="%6."/>
      <w:lvlJc w:val="left"/>
      <w:pPr>
        <w:ind w:left="1361" w:hanging="34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6EC5448D"/>
    <w:multiLevelType w:val="multilevel"/>
    <w:tmpl w:val="476A30D6"/>
    <w:lvl w:ilvl="0">
      <w:start w:val="1"/>
      <w:numFmt w:val="upperRoman"/>
      <w:pStyle w:val="Heading1"/>
      <w:suff w:val="nothing"/>
      <w:lvlText w:val="BAB %1"/>
      <w:lvlJc w:val="center"/>
      <w:pPr>
        <w:ind w:left="0" w:firstLine="0"/>
      </w:pPr>
      <w:rPr>
        <w:rFonts w:ascii="Arial" w:eastAsiaTheme="majorEastAsia" w:hAnsi="Arial" w:hint="default"/>
        <w:b/>
        <w:i w:val="0"/>
        <w:vanish w:val="0"/>
        <w:color w:val="auto"/>
        <w:sz w:val="22"/>
        <w:u w:color="FFFFFF" w:themeColor="background1"/>
      </w:rPr>
    </w:lvl>
    <w:lvl w:ilvl="1">
      <w:start w:val="1"/>
      <w:numFmt w:val="decimal"/>
      <w:lvlText w:val="%2."/>
      <w:lvlJc w:val="left"/>
      <w:pPr>
        <w:ind w:left="680" w:hanging="680"/>
      </w:pPr>
      <w:rPr>
        <w:rFonts w:ascii="Arial" w:hAnsi="Arial" w:hint="default"/>
        <w:b/>
        <w:i w:val="0"/>
        <w:color w:val="auto"/>
        <w:sz w:val="24"/>
      </w:rPr>
    </w:lvl>
    <w:lvl w:ilvl="2">
      <w:start w:val="1"/>
      <w:numFmt w:val="decimal"/>
      <w:lvlRestart w:val="1"/>
      <w:pStyle w:val="kkpheading-2"/>
      <w:lvlText w:val="%2.%3."/>
      <w:lvlJc w:val="left"/>
      <w:pPr>
        <w:ind w:left="680" w:hanging="680"/>
      </w:pPr>
      <w:rPr>
        <w:rFonts w:ascii="Arial" w:eastAsiaTheme="majorEastAsia" w:hAnsi="Arial" w:hint="default"/>
        <w:b/>
        <w:i w:val="0"/>
        <w:sz w:val="24"/>
      </w:rPr>
    </w:lvl>
    <w:lvl w:ilvl="3">
      <w:start w:val="1"/>
      <w:numFmt w:val="decimal"/>
      <w:pStyle w:val="kkpheading-3"/>
      <w:lvlText w:val="%2.%3.%4."/>
      <w:lvlJc w:val="left"/>
      <w:pPr>
        <w:ind w:left="680" w:hanging="680"/>
      </w:pPr>
      <w:rPr>
        <w:rFonts w:ascii="Arial" w:hAnsi="Arial" w:hint="default"/>
        <w:b/>
        <w:i w:val="0"/>
        <w:color w:val="auto"/>
        <w:sz w:val="24"/>
      </w:rPr>
    </w:lvl>
    <w:lvl w:ilvl="4">
      <w:start w:val="1"/>
      <w:numFmt w:val="decimal"/>
      <w:lvlText w:val="%5."/>
      <w:lvlJc w:val="left"/>
      <w:pPr>
        <w:ind w:left="1021" w:hanging="341"/>
      </w:pPr>
      <w:rPr>
        <w:rFonts w:ascii="Arial" w:hAnsi="Arial" w:hint="default"/>
        <w:color w:val="auto"/>
        <w:sz w:val="24"/>
      </w:rPr>
    </w:lvl>
    <w:lvl w:ilvl="5">
      <w:start w:val="1"/>
      <w:numFmt w:val="lowerLetter"/>
      <w:pStyle w:val="kkpheading-abc"/>
      <w:lvlText w:val="%6."/>
      <w:lvlJc w:val="left"/>
      <w:pPr>
        <w:ind w:left="1361" w:hanging="34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762916493">
    <w:abstractNumId w:val="1"/>
  </w:num>
  <w:num w:numId="2" w16cid:durableId="1579364276">
    <w:abstractNumId w:val="4"/>
  </w:num>
  <w:num w:numId="3" w16cid:durableId="1487087459">
    <w:abstractNumId w:val="2"/>
  </w:num>
  <w:num w:numId="4" w16cid:durableId="1748307368">
    <w:abstractNumId w:val="6"/>
  </w:num>
  <w:num w:numId="5" w16cid:durableId="7034870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860977513">
    <w:abstractNumId w:val="7"/>
  </w:num>
  <w:num w:numId="7" w16cid:durableId="100775535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81726137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44415510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2424790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131513427">
    <w:abstractNumId w:val="1"/>
    <w:lvlOverride w:ilvl="0">
      <w:startOverride w:val="1"/>
      <w:lvl w:ilvl="0">
        <w:start w:val="1"/>
        <w:numFmt w:val="decimal"/>
        <w:lvlText w:val="%1."/>
        <w:lvlJc w:val="left"/>
        <w:pPr>
          <w:ind w:left="340" w:hanging="340"/>
        </w:pPr>
        <w:rPr>
          <w:rFonts w:ascii="Arial" w:hAnsi="Arial" w:hint="default"/>
          <w:b/>
          <w:i w:val="0"/>
          <w:color w:val="auto"/>
          <w:sz w:val="24"/>
        </w:rPr>
      </w:lvl>
    </w:lvlOverride>
    <w:lvlOverride w:ilvl="1">
      <w:startOverride w:val="1"/>
      <w:lvl w:ilvl="1">
        <w:start w:val="1"/>
        <w:numFmt w:val="decimal"/>
        <w:lvlText w:val="%1.%2."/>
        <w:lvlJc w:val="left"/>
        <w:pPr>
          <w:ind w:left="680" w:hanging="680"/>
        </w:pPr>
        <w:rPr>
          <w:rFonts w:ascii="Arial" w:hAnsi="Arial" w:hint="default"/>
          <w:b/>
          <w:i w:val="0"/>
          <w:color w:val="auto"/>
          <w:sz w:val="24"/>
        </w:rPr>
      </w:lvl>
    </w:lvlOverride>
    <w:lvlOverride w:ilvl="2">
      <w:startOverride w:val="1"/>
      <w:lvl w:ilvl="2">
        <w:start w:val="1"/>
        <w:numFmt w:val="decimal"/>
        <w:lvlText w:val="%1.%2.%3."/>
        <w:lvlJc w:val="left"/>
        <w:pPr>
          <w:ind w:left="680" w:hanging="680"/>
        </w:pPr>
        <w:rPr>
          <w:rFonts w:ascii="Arial" w:hAnsi="Arial" w:hint="default"/>
          <w:b/>
          <w:i w:val="0"/>
          <w:color w:val="auto"/>
          <w:sz w:val="24"/>
        </w:rPr>
      </w:lvl>
    </w:lvlOverride>
    <w:lvlOverride w:ilvl="3">
      <w:startOverride w:val="1"/>
      <w:lvl w:ilvl="3">
        <w:start w:val="1"/>
        <w:numFmt w:val="decimal"/>
        <w:pStyle w:val="kkpheading-4"/>
        <w:lvlText w:val="%4."/>
        <w:lvlJc w:val="left"/>
        <w:pPr>
          <w:ind w:left="1021" w:hanging="341"/>
        </w:pPr>
        <w:rPr>
          <w:rFonts w:ascii="Arial" w:hAnsi="Arial" w:hint="default"/>
          <w:color w:val="auto"/>
          <w:sz w:val="24"/>
        </w:rPr>
      </w:lvl>
    </w:lvlOverride>
    <w:lvlOverride w:ilvl="4">
      <w:startOverride w:val="1"/>
      <w:lvl w:ilvl="4">
        <w:start w:val="1"/>
        <w:numFmt w:val="lowerLetter"/>
        <w:lvlText w:val="%5."/>
        <w:lvlJc w:val="left"/>
        <w:pPr>
          <w:ind w:left="2041" w:hanging="680"/>
        </w:pPr>
        <w:rPr>
          <w:rFonts w:ascii="Arial" w:hAnsi="Arial" w:hint="default"/>
          <w:color w:val="auto"/>
          <w:sz w:val="24"/>
        </w:rPr>
      </w:lvl>
    </w:lvlOverride>
    <w:lvlOverride w:ilvl="5">
      <w:startOverride w:val="1"/>
      <w:lvl w:ilvl="5">
        <w:start w:val="1"/>
        <w:numFmt w:val="lowerRoman"/>
        <w:lvlText w:val="%6."/>
        <w:lvlJc w:val="right"/>
        <w:pPr>
          <w:ind w:left="4320" w:hanging="180"/>
        </w:pPr>
        <w:rPr>
          <w:rFonts w:hint="default"/>
        </w:rPr>
      </w:lvl>
    </w:lvlOverride>
    <w:lvlOverride w:ilvl="6">
      <w:startOverride w:val="1"/>
      <w:lvl w:ilvl="6">
        <w:start w:val="1"/>
        <w:numFmt w:val="decimal"/>
        <w:lvlText w:val="%7."/>
        <w:lvlJc w:val="left"/>
        <w:pPr>
          <w:ind w:left="5040" w:hanging="360"/>
        </w:pPr>
        <w:rPr>
          <w:rFonts w:hint="default"/>
        </w:rPr>
      </w:lvl>
    </w:lvlOverride>
    <w:lvlOverride w:ilvl="7">
      <w:startOverride w:val="1"/>
      <w:lvl w:ilvl="7">
        <w:start w:val="1"/>
        <w:numFmt w:val="lowerLetter"/>
        <w:lvlText w:val="%8."/>
        <w:lvlJc w:val="left"/>
        <w:pPr>
          <w:ind w:left="5760" w:hanging="360"/>
        </w:pPr>
        <w:rPr>
          <w:rFonts w:hint="default"/>
        </w:rPr>
      </w:lvl>
    </w:lvlOverride>
    <w:lvlOverride w:ilvl="8">
      <w:startOverride w:val="1"/>
      <w:lvl w:ilvl="8">
        <w:start w:val="1"/>
        <w:numFmt w:val="lowerRoman"/>
        <w:lvlText w:val="%9."/>
        <w:lvlJc w:val="right"/>
        <w:pPr>
          <w:ind w:left="6480" w:hanging="180"/>
        </w:pPr>
        <w:rPr>
          <w:rFonts w:hint="default"/>
        </w:rPr>
      </w:lvl>
    </w:lvlOverride>
  </w:num>
  <w:num w:numId="12" w16cid:durableId="121126567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5008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949186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031103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28680990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69049963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32528273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31091119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78033874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46000448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785883914">
    <w:abstractNumId w:val="5"/>
  </w:num>
  <w:num w:numId="23" w16cid:durableId="134250640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205364756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3663717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64100864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30817634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26596387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258486899">
    <w:abstractNumId w:val="0"/>
  </w:num>
  <w:num w:numId="30" w16cid:durableId="1052730923">
    <w:abstractNumId w:val="3"/>
  </w:num>
  <w:num w:numId="31" w16cid:durableId="566914693">
    <w:abstractNumId w:val="7"/>
  </w:num>
  <w:num w:numId="32" w16cid:durableId="39724436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26892587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87087434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66523514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26341277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ulli Aji Gunawan">
    <w15:presenceInfo w15:providerId="Windows Live" w15:userId="6fdbf3364b46ed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3314"/>
    <w:rsid w:val="00007C3A"/>
    <w:rsid w:val="00007D34"/>
    <w:rsid w:val="00016F14"/>
    <w:rsid w:val="00020404"/>
    <w:rsid w:val="00025E63"/>
    <w:rsid w:val="00032A18"/>
    <w:rsid w:val="00034B5A"/>
    <w:rsid w:val="00045BF6"/>
    <w:rsid w:val="00050320"/>
    <w:rsid w:val="00052807"/>
    <w:rsid w:val="0005379F"/>
    <w:rsid w:val="00054CBB"/>
    <w:rsid w:val="00055425"/>
    <w:rsid w:val="00055485"/>
    <w:rsid w:val="000627A3"/>
    <w:rsid w:val="00066C3D"/>
    <w:rsid w:val="0007427C"/>
    <w:rsid w:val="00082751"/>
    <w:rsid w:val="00085115"/>
    <w:rsid w:val="000914D5"/>
    <w:rsid w:val="000B2FBE"/>
    <w:rsid w:val="000B4B16"/>
    <w:rsid w:val="000B4F4C"/>
    <w:rsid w:val="000B506C"/>
    <w:rsid w:val="000C3594"/>
    <w:rsid w:val="000C7B04"/>
    <w:rsid w:val="000D16D8"/>
    <w:rsid w:val="000D2A4C"/>
    <w:rsid w:val="000D3E7D"/>
    <w:rsid w:val="000E022A"/>
    <w:rsid w:val="000E23C4"/>
    <w:rsid w:val="000E3C59"/>
    <w:rsid w:val="000E4179"/>
    <w:rsid w:val="000E63A4"/>
    <w:rsid w:val="000F0856"/>
    <w:rsid w:val="000F1171"/>
    <w:rsid w:val="000F2F9F"/>
    <w:rsid w:val="000F66EA"/>
    <w:rsid w:val="000F6AC6"/>
    <w:rsid w:val="00110809"/>
    <w:rsid w:val="00111408"/>
    <w:rsid w:val="00111CF4"/>
    <w:rsid w:val="00112495"/>
    <w:rsid w:val="00112F54"/>
    <w:rsid w:val="00117670"/>
    <w:rsid w:val="00120DF9"/>
    <w:rsid w:val="00124DC5"/>
    <w:rsid w:val="00145944"/>
    <w:rsid w:val="00147059"/>
    <w:rsid w:val="001542F7"/>
    <w:rsid w:val="0015790D"/>
    <w:rsid w:val="001618BA"/>
    <w:rsid w:val="00162DC7"/>
    <w:rsid w:val="00164796"/>
    <w:rsid w:val="00166FD2"/>
    <w:rsid w:val="00167CA0"/>
    <w:rsid w:val="00171B96"/>
    <w:rsid w:val="001748DD"/>
    <w:rsid w:val="0017729C"/>
    <w:rsid w:val="00177AFC"/>
    <w:rsid w:val="00181CB7"/>
    <w:rsid w:val="00182B47"/>
    <w:rsid w:val="001908DD"/>
    <w:rsid w:val="001A123D"/>
    <w:rsid w:val="001A31F4"/>
    <w:rsid w:val="001A7C41"/>
    <w:rsid w:val="001D28A7"/>
    <w:rsid w:val="001E0297"/>
    <w:rsid w:val="001F3CC4"/>
    <w:rsid w:val="001F4D7F"/>
    <w:rsid w:val="001F69F7"/>
    <w:rsid w:val="00201B7F"/>
    <w:rsid w:val="00202471"/>
    <w:rsid w:val="00205324"/>
    <w:rsid w:val="00216190"/>
    <w:rsid w:val="002216E0"/>
    <w:rsid w:val="00224A95"/>
    <w:rsid w:val="00225BC5"/>
    <w:rsid w:val="00226019"/>
    <w:rsid w:val="00227AE4"/>
    <w:rsid w:val="0023166B"/>
    <w:rsid w:val="0023372C"/>
    <w:rsid w:val="00236427"/>
    <w:rsid w:val="0023771D"/>
    <w:rsid w:val="00240848"/>
    <w:rsid w:val="00241EAE"/>
    <w:rsid w:val="002425FF"/>
    <w:rsid w:val="00242963"/>
    <w:rsid w:val="00251008"/>
    <w:rsid w:val="00253746"/>
    <w:rsid w:val="00260031"/>
    <w:rsid w:val="00262B27"/>
    <w:rsid w:val="002643EC"/>
    <w:rsid w:val="002703B7"/>
    <w:rsid w:val="00271981"/>
    <w:rsid w:val="0027597F"/>
    <w:rsid w:val="00283B21"/>
    <w:rsid w:val="002846BA"/>
    <w:rsid w:val="002852FB"/>
    <w:rsid w:val="002902B5"/>
    <w:rsid w:val="00292E3E"/>
    <w:rsid w:val="00294605"/>
    <w:rsid w:val="002A0B42"/>
    <w:rsid w:val="002A0C7C"/>
    <w:rsid w:val="002B383E"/>
    <w:rsid w:val="002C49BC"/>
    <w:rsid w:val="002C5FB9"/>
    <w:rsid w:val="002C6ECD"/>
    <w:rsid w:val="002D064D"/>
    <w:rsid w:val="002D7AD2"/>
    <w:rsid w:val="002E4408"/>
    <w:rsid w:val="002E5A03"/>
    <w:rsid w:val="002E6893"/>
    <w:rsid w:val="002E6FFF"/>
    <w:rsid w:val="002E7919"/>
    <w:rsid w:val="002F1411"/>
    <w:rsid w:val="002F3C6E"/>
    <w:rsid w:val="002F4FE6"/>
    <w:rsid w:val="002F5730"/>
    <w:rsid w:val="002F7C95"/>
    <w:rsid w:val="00301AB2"/>
    <w:rsid w:val="00302AF0"/>
    <w:rsid w:val="003041E4"/>
    <w:rsid w:val="00310577"/>
    <w:rsid w:val="003158C3"/>
    <w:rsid w:val="00316CCA"/>
    <w:rsid w:val="003202B0"/>
    <w:rsid w:val="00322DEA"/>
    <w:rsid w:val="00323DAE"/>
    <w:rsid w:val="00324FD2"/>
    <w:rsid w:val="00327009"/>
    <w:rsid w:val="0033234E"/>
    <w:rsid w:val="003328E9"/>
    <w:rsid w:val="00334F34"/>
    <w:rsid w:val="00343BBF"/>
    <w:rsid w:val="00345406"/>
    <w:rsid w:val="00347825"/>
    <w:rsid w:val="003550D8"/>
    <w:rsid w:val="0035620C"/>
    <w:rsid w:val="00362F95"/>
    <w:rsid w:val="00364829"/>
    <w:rsid w:val="0036499D"/>
    <w:rsid w:val="00367991"/>
    <w:rsid w:val="00371656"/>
    <w:rsid w:val="00375669"/>
    <w:rsid w:val="00377973"/>
    <w:rsid w:val="003820FC"/>
    <w:rsid w:val="00382900"/>
    <w:rsid w:val="003900D1"/>
    <w:rsid w:val="003909B7"/>
    <w:rsid w:val="003910A6"/>
    <w:rsid w:val="003923B6"/>
    <w:rsid w:val="003A2485"/>
    <w:rsid w:val="003A4D62"/>
    <w:rsid w:val="003B288D"/>
    <w:rsid w:val="003B61E9"/>
    <w:rsid w:val="003B7710"/>
    <w:rsid w:val="003C2F1E"/>
    <w:rsid w:val="003C4EC5"/>
    <w:rsid w:val="003C735F"/>
    <w:rsid w:val="003D0F53"/>
    <w:rsid w:val="003E1B5D"/>
    <w:rsid w:val="003E64BC"/>
    <w:rsid w:val="003F0679"/>
    <w:rsid w:val="003F094C"/>
    <w:rsid w:val="003F732E"/>
    <w:rsid w:val="00402050"/>
    <w:rsid w:val="00412EE9"/>
    <w:rsid w:val="0041470B"/>
    <w:rsid w:val="0041645A"/>
    <w:rsid w:val="00416ADE"/>
    <w:rsid w:val="00417D7C"/>
    <w:rsid w:val="00421579"/>
    <w:rsid w:val="00426341"/>
    <w:rsid w:val="00426872"/>
    <w:rsid w:val="0042765B"/>
    <w:rsid w:val="00430106"/>
    <w:rsid w:val="0043466F"/>
    <w:rsid w:val="00437276"/>
    <w:rsid w:val="0045192F"/>
    <w:rsid w:val="0045518F"/>
    <w:rsid w:val="00464E1E"/>
    <w:rsid w:val="004671E7"/>
    <w:rsid w:val="004761CB"/>
    <w:rsid w:val="00476DC0"/>
    <w:rsid w:val="00480A67"/>
    <w:rsid w:val="004814CD"/>
    <w:rsid w:val="00483349"/>
    <w:rsid w:val="00491096"/>
    <w:rsid w:val="00492A91"/>
    <w:rsid w:val="00492D13"/>
    <w:rsid w:val="004A47F5"/>
    <w:rsid w:val="004A68A5"/>
    <w:rsid w:val="004B0A5C"/>
    <w:rsid w:val="004B53C1"/>
    <w:rsid w:val="004B741A"/>
    <w:rsid w:val="004C3331"/>
    <w:rsid w:val="004C57BB"/>
    <w:rsid w:val="004C6F6C"/>
    <w:rsid w:val="004D1122"/>
    <w:rsid w:val="004D4382"/>
    <w:rsid w:val="004D4BFC"/>
    <w:rsid w:val="004D7AD7"/>
    <w:rsid w:val="004E0B7C"/>
    <w:rsid w:val="004E2868"/>
    <w:rsid w:val="004E303C"/>
    <w:rsid w:val="004E6C19"/>
    <w:rsid w:val="00500C06"/>
    <w:rsid w:val="00500CA2"/>
    <w:rsid w:val="00504023"/>
    <w:rsid w:val="00507811"/>
    <w:rsid w:val="005125C4"/>
    <w:rsid w:val="005147C3"/>
    <w:rsid w:val="00515257"/>
    <w:rsid w:val="005214A6"/>
    <w:rsid w:val="0052234A"/>
    <w:rsid w:val="0052629B"/>
    <w:rsid w:val="005278B8"/>
    <w:rsid w:val="00534EE8"/>
    <w:rsid w:val="005408E9"/>
    <w:rsid w:val="00541001"/>
    <w:rsid w:val="005441F3"/>
    <w:rsid w:val="00546A8D"/>
    <w:rsid w:val="0055215A"/>
    <w:rsid w:val="005532ED"/>
    <w:rsid w:val="00553F3C"/>
    <w:rsid w:val="0056068C"/>
    <w:rsid w:val="00560DAA"/>
    <w:rsid w:val="00562D72"/>
    <w:rsid w:val="00564593"/>
    <w:rsid w:val="00565D1F"/>
    <w:rsid w:val="005676D6"/>
    <w:rsid w:val="00570B5F"/>
    <w:rsid w:val="0058299F"/>
    <w:rsid w:val="0059517E"/>
    <w:rsid w:val="00595F96"/>
    <w:rsid w:val="005A4364"/>
    <w:rsid w:val="005B2A8F"/>
    <w:rsid w:val="005B4FF1"/>
    <w:rsid w:val="005B5FD1"/>
    <w:rsid w:val="005B68CC"/>
    <w:rsid w:val="005C24DF"/>
    <w:rsid w:val="005C255D"/>
    <w:rsid w:val="005C6380"/>
    <w:rsid w:val="005D0EB4"/>
    <w:rsid w:val="005D46DF"/>
    <w:rsid w:val="005D4E92"/>
    <w:rsid w:val="005D581D"/>
    <w:rsid w:val="005D71ED"/>
    <w:rsid w:val="005E0274"/>
    <w:rsid w:val="005F259A"/>
    <w:rsid w:val="005F2A3C"/>
    <w:rsid w:val="005F7017"/>
    <w:rsid w:val="00606225"/>
    <w:rsid w:val="00614235"/>
    <w:rsid w:val="00615C97"/>
    <w:rsid w:val="0062269C"/>
    <w:rsid w:val="00630B2F"/>
    <w:rsid w:val="00631B66"/>
    <w:rsid w:val="006337F9"/>
    <w:rsid w:val="006416FF"/>
    <w:rsid w:val="006479B3"/>
    <w:rsid w:val="00650572"/>
    <w:rsid w:val="00654144"/>
    <w:rsid w:val="006558C6"/>
    <w:rsid w:val="00655EC9"/>
    <w:rsid w:val="00657981"/>
    <w:rsid w:val="00661941"/>
    <w:rsid w:val="00663519"/>
    <w:rsid w:val="00665DAF"/>
    <w:rsid w:val="00670C52"/>
    <w:rsid w:val="0068148D"/>
    <w:rsid w:val="00682B01"/>
    <w:rsid w:val="006835B3"/>
    <w:rsid w:val="00683631"/>
    <w:rsid w:val="00693908"/>
    <w:rsid w:val="00693A28"/>
    <w:rsid w:val="006976E1"/>
    <w:rsid w:val="00697AD3"/>
    <w:rsid w:val="006A3D40"/>
    <w:rsid w:val="006A5964"/>
    <w:rsid w:val="006A76F3"/>
    <w:rsid w:val="006B3D52"/>
    <w:rsid w:val="006B4134"/>
    <w:rsid w:val="006B76B0"/>
    <w:rsid w:val="006B7D2B"/>
    <w:rsid w:val="006C271F"/>
    <w:rsid w:val="006C4E6F"/>
    <w:rsid w:val="006C6BDF"/>
    <w:rsid w:val="006C7305"/>
    <w:rsid w:val="006C7576"/>
    <w:rsid w:val="006D336C"/>
    <w:rsid w:val="006D52E5"/>
    <w:rsid w:val="006D6AC1"/>
    <w:rsid w:val="006E1F07"/>
    <w:rsid w:val="006E26ED"/>
    <w:rsid w:val="006E49C1"/>
    <w:rsid w:val="006E503A"/>
    <w:rsid w:val="006F1389"/>
    <w:rsid w:val="006F3DB3"/>
    <w:rsid w:val="00702B7A"/>
    <w:rsid w:val="0070533C"/>
    <w:rsid w:val="007118FC"/>
    <w:rsid w:val="00711CAA"/>
    <w:rsid w:val="00720E17"/>
    <w:rsid w:val="0072173E"/>
    <w:rsid w:val="00722B2D"/>
    <w:rsid w:val="00723C6B"/>
    <w:rsid w:val="00724D34"/>
    <w:rsid w:val="00726B1E"/>
    <w:rsid w:val="00730FCA"/>
    <w:rsid w:val="00733E8C"/>
    <w:rsid w:val="0073450B"/>
    <w:rsid w:val="00736387"/>
    <w:rsid w:val="00740B2A"/>
    <w:rsid w:val="00740FE9"/>
    <w:rsid w:val="007420F4"/>
    <w:rsid w:val="0074235D"/>
    <w:rsid w:val="00746FAE"/>
    <w:rsid w:val="0075004E"/>
    <w:rsid w:val="00750BA4"/>
    <w:rsid w:val="007510CC"/>
    <w:rsid w:val="00754FE1"/>
    <w:rsid w:val="00765B88"/>
    <w:rsid w:val="0076795D"/>
    <w:rsid w:val="007706FF"/>
    <w:rsid w:val="007720AD"/>
    <w:rsid w:val="007728EF"/>
    <w:rsid w:val="00776282"/>
    <w:rsid w:val="007773BA"/>
    <w:rsid w:val="0078040F"/>
    <w:rsid w:val="00781BF5"/>
    <w:rsid w:val="00794BD6"/>
    <w:rsid w:val="007B0705"/>
    <w:rsid w:val="007B230E"/>
    <w:rsid w:val="007B53B7"/>
    <w:rsid w:val="007B5488"/>
    <w:rsid w:val="007C1B74"/>
    <w:rsid w:val="007C2BBE"/>
    <w:rsid w:val="007C7375"/>
    <w:rsid w:val="007D355B"/>
    <w:rsid w:val="007D3B9B"/>
    <w:rsid w:val="007D50D0"/>
    <w:rsid w:val="007E1D8E"/>
    <w:rsid w:val="007E240B"/>
    <w:rsid w:val="007E5A37"/>
    <w:rsid w:val="007F0DB6"/>
    <w:rsid w:val="007F5A60"/>
    <w:rsid w:val="00801DE5"/>
    <w:rsid w:val="00805783"/>
    <w:rsid w:val="00806D22"/>
    <w:rsid w:val="00813D1C"/>
    <w:rsid w:val="00837D99"/>
    <w:rsid w:val="00840576"/>
    <w:rsid w:val="008435A4"/>
    <w:rsid w:val="0084578B"/>
    <w:rsid w:val="00850C60"/>
    <w:rsid w:val="00851AC3"/>
    <w:rsid w:val="008549D1"/>
    <w:rsid w:val="00857800"/>
    <w:rsid w:val="00857AC6"/>
    <w:rsid w:val="00863F9C"/>
    <w:rsid w:val="00866005"/>
    <w:rsid w:val="00872673"/>
    <w:rsid w:val="00872C0A"/>
    <w:rsid w:val="00876937"/>
    <w:rsid w:val="008852A1"/>
    <w:rsid w:val="00887E01"/>
    <w:rsid w:val="00891EC0"/>
    <w:rsid w:val="00894A2A"/>
    <w:rsid w:val="008A26A9"/>
    <w:rsid w:val="008A282B"/>
    <w:rsid w:val="008A43D2"/>
    <w:rsid w:val="008A56E4"/>
    <w:rsid w:val="008A7BEE"/>
    <w:rsid w:val="008B42A2"/>
    <w:rsid w:val="008B60E2"/>
    <w:rsid w:val="008C4E74"/>
    <w:rsid w:val="008C5B02"/>
    <w:rsid w:val="008D1F44"/>
    <w:rsid w:val="008D3CED"/>
    <w:rsid w:val="008D7143"/>
    <w:rsid w:val="008E45CC"/>
    <w:rsid w:val="008E5875"/>
    <w:rsid w:val="008E6D5A"/>
    <w:rsid w:val="008F321B"/>
    <w:rsid w:val="008F77C6"/>
    <w:rsid w:val="00901E86"/>
    <w:rsid w:val="00903578"/>
    <w:rsid w:val="00906387"/>
    <w:rsid w:val="009112DA"/>
    <w:rsid w:val="00911F16"/>
    <w:rsid w:val="00915678"/>
    <w:rsid w:val="009174B5"/>
    <w:rsid w:val="0091756D"/>
    <w:rsid w:val="00917DC6"/>
    <w:rsid w:val="00920283"/>
    <w:rsid w:val="0092039C"/>
    <w:rsid w:val="009247FE"/>
    <w:rsid w:val="00933547"/>
    <w:rsid w:val="00935F36"/>
    <w:rsid w:val="009417D3"/>
    <w:rsid w:val="00941D61"/>
    <w:rsid w:val="009551ED"/>
    <w:rsid w:val="00961E45"/>
    <w:rsid w:val="00966525"/>
    <w:rsid w:val="00970B77"/>
    <w:rsid w:val="00985ACE"/>
    <w:rsid w:val="00986F52"/>
    <w:rsid w:val="00995C4A"/>
    <w:rsid w:val="009972F6"/>
    <w:rsid w:val="00997E60"/>
    <w:rsid w:val="009A5C2B"/>
    <w:rsid w:val="009B6BAB"/>
    <w:rsid w:val="009B735D"/>
    <w:rsid w:val="009C03CB"/>
    <w:rsid w:val="009C04CB"/>
    <w:rsid w:val="009C418C"/>
    <w:rsid w:val="009C49D0"/>
    <w:rsid w:val="009C544F"/>
    <w:rsid w:val="009E7F44"/>
    <w:rsid w:val="009F2E3B"/>
    <w:rsid w:val="009F3497"/>
    <w:rsid w:val="009F57C1"/>
    <w:rsid w:val="009F6662"/>
    <w:rsid w:val="00A22B28"/>
    <w:rsid w:val="00A25AD5"/>
    <w:rsid w:val="00A26F08"/>
    <w:rsid w:val="00A27697"/>
    <w:rsid w:val="00A30E2D"/>
    <w:rsid w:val="00A342CA"/>
    <w:rsid w:val="00A34419"/>
    <w:rsid w:val="00A35747"/>
    <w:rsid w:val="00A372FF"/>
    <w:rsid w:val="00A41891"/>
    <w:rsid w:val="00A42EB7"/>
    <w:rsid w:val="00A43104"/>
    <w:rsid w:val="00A4632D"/>
    <w:rsid w:val="00A46C71"/>
    <w:rsid w:val="00A4726F"/>
    <w:rsid w:val="00A641A1"/>
    <w:rsid w:val="00A64BED"/>
    <w:rsid w:val="00A67311"/>
    <w:rsid w:val="00A71E5E"/>
    <w:rsid w:val="00A7216C"/>
    <w:rsid w:val="00A73808"/>
    <w:rsid w:val="00A742A3"/>
    <w:rsid w:val="00A85D18"/>
    <w:rsid w:val="00A90C5D"/>
    <w:rsid w:val="00A932A7"/>
    <w:rsid w:val="00A9618E"/>
    <w:rsid w:val="00AA193E"/>
    <w:rsid w:val="00AA4673"/>
    <w:rsid w:val="00AA5364"/>
    <w:rsid w:val="00AB1322"/>
    <w:rsid w:val="00AB6792"/>
    <w:rsid w:val="00AB73F6"/>
    <w:rsid w:val="00AC0D78"/>
    <w:rsid w:val="00AC1F63"/>
    <w:rsid w:val="00AC3EB6"/>
    <w:rsid w:val="00AC58DC"/>
    <w:rsid w:val="00AD6CAF"/>
    <w:rsid w:val="00AD7D4F"/>
    <w:rsid w:val="00AE6EBD"/>
    <w:rsid w:val="00AF03B5"/>
    <w:rsid w:val="00AF1A22"/>
    <w:rsid w:val="00AF37A3"/>
    <w:rsid w:val="00AF3DD2"/>
    <w:rsid w:val="00AF5112"/>
    <w:rsid w:val="00B06787"/>
    <w:rsid w:val="00B06B6A"/>
    <w:rsid w:val="00B173B3"/>
    <w:rsid w:val="00B20F32"/>
    <w:rsid w:val="00B221B1"/>
    <w:rsid w:val="00B24E42"/>
    <w:rsid w:val="00B323A4"/>
    <w:rsid w:val="00B3442F"/>
    <w:rsid w:val="00B369A9"/>
    <w:rsid w:val="00B36BBF"/>
    <w:rsid w:val="00B371A8"/>
    <w:rsid w:val="00B41DB0"/>
    <w:rsid w:val="00B41DD6"/>
    <w:rsid w:val="00B44F03"/>
    <w:rsid w:val="00B47EE6"/>
    <w:rsid w:val="00B54B5C"/>
    <w:rsid w:val="00B5520E"/>
    <w:rsid w:val="00B56F19"/>
    <w:rsid w:val="00B57075"/>
    <w:rsid w:val="00B636CE"/>
    <w:rsid w:val="00B67F6F"/>
    <w:rsid w:val="00B7767B"/>
    <w:rsid w:val="00B800ED"/>
    <w:rsid w:val="00B80354"/>
    <w:rsid w:val="00B812DB"/>
    <w:rsid w:val="00B818F1"/>
    <w:rsid w:val="00B81FC5"/>
    <w:rsid w:val="00B84BE1"/>
    <w:rsid w:val="00B91F39"/>
    <w:rsid w:val="00B92C86"/>
    <w:rsid w:val="00BA0F4A"/>
    <w:rsid w:val="00BA739D"/>
    <w:rsid w:val="00BB05CD"/>
    <w:rsid w:val="00BB2944"/>
    <w:rsid w:val="00BB42AD"/>
    <w:rsid w:val="00BB46F0"/>
    <w:rsid w:val="00BB6FE7"/>
    <w:rsid w:val="00BB7709"/>
    <w:rsid w:val="00BB7795"/>
    <w:rsid w:val="00BB7F34"/>
    <w:rsid w:val="00BC2022"/>
    <w:rsid w:val="00BC3D09"/>
    <w:rsid w:val="00BC42FF"/>
    <w:rsid w:val="00BD0052"/>
    <w:rsid w:val="00BD137E"/>
    <w:rsid w:val="00BD4A69"/>
    <w:rsid w:val="00BD52FB"/>
    <w:rsid w:val="00BD5879"/>
    <w:rsid w:val="00BE034A"/>
    <w:rsid w:val="00BE288C"/>
    <w:rsid w:val="00BE2C69"/>
    <w:rsid w:val="00BE470C"/>
    <w:rsid w:val="00BE4C50"/>
    <w:rsid w:val="00BE705B"/>
    <w:rsid w:val="00BF0DCD"/>
    <w:rsid w:val="00BF4E47"/>
    <w:rsid w:val="00BF5067"/>
    <w:rsid w:val="00C07959"/>
    <w:rsid w:val="00C149EB"/>
    <w:rsid w:val="00C174FF"/>
    <w:rsid w:val="00C242DB"/>
    <w:rsid w:val="00C34131"/>
    <w:rsid w:val="00C348EA"/>
    <w:rsid w:val="00C35FB5"/>
    <w:rsid w:val="00C40A19"/>
    <w:rsid w:val="00C42849"/>
    <w:rsid w:val="00C5700B"/>
    <w:rsid w:val="00C573E3"/>
    <w:rsid w:val="00C61FB3"/>
    <w:rsid w:val="00C65FFC"/>
    <w:rsid w:val="00C74746"/>
    <w:rsid w:val="00C80CE0"/>
    <w:rsid w:val="00C85D57"/>
    <w:rsid w:val="00C8634A"/>
    <w:rsid w:val="00C952BB"/>
    <w:rsid w:val="00CB096A"/>
    <w:rsid w:val="00CB3314"/>
    <w:rsid w:val="00CB4AB4"/>
    <w:rsid w:val="00CC2B88"/>
    <w:rsid w:val="00CC4CC9"/>
    <w:rsid w:val="00CD0D4C"/>
    <w:rsid w:val="00CD2ECF"/>
    <w:rsid w:val="00CD45CE"/>
    <w:rsid w:val="00CE0AFA"/>
    <w:rsid w:val="00CE2536"/>
    <w:rsid w:val="00CE2B06"/>
    <w:rsid w:val="00CE2E1A"/>
    <w:rsid w:val="00CE3612"/>
    <w:rsid w:val="00CE72EB"/>
    <w:rsid w:val="00CF12F6"/>
    <w:rsid w:val="00CF375E"/>
    <w:rsid w:val="00D024F4"/>
    <w:rsid w:val="00D05C5F"/>
    <w:rsid w:val="00D1134A"/>
    <w:rsid w:val="00D22B16"/>
    <w:rsid w:val="00D26B98"/>
    <w:rsid w:val="00D3533E"/>
    <w:rsid w:val="00D41392"/>
    <w:rsid w:val="00D464D3"/>
    <w:rsid w:val="00D50FAF"/>
    <w:rsid w:val="00D51480"/>
    <w:rsid w:val="00D53F6F"/>
    <w:rsid w:val="00D65242"/>
    <w:rsid w:val="00D7237D"/>
    <w:rsid w:val="00D77410"/>
    <w:rsid w:val="00D84326"/>
    <w:rsid w:val="00D924AC"/>
    <w:rsid w:val="00D9646F"/>
    <w:rsid w:val="00DA3FDC"/>
    <w:rsid w:val="00DA4885"/>
    <w:rsid w:val="00DA7089"/>
    <w:rsid w:val="00DA7E15"/>
    <w:rsid w:val="00DB3B6F"/>
    <w:rsid w:val="00DB55AA"/>
    <w:rsid w:val="00DB6A5F"/>
    <w:rsid w:val="00DD2B40"/>
    <w:rsid w:val="00DD64E0"/>
    <w:rsid w:val="00DD655C"/>
    <w:rsid w:val="00DE2F6D"/>
    <w:rsid w:val="00DE59E2"/>
    <w:rsid w:val="00DF0FBB"/>
    <w:rsid w:val="00DF3A4A"/>
    <w:rsid w:val="00DF6BC4"/>
    <w:rsid w:val="00DF7904"/>
    <w:rsid w:val="00E046D9"/>
    <w:rsid w:val="00E05FAE"/>
    <w:rsid w:val="00E128B2"/>
    <w:rsid w:val="00E14128"/>
    <w:rsid w:val="00E14B7C"/>
    <w:rsid w:val="00E156FB"/>
    <w:rsid w:val="00E25CBF"/>
    <w:rsid w:val="00E25DB9"/>
    <w:rsid w:val="00E269A5"/>
    <w:rsid w:val="00E350C8"/>
    <w:rsid w:val="00E357C9"/>
    <w:rsid w:val="00E35A97"/>
    <w:rsid w:val="00E40924"/>
    <w:rsid w:val="00E45775"/>
    <w:rsid w:val="00E46070"/>
    <w:rsid w:val="00E478CB"/>
    <w:rsid w:val="00E5176A"/>
    <w:rsid w:val="00E540B8"/>
    <w:rsid w:val="00E55BBF"/>
    <w:rsid w:val="00E603B6"/>
    <w:rsid w:val="00E6199B"/>
    <w:rsid w:val="00E61D53"/>
    <w:rsid w:val="00E62384"/>
    <w:rsid w:val="00E71262"/>
    <w:rsid w:val="00E71F5A"/>
    <w:rsid w:val="00E74B27"/>
    <w:rsid w:val="00E757DA"/>
    <w:rsid w:val="00E92CD8"/>
    <w:rsid w:val="00EA28CD"/>
    <w:rsid w:val="00EA5D48"/>
    <w:rsid w:val="00EA705B"/>
    <w:rsid w:val="00EA7548"/>
    <w:rsid w:val="00EB0E49"/>
    <w:rsid w:val="00EB1D38"/>
    <w:rsid w:val="00EB6F3D"/>
    <w:rsid w:val="00EC0E4D"/>
    <w:rsid w:val="00ED0672"/>
    <w:rsid w:val="00ED20BC"/>
    <w:rsid w:val="00ED5C63"/>
    <w:rsid w:val="00EE10B1"/>
    <w:rsid w:val="00EE1DEB"/>
    <w:rsid w:val="00EE3996"/>
    <w:rsid w:val="00EE6361"/>
    <w:rsid w:val="00EE6FE0"/>
    <w:rsid w:val="00EE7672"/>
    <w:rsid w:val="00EE7E8F"/>
    <w:rsid w:val="00EF1C93"/>
    <w:rsid w:val="00EF23B8"/>
    <w:rsid w:val="00F00343"/>
    <w:rsid w:val="00F006D9"/>
    <w:rsid w:val="00F02559"/>
    <w:rsid w:val="00F0671D"/>
    <w:rsid w:val="00F11B31"/>
    <w:rsid w:val="00F17D1C"/>
    <w:rsid w:val="00F2081E"/>
    <w:rsid w:val="00F236AD"/>
    <w:rsid w:val="00F245C9"/>
    <w:rsid w:val="00F250D9"/>
    <w:rsid w:val="00F2595F"/>
    <w:rsid w:val="00F30D82"/>
    <w:rsid w:val="00F34126"/>
    <w:rsid w:val="00F35D8C"/>
    <w:rsid w:val="00F37D9B"/>
    <w:rsid w:val="00F40DA8"/>
    <w:rsid w:val="00F419C4"/>
    <w:rsid w:val="00F4443C"/>
    <w:rsid w:val="00F525BB"/>
    <w:rsid w:val="00F54BDB"/>
    <w:rsid w:val="00F57118"/>
    <w:rsid w:val="00F6418B"/>
    <w:rsid w:val="00F670BD"/>
    <w:rsid w:val="00F775ED"/>
    <w:rsid w:val="00F77DE3"/>
    <w:rsid w:val="00F86AB5"/>
    <w:rsid w:val="00F87666"/>
    <w:rsid w:val="00F91D7C"/>
    <w:rsid w:val="00F92682"/>
    <w:rsid w:val="00F95408"/>
    <w:rsid w:val="00F95F05"/>
    <w:rsid w:val="00FA5C45"/>
    <w:rsid w:val="00FB3E79"/>
    <w:rsid w:val="00FB51A6"/>
    <w:rsid w:val="00FC1D42"/>
    <w:rsid w:val="00FC44A9"/>
    <w:rsid w:val="00FC4C61"/>
    <w:rsid w:val="00FE19C8"/>
    <w:rsid w:val="00FE3975"/>
    <w:rsid w:val="00FE56D8"/>
    <w:rsid w:val="00FF383D"/>
    <w:rsid w:val="00FF482B"/>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60AFF4"/>
  <w15:chartTrackingRefBased/>
  <w15:docId w15:val="{AD94F186-72EF-4802-AA2D-F107B6D7F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8"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7697"/>
    <w:rPr>
      <w:rFonts w:ascii="Times New Roman" w:hAnsi="Times New Roman"/>
      <w:sz w:val="28"/>
    </w:rPr>
  </w:style>
  <w:style w:type="paragraph" w:styleId="Heading1">
    <w:name w:val="heading 1"/>
    <w:basedOn w:val="Normal"/>
    <w:next w:val="kkpheading-1"/>
    <w:link w:val="Heading1Char"/>
    <w:autoRedefine/>
    <w:uiPriority w:val="9"/>
    <w:qFormat/>
    <w:rsid w:val="007706FF"/>
    <w:pPr>
      <w:keepNext/>
      <w:keepLines/>
      <w:numPr>
        <w:numId w:val="31"/>
      </w:numPr>
      <w:spacing w:after="0" w:line="360" w:lineRule="auto"/>
      <w:ind w:firstLine="3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2A0B42"/>
    <w:pPr>
      <w:keepNext/>
      <w:keepLines/>
      <w:numPr>
        <w:numId w:val="29"/>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rsid w:val="000B4F4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A0B42"/>
    <w:rPr>
      <w:rFonts w:ascii="Arial" w:eastAsiaTheme="majorEastAsia" w:hAnsi="Arial" w:cstheme="majorBidi"/>
      <w:b/>
      <w:szCs w:val="26"/>
    </w:rPr>
  </w:style>
  <w:style w:type="character" w:customStyle="1" w:styleId="Heading1Char">
    <w:name w:val="Heading 1 Char"/>
    <w:basedOn w:val="DefaultParagraphFont"/>
    <w:link w:val="Heading1"/>
    <w:uiPriority w:val="9"/>
    <w:rsid w:val="007706FF"/>
    <w:rPr>
      <w:rFonts w:ascii="Arial" w:eastAsiaTheme="majorEastAsia" w:hAnsi="Arial" w:cstheme="majorBidi"/>
      <w:b/>
      <w:color w:val="000000" w:themeColor="text1"/>
      <w:szCs w:val="32"/>
    </w:rPr>
  </w:style>
  <w:style w:type="paragraph" w:styleId="NoSpacing">
    <w:name w:val="No Spacing"/>
    <w:uiPriority w:val="1"/>
    <w:rsid w:val="00CB3314"/>
    <w:pPr>
      <w:spacing w:after="0" w:line="240" w:lineRule="auto"/>
    </w:pPr>
  </w:style>
  <w:style w:type="paragraph" w:customStyle="1" w:styleId="kkpheading-1">
    <w:name w:val="kkp_heading-1"/>
    <w:basedOn w:val="Heading1"/>
    <w:link w:val="kkpheading-1Char"/>
    <w:autoRedefine/>
    <w:qFormat/>
    <w:rsid w:val="005D71ED"/>
    <w:pPr>
      <w:numPr>
        <w:numId w:val="0"/>
      </w:numPr>
    </w:pPr>
    <w:rPr>
      <w:color w:val="auto"/>
    </w:rPr>
  </w:style>
  <w:style w:type="paragraph" w:customStyle="1" w:styleId="kkpheading-2">
    <w:name w:val="kkp_heading-2"/>
    <w:basedOn w:val="Heading2"/>
    <w:link w:val="kkpheading-2Char"/>
    <w:autoRedefine/>
    <w:qFormat/>
    <w:rsid w:val="00CE2B06"/>
    <w:pPr>
      <w:numPr>
        <w:ilvl w:val="2"/>
        <w:numId w:val="31"/>
      </w:numPr>
      <w:spacing w:before="240" w:after="120" w:line="360" w:lineRule="auto"/>
    </w:pPr>
    <w:rPr>
      <w:szCs w:val="32"/>
    </w:rPr>
  </w:style>
  <w:style w:type="character" w:customStyle="1" w:styleId="kkpheading-1Char">
    <w:name w:val="kkp_heading-1 Char"/>
    <w:basedOn w:val="Heading1Char"/>
    <w:link w:val="kkpheading-1"/>
    <w:rsid w:val="005D71ED"/>
    <w:rPr>
      <w:rFonts w:ascii="Arial" w:eastAsiaTheme="majorEastAsia" w:hAnsi="Arial" w:cstheme="majorBidi"/>
      <w:b/>
      <w:color w:val="000000" w:themeColor="text1"/>
      <w:szCs w:val="32"/>
    </w:rPr>
  </w:style>
  <w:style w:type="paragraph" w:customStyle="1" w:styleId="kkpheading-3">
    <w:name w:val="kkp_heading-3"/>
    <w:link w:val="kkpheading-3Char"/>
    <w:autoRedefine/>
    <w:qFormat/>
    <w:rsid w:val="00935F36"/>
    <w:pPr>
      <w:numPr>
        <w:ilvl w:val="3"/>
        <w:numId w:val="31"/>
      </w:numPr>
      <w:spacing w:before="120" w:after="0" w:line="360" w:lineRule="auto"/>
      <w:outlineLvl w:val="2"/>
    </w:pPr>
    <w:rPr>
      <w:rFonts w:ascii="Arial" w:hAnsi="Arial"/>
      <w:b/>
    </w:rPr>
  </w:style>
  <w:style w:type="character" w:customStyle="1" w:styleId="kkpheading-2Char">
    <w:name w:val="kkp_heading-2 Char"/>
    <w:basedOn w:val="DefaultParagraphFont"/>
    <w:link w:val="kkpheading-2"/>
    <w:rsid w:val="00CE2B06"/>
    <w:rPr>
      <w:rFonts w:ascii="Arial" w:eastAsiaTheme="majorEastAsia" w:hAnsi="Arial" w:cstheme="majorBidi"/>
      <w:b/>
      <w:szCs w:val="32"/>
    </w:rPr>
  </w:style>
  <w:style w:type="paragraph" w:customStyle="1" w:styleId="kkpheading-4">
    <w:name w:val="kkp_heading-4"/>
    <w:link w:val="kkpheading-4Char"/>
    <w:autoRedefine/>
    <w:qFormat/>
    <w:rsid w:val="00754FE1"/>
    <w:pPr>
      <w:numPr>
        <w:ilvl w:val="3"/>
        <w:numId w:val="1"/>
      </w:numPr>
      <w:adjustRightInd w:val="0"/>
      <w:spacing w:before="120" w:after="0" w:line="360" w:lineRule="auto"/>
      <w:jc w:val="both"/>
    </w:pPr>
    <w:rPr>
      <w:rFonts w:ascii="Arial" w:eastAsiaTheme="majorEastAsia" w:hAnsi="Arial" w:cstheme="majorBidi"/>
      <w:szCs w:val="32"/>
    </w:rPr>
  </w:style>
  <w:style w:type="character" w:customStyle="1" w:styleId="kkpheading-3Char">
    <w:name w:val="kkp_heading-3 Char"/>
    <w:basedOn w:val="DefaultParagraphFont"/>
    <w:link w:val="kkpheading-3"/>
    <w:rsid w:val="00935F36"/>
    <w:rPr>
      <w:rFonts w:ascii="Arial" w:hAnsi="Arial"/>
      <w:b/>
    </w:rPr>
  </w:style>
  <w:style w:type="paragraph" w:customStyle="1" w:styleId="kkpheading-abc">
    <w:name w:val="kkp_heading-abc"/>
    <w:basedOn w:val="Normal"/>
    <w:link w:val="kkpheading-abcChar"/>
    <w:autoRedefine/>
    <w:qFormat/>
    <w:rsid w:val="00242963"/>
    <w:pPr>
      <w:numPr>
        <w:ilvl w:val="5"/>
        <w:numId w:val="6"/>
      </w:numPr>
      <w:spacing w:after="0" w:line="360" w:lineRule="auto"/>
      <w:jc w:val="both"/>
    </w:pPr>
  </w:style>
  <w:style w:type="character" w:customStyle="1" w:styleId="kkpheading-4Char">
    <w:name w:val="kkp_heading-4 Char"/>
    <w:basedOn w:val="DefaultParagraphFont"/>
    <w:link w:val="kkpheading-4"/>
    <w:rsid w:val="00754FE1"/>
    <w:rPr>
      <w:rFonts w:ascii="Arial" w:eastAsiaTheme="majorEastAsia" w:hAnsi="Arial" w:cstheme="majorBidi"/>
      <w:szCs w:val="32"/>
    </w:rPr>
  </w:style>
  <w:style w:type="character" w:customStyle="1" w:styleId="Heading3Char">
    <w:name w:val="Heading 3 Char"/>
    <w:basedOn w:val="DefaultParagraphFont"/>
    <w:link w:val="Heading3"/>
    <w:uiPriority w:val="9"/>
    <w:semiHidden/>
    <w:rsid w:val="000B4F4C"/>
    <w:rPr>
      <w:rFonts w:asciiTheme="majorHAnsi" w:eastAsiaTheme="majorEastAsia" w:hAnsiTheme="majorHAnsi" w:cstheme="majorBidi"/>
      <w:color w:val="1F3763" w:themeColor="accent1" w:themeShade="7F"/>
      <w:sz w:val="24"/>
      <w:szCs w:val="24"/>
    </w:rPr>
  </w:style>
  <w:style w:type="character" w:customStyle="1" w:styleId="kkpheading-abcChar">
    <w:name w:val="kkp_heading-abc Char"/>
    <w:basedOn w:val="DefaultParagraphFont"/>
    <w:link w:val="kkpheading-abc"/>
    <w:rsid w:val="00242963"/>
    <w:rPr>
      <w:rFonts w:ascii="Arial" w:hAnsi="Arial"/>
    </w:rPr>
  </w:style>
  <w:style w:type="table" w:styleId="TableGrid">
    <w:name w:val="Table Grid"/>
    <w:basedOn w:val="TableNormal"/>
    <w:uiPriority w:val="39"/>
    <w:unhideWhenUsed/>
    <w:rsid w:val="000B4F4C"/>
    <w:pPr>
      <w:spacing w:after="0" w:line="240" w:lineRule="auto"/>
    </w:pPr>
    <w:rPr>
      <w:rFonts w:eastAsia="MS Mincho"/>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ormal"/>
    <w:basedOn w:val="Normal"/>
    <w:link w:val="ListParagraphChar"/>
    <w:uiPriority w:val="33"/>
    <w:rsid w:val="000B4F4C"/>
    <w:pPr>
      <w:spacing w:after="200" w:line="276" w:lineRule="auto"/>
      <w:ind w:left="720" w:firstLine="680"/>
      <w:contextualSpacing/>
    </w:pPr>
    <w:rPr>
      <w:rFonts w:eastAsia="MS Mincho"/>
      <w:lang w:val="en-US" w:eastAsia="en-US"/>
    </w:rPr>
  </w:style>
  <w:style w:type="character" w:customStyle="1" w:styleId="ListParagraphChar">
    <w:name w:val="List Paragraph Char"/>
    <w:aliases w:val="normal Char"/>
    <w:link w:val="ListParagraph"/>
    <w:uiPriority w:val="33"/>
    <w:locked/>
    <w:rsid w:val="000B4F4C"/>
    <w:rPr>
      <w:rFonts w:ascii="Arial" w:eastAsia="MS Mincho" w:hAnsi="Arial"/>
      <w:lang w:val="en-US" w:eastAsia="en-US"/>
    </w:rPr>
  </w:style>
  <w:style w:type="paragraph" w:styleId="Header">
    <w:name w:val="header"/>
    <w:basedOn w:val="Normal"/>
    <w:link w:val="HeaderChar"/>
    <w:uiPriority w:val="98"/>
    <w:rsid w:val="000B4F4C"/>
    <w:pPr>
      <w:tabs>
        <w:tab w:val="center" w:pos="4513"/>
        <w:tab w:val="right" w:pos="9026"/>
      </w:tabs>
      <w:spacing w:after="0" w:line="240" w:lineRule="auto"/>
      <w:ind w:firstLine="680"/>
    </w:pPr>
    <w:rPr>
      <w:rFonts w:eastAsia="MS Mincho"/>
      <w:lang w:val="en-US" w:eastAsia="en-US"/>
    </w:rPr>
  </w:style>
  <w:style w:type="character" w:customStyle="1" w:styleId="HeaderChar">
    <w:name w:val="Header Char"/>
    <w:basedOn w:val="DefaultParagraphFont"/>
    <w:link w:val="Header"/>
    <w:uiPriority w:val="98"/>
    <w:rsid w:val="000B4F4C"/>
    <w:rPr>
      <w:rFonts w:ascii="Arial" w:eastAsia="MS Mincho" w:hAnsi="Arial"/>
      <w:lang w:val="en-US" w:eastAsia="en-US"/>
    </w:rPr>
  </w:style>
  <w:style w:type="paragraph" w:styleId="Footer">
    <w:name w:val="footer"/>
    <w:basedOn w:val="Normal"/>
    <w:link w:val="FooterChar"/>
    <w:uiPriority w:val="99"/>
    <w:rsid w:val="000B4F4C"/>
    <w:pPr>
      <w:tabs>
        <w:tab w:val="center" w:pos="4513"/>
        <w:tab w:val="right" w:pos="9026"/>
      </w:tabs>
      <w:spacing w:after="0" w:line="240" w:lineRule="auto"/>
      <w:ind w:firstLine="680"/>
    </w:pPr>
    <w:rPr>
      <w:rFonts w:eastAsia="MS Mincho"/>
      <w:lang w:val="en-US" w:eastAsia="en-US"/>
    </w:rPr>
  </w:style>
  <w:style w:type="character" w:customStyle="1" w:styleId="FooterChar">
    <w:name w:val="Footer Char"/>
    <w:basedOn w:val="DefaultParagraphFont"/>
    <w:link w:val="Footer"/>
    <w:uiPriority w:val="99"/>
    <w:rsid w:val="000B4F4C"/>
    <w:rPr>
      <w:rFonts w:ascii="Arial" w:eastAsia="MS Mincho" w:hAnsi="Arial"/>
      <w:lang w:val="en-US" w:eastAsia="en-US"/>
    </w:rPr>
  </w:style>
  <w:style w:type="character" w:styleId="Hyperlink">
    <w:name w:val="Hyperlink"/>
    <w:basedOn w:val="DefaultParagraphFont"/>
    <w:uiPriority w:val="99"/>
    <w:rsid w:val="000B4F4C"/>
    <w:rPr>
      <w:color w:val="0563C1" w:themeColor="hyperlink"/>
      <w:u w:val="single"/>
    </w:rPr>
  </w:style>
  <w:style w:type="paragraph" w:customStyle="1" w:styleId="List1">
    <w:name w:val="List 1"/>
    <w:basedOn w:val="ListParagraph"/>
    <w:link w:val="List1Char"/>
    <w:rsid w:val="000B4F4C"/>
    <w:pPr>
      <w:numPr>
        <w:numId w:val="2"/>
      </w:numPr>
      <w:spacing w:after="0" w:line="360" w:lineRule="auto"/>
      <w:ind w:left="1037" w:hanging="357"/>
    </w:pPr>
    <w:rPr>
      <w:rFonts w:cs="Arial"/>
      <w:sz w:val="24"/>
    </w:rPr>
  </w:style>
  <w:style w:type="character" w:customStyle="1" w:styleId="List1Char">
    <w:name w:val="List 1 Char"/>
    <w:basedOn w:val="ListParagraphChar"/>
    <w:link w:val="List1"/>
    <w:rsid w:val="000B4F4C"/>
    <w:rPr>
      <w:rFonts w:ascii="Arial" w:eastAsia="MS Mincho" w:hAnsi="Arial" w:cs="Arial"/>
      <w:sz w:val="24"/>
      <w:lang w:val="en-US" w:eastAsia="en-US"/>
    </w:rPr>
  </w:style>
  <w:style w:type="paragraph" w:customStyle="1" w:styleId="kkpparagraph-1">
    <w:name w:val="kkp_paragraph-1"/>
    <w:basedOn w:val="Normal"/>
    <w:link w:val="kkpparagraph-1Char"/>
    <w:qFormat/>
    <w:rsid w:val="006D6AC1"/>
    <w:pPr>
      <w:spacing w:before="120" w:after="0" w:line="360" w:lineRule="auto"/>
      <w:ind w:firstLine="680"/>
      <w:jc w:val="both"/>
    </w:pPr>
    <w:rPr>
      <w:rFonts w:cs="Arial"/>
    </w:rPr>
  </w:style>
  <w:style w:type="numbering" w:customStyle="1" w:styleId="kkplevel">
    <w:name w:val="kkp_level"/>
    <w:uiPriority w:val="99"/>
    <w:rsid w:val="00491096"/>
    <w:pPr>
      <w:numPr>
        <w:numId w:val="3"/>
      </w:numPr>
    </w:pPr>
  </w:style>
  <w:style w:type="character" w:customStyle="1" w:styleId="kkpparagraph-1Char">
    <w:name w:val="kkp_paragraph-1 Char"/>
    <w:basedOn w:val="DefaultParagraphFont"/>
    <w:link w:val="kkpparagraph-1"/>
    <w:rsid w:val="006D6AC1"/>
    <w:rPr>
      <w:rFonts w:ascii="Arial" w:hAnsi="Arial" w:cs="Arial"/>
    </w:rPr>
  </w:style>
  <w:style w:type="paragraph" w:customStyle="1" w:styleId="kkpbablist">
    <w:name w:val="kkp_bab_list"/>
    <w:link w:val="kkpbablistChar"/>
    <w:autoRedefine/>
    <w:qFormat/>
    <w:rsid w:val="00693908"/>
    <w:pPr>
      <w:numPr>
        <w:numId w:val="30"/>
      </w:numPr>
    </w:pPr>
    <w:rPr>
      <w:rFonts w:ascii="Arial" w:eastAsiaTheme="majorEastAsia" w:hAnsi="Arial" w:cstheme="majorBidi"/>
      <w:b/>
      <w:szCs w:val="32"/>
    </w:rPr>
  </w:style>
  <w:style w:type="paragraph" w:customStyle="1" w:styleId="kkpparagraphbablist">
    <w:name w:val="kkp_paragraph_bab_list"/>
    <w:basedOn w:val="kkpparagraph-1"/>
    <w:link w:val="kkpparagraphbablistChar"/>
    <w:autoRedefine/>
    <w:qFormat/>
    <w:rsid w:val="00110809"/>
    <w:pPr>
      <w:spacing w:after="120"/>
      <w:ind w:left="1474" w:firstLine="0"/>
    </w:pPr>
  </w:style>
  <w:style w:type="character" w:customStyle="1" w:styleId="kkpbablistChar">
    <w:name w:val="kkp_bab_list Char"/>
    <w:basedOn w:val="DefaultParagraphFont"/>
    <w:link w:val="kkpbablist"/>
    <w:rsid w:val="00693908"/>
    <w:rPr>
      <w:rFonts w:ascii="Arial" w:eastAsiaTheme="majorEastAsia" w:hAnsi="Arial" w:cstheme="majorBidi"/>
      <w:b/>
      <w:szCs w:val="32"/>
    </w:rPr>
  </w:style>
  <w:style w:type="paragraph" w:styleId="TOC1">
    <w:name w:val="toc 1"/>
    <w:basedOn w:val="Normal"/>
    <w:next w:val="Normal"/>
    <w:link w:val="TOC1Char"/>
    <w:autoRedefine/>
    <w:uiPriority w:val="39"/>
    <w:unhideWhenUsed/>
    <w:rsid w:val="00E71262"/>
    <w:pPr>
      <w:tabs>
        <w:tab w:val="right" w:leader="dot" w:pos="7928"/>
      </w:tabs>
      <w:spacing w:after="0" w:line="360" w:lineRule="auto"/>
      <w:ind w:left="720" w:hanging="720"/>
      <w:contextualSpacing/>
    </w:pPr>
  </w:style>
  <w:style w:type="character" w:customStyle="1" w:styleId="kkpparagraphbablistChar">
    <w:name w:val="kkp_paragraph_bab_list Char"/>
    <w:basedOn w:val="kkpparagraph-1Char"/>
    <w:link w:val="kkpparagraphbablist"/>
    <w:rsid w:val="00110809"/>
    <w:rPr>
      <w:rFonts w:ascii="Arial" w:hAnsi="Arial" w:cs="Arial"/>
    </w:rPr>
  </w:style>
  <w:style w:type="paragraph" w:styleId="TOC3">
    <w:name w:val="toc 3"/>
    <w:basedOn w:val="Normal"/>
    <w:next w:val="kkpheading-4"/>
    <w:link w:val="TOC3Char"/>
    <w:autoRedefine/>
    <w:uiPriority w:val="39"/>
    <w:unhideWhenUsed/>
    <w:rsid w:val="00A46C71"/>
    <w:pPr>
      <w:spacing w:after="0" w:line="360" w:lineRule="auto"/>
      <w:ind w:left="1701"/>
    </w:pPr>
  </w:style>
  <w:style w:type="paragraph" w:styleId="TOCHeading">
    <w:name w:val="TOC Heading"/>
    <w:basedOn w:val="Heading1"/>
    <w:next w:val="Normal"/>
    <w:uiPriority w:val="39"/>
    <w:unhideWhenUsed/>
    <w:qFormat/>
    <w:rsid w:val="005C6380"/>
    <w:pPr>
      <w:outlineLvl w:val="9"/>
    </w:pPr>
    <w:rPr>
      <w:lang w:val="en-US" w:eastAsia="en-US"/>
    </w:rPr>
  </w:style>
  <w:style w:type="paragraph" w:styleId="TOC2">
    <w:name w:val="toc 2"/>
    <w:basedOn w:val="Normal"/>
    <w:next w:val="Normal"/>
    <w:autoRedefine/>
    <w:uiPriority w:val="39"/>
    <w:unhideWhenUsed/>
    <w:rsid w:val="00A46C71"/>
    <w:pPr>
      <w:spacing w:after="0" w:line="360" w:lineRule="auto"/>
      <w:ind w:left="1021"/>
    </w:pPr>
    <w:rPr>
      <w:rFonts w:cs="Times New Roman"/>
      <w:lang w:val="en-US" w:eastAsia="en-US"/>
    </w:rPr>
  </w:style>
  <w:style w:type="paragraph" w:styleId="TOC9">
    <w:name w:val="toc 9"/>
    <w:basedOn w:val="Normal"/>
    <w:next w:val="Normal"/>
    <w:autoRedefine/>
    <w:uiPriority w:val="39"/>
    <w:semiHidden/>
    <w:unhideWhenUsed/>
    <w:rsid w:val="00BD137E"/>
    <w:pPr>
      <w:spacing w:after="100"/>
      <w:ind w:left="1760"/>
    </w:pPr>
  </w:style>
  <w:style w:type="paragraph" w:styleId="Title">
    <w:name w:val="Title"/>
    <w:basedOn w:val="Normal"/>
    <w:next w:val="Normal"/>
    <w:link w:val="TitleChar"/>
    <w:uiPriority w:val="10"/>
    <w:qFormat/>
    <w:rsid w:val="00416ADE"/>
    <w:pPr>
      <w:spacing w:after="0" w:line="240" w:lineRule="auto"/>
      <w:contextualSpacing/>
      <w:jc w:val="center"/>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416ADE"/>
    <w:rPr>
      <w:rFonts w:ascii="Times New Roman" w:eastAsiaTheme="majorEastAsia" w:hAnsi="Times New Roman" w:cstheme="majorBidi"/>
      <w:spacing w:val="-10"/>
      <w:kern w:val="28"/>
      <w:sz w:val="32"/>
      <w:szCs w:val="56"/>
    </w:rPr>
  </w:style>
  <w:style w:type="paragraph" w:styleId="Subtitle">
    <w:name w:val="Subtitle"/>
    <w:basedOn w:val="Normal"/>
    <w:next w:val="Normal"/>
    <w:link w:val="SubtitleChar"/>
    <w:uiPriority w:val="11"/>
    <w:qFormat/>
    <w:rsid w:val="00A42EB7"/>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A42EB7"/>
    <w:rPr>
      <w:color w:val="5A5A5A" w:themeColor="text1" w:themeTint="A5"/>
      <w:spacing w:val="15"/>
    </w:rPr>
  </w:style>
  <w:style w:type="paragraph" w:customStyle="1" w:styleId="kkpparagraph-2">
    <w:name w:val="kkp_paragraph-2"/>
    <w:basedOn w:val="kkpparagraph-1"/>
    <w:link w:val="kkpparagraph-2Char"/>
    <w:qFormat/>
    <w:rsid w:val="007D355B"/>
    <w:pPr>
      <w:ind w:left="680"/>
    </w:pPr>
  </w:style>
  <w:style w:type="paragraph" w:customStyle="1" w:styleId="kkplistabc">
    <w:name w:val="kkp_list_abc"/>
    <w:basedOn w:val="kkpheading-abc"/>
    <w:link w:val="kkplistabcChar"/>
    <w:qFormat/>
    <w:rsid w:val="00421579"/>
  </w:style>
  <w:style w:type="character" w:customStyle="1" w:styleId="kkpparagraph-2Char">
    <w:name w:val="kkp_paragraph-2 Char"/>
    <w:basedOn w:val="kkpparagraph-1Char"/>
    <w:link w:val="kkpparagraph-2"/>
    <w:rsid w:val="007D355B"/>
    <w:rPr>
      <w:rFonts w:ascii="Arial" w:hAnsi="Arial" w:cs="Arial"/>
    </w:rPr>
  </w:style>
  <w:style w:type="character" w:customStyle="1" w:styleId="kkplistabcChar">
    <w:name w:val="kkp_list_abc Char"/>
    <w:basedOn w:val="kkpheading-abcChar"/>
    <w:link w:val="kkplistabc"/>
    <w:rsid w:val="00421579"/>
    <w:rPr>
      <w:rFonts w:ascii="Arial" w:hAnsi="Arial"/>
    </w:rPr>
  </w:style>
  <w:style w:type="paragraph" w:customStyle="1" w:styleId="Halaman">
    <w:name w:val="Halaman"/>
    <w:basedOn w:val="kkpheading-1"/>
    <w:link w:val="HalamanChar"/>
    <w:qFormat/>
    <w:rsid w:val="00AD7D4F"/>
    <w:pPr>
      <w:numPr>
        <w:ilvl w:val="6"/>
        <w:numId w:val="29"/>
      </w:numPr>
      <w:spacing w:after="240"/>
    </w:pPr>
    <w:rPr>
      <w:rFonts w:cs="Arial"/>
      <w:bCs/>
    </w:rPr>
  </w:style>
  <w:style w:type="character" w:customStyle="1" w:styleId="TOC1Char">
    <w:name w:val="TOC 1 Char"/>
    <w:basedOn w:val="DefaultParagraphFont"/>
    <w:link w:val="TOC1"/>
    <w:uiPriority w:val="39"/>
    <w:rsid w:val="00E71262"/>
    <w:rPr>
      <w:rFonts w:ascii="Arial" w:hAnsi="Arial"/>
    </w:rPr>
  </w:style>
  <w:style w:type="character" w:customStyle="1" w:styleId="HalamanChar">
    <w:name w:val="Halaman Char"/>
    <w:basedOn w:val="DefaultParagraphFont"/>
    <w:link w:val="Halaman"/>
    <w:rsid w:val="00AD7D4F"/>
    <w:rPr>
      <w:rFonts w:ascii="Arial" w:eastAsiaTheme="majorEastAsia" w:hAnsi="Arial" w:cs="Arial"/>
      <w:b/>
      <w:bCs/>
      <w:szCs w:val="32"/>
    </w:rPr>
  </w:style>
  <w:style w:type="character" w:customStyle="1" w:styleId="TOC3Char">
    <w:name w:val="TOC 3 Char"/>
    <w:basedOn w:val="kkpheading-3Char"/>
    <w:link w:val="TOC3"/>
    <w:uiPriority w:val="39"/>
    <w:rsid w:val="00A46C71"/>
    <w:rPr>
      <w:rFonts w:ascii="Arial" w:hAnsi="Arial"/>
      <w:b w:val="0"/>
    </w:rPr>
  </w:style>
  <w:style w:type="character" w:styleId="CommentReference">
    <w:name w:val="annotation reference"/>
    <w:basedOn w:val="DefaultParagraphFont"/>
    <w:uiPriority w:val="99"/>
    <w:semiHidden/>
    <w:unhideWhenUsed/>
    <w:rsid w:val="00112F54"/>
    <w:rPr>
      <w:sz w:val="16"/>
      <w:szCs w:val="16"/>
    </w:rPr>
  </w:style>
  <w:style w:type="paragraph" w:styleId="CommentText">
    <w:name w:val="annotation text"/>
    <w:basedOn w:val="Normal"/>
    <w:link w:val="CommentTextChar"/>
    <w:uiPriority w:val="99"/>
    <w:unhideWhenUsed/>
    <w:rsid w:val="00112F54"/>
    <w:pPr>
      <w:spacing w:line="240" w:lineRule="auto"/>
    </w:pPr>
    <w:rPr>
      <w:sz w:val="20"/>
      <w:szCs w:val="20"/>
    </w:rPr>
  </w:style>
  <w:style w:type="character" w:customStyle="1" w:styleId="CommentTextChar">
    <w:name w:val="Comment Text Char"/>
    <w:basedOn w:val="DefaultParagraphFont"/>
    <w:link w:val="CommentText"/>
    <w:uiPriority w:val="99"/>
    <w:rsid w:val="00112F54"/>
    <w:rPr>
      <w:sz w:val="20"/>
      <w:szCs w:val="20"/>
    </w:rPr>
  </w:style>
  <w:style w:type="paragraph" w:styleId="CommentSubject">
    <w:name w:val="annotation subject"/>
    <w:basedOn w:val="CommentText"/>
    <w:next w:val="CommentText"/>
    <w:link w:val="CommentSubjectChar"/>
    <w:uiPriority w:val="99"/>
    <w:semiHidden/>
    <w:unhideWhenUsed/>
    <w:rsid w:val="00112F54"/>
    <w:rPr>
      <w:b/>
      <w:bCs/>
    </w:rPr>
  </w:style>
  <w:style w:type="character" w:customStyle="1" w:styleId="CommentSubjectChar">
    <w:name w:val="Comment Subject Char"/>
    <w:basedOn w:val="CommentTextChar"/>
    <w:link w:val="CommentSubject"/>
    <w:uiPriority w:val="99"/>
    <w:semiHidden/>
    <w:rsid w:val="00112F54"/>
    <w:rPr>
      <w:b/>
      <w:bCs/>
      <w:sz w:val="20"/>
      <w:szCs w:val="20"/>
    </w:rPr>
  </w:style>
  <w:style w:type="character" w:styleId="UnresolvedMention">
    <w:name w:val="Unresolved Mention"/>
    <w:basedOn w:val="DefaultParagraphFont"/>
    <w:uiPriority w:val="99"/>
    <w:semiHidden/>
    <w:unhideWhenUsed/>
    <w:rsid w:val="00112F54"/>
    <w:rPr>
      <w:color w:val="605E5C"/>
      <w:shd w:val="clear" w:color="auto" w:fill="E1DFDD"/>
    </w:rPr>
  </w:style>
  <w:style w:type="paragraph" w:styleId="Caption">
    <w:name w:val="caption"/>
    <w:next w:val="kkpheading-2"/>
    <w:uiPriority w:val="35"/>
    <w:unhideWhenUsed/>
    <w:qFormat/>
    <w:rsid w:val="00D464D3"/>
    <w:pPr>
      <w:spacing w:after="480" w:line="360" w:lineRule="auto"/>
      <w:jc w:val="center"/>
    </w:pPr>
    <w:rPr>
      <w:rFonts w:ascii="Arial" w:eastAsiaTheme="majorEastAsia" w:hAnsi="Arial" w:cstheme="majorBidi"/>
      <w:iCs/>
      <w:szCs w:val="18"/>
    </w:rPr>
  </w:style>
  <w:style w:type="paragraph" w:styleId="TableofFigures">
    <w:name w:val="table of figures"/>
    <w:basedOn w:val="Normal"/>
    <w:next w:val="Normal"/>
    <w:uiPriority w:val="99"/>
    <w:unhideWhenUsed/>
    <w:rsid w:val="0056068C"/>
    <w:pPr>
      <w:spacing w:after="0"/>
    </w:pPr>
  </w:style>
  <w:style w:type="character" w:styleId="IntenseReference">
    <w:name w:val="Intense Reference"/>
    <w:basedOn w:val="kkpheading-2Char"/>
    <w:uiPriority w:val="32"/>
    <w:qFormat/>
    <w:rsid w:val="00375669"/>
    <w:rPr>
      <w:rFonts w:ascii="Arial" w:eastAsiaTheme="majorEastAsia" w:hAnsi="Arial" w:cstheme="majorBidi"/>
      <w:b w:val="0"/>
      <w:bCs/>
      <w:smallCaps/>
      <w:color w:val="auto"/>
      <w:spacing w:val="5"/>
      <w:sz w:val="22"/>
      <w:szCs w:val="32"/>
    </w:rPr>
  </w:style>
  <w:style w:type="paragraph" w:customStyle="1" w:styleId="GambardanTabel">
    <w:name w:val="Gambar dan Tabel"/>
    <w:basedOn w:val="kkplistabc"/>
    <w:link w:val="GambardanTabelChar"/>
    <w:qFormat/>
    <w:rsid w:val="00416ADE"/>
    <w:pPr>
      <w:numPr>
        <w:ilvl w:val="0"/>
        <w:numId w:val="0"/>
      </w:numPr>
      <w:jc w:val="center"/>
    </w:pPr>
    <w:rPr>
      <w:noProof/>
      <w:sz w:val="24"/>
    </w:rPr>
  </w:style>
  <w:style w:type="paragraph" w:styleId="Bibliography">
    <w:name w:val="Bibliography"/>
    <w:basedOn w:val="Normal"/>
    <w:next w:val="Normal"/>
    <w:uiPriority w:val="37"/>
    <w:unhideWhenUsed/>
    <w:rsid w:val="00F670BD"/>
  </w:style>
  <w:style w:type="character" w:customStyle="1" w:styleId="GambardanTabelChar">
    <w:name w:val="Gambar dan Tabel Char"/>
    <w:basedOn w:val="kkplistabcChar"/>
    <w:link w:val="GambardanTabel"/>
    <w:rsid w:val="00416ADE"/>
    <w:rPr>
      <w:rFonts w:ascii="Times New Roman" w:hAnsi="Times New Roman"/>
      <w:noProof/>
      <w:sz w:val="24"/>
    </w:rPr>
  </w:style>
  <w:style w:type="character" w:styleId="LineNumber">
    <w:name w:val="line number"/>
    <w:basedOn w:val="DefaultParagraphFont"/>
    <w:uiPriority w:val="99"/>
    <w:semiHidden/>
    <w:unhideWhenUsed/>
    <w:rsid w:val="001542F7"/>
  </w:style>
  <w:style w:type="paragraph" w:customStyle="1" w:styleId="ParagrafNormal">
    <w:name w:val="Paragraf Normal"/>
    <w:basedOn w:val="Normal"/>
    <w:link w:val="ParagrafNormalChar"/>
    <w:qFormat/>
    <w:rsid w:val="009B6BAB"/>
    <w:pPr>
      <w:spacing w:line="360" w:lineRule="auto"/>
      <w:jc w:val="both"/>
    </w:pPr>
    <w:rPr>
      <w:rFonts w:cs="Times New Roman"/>
      <w:sz w:val="24"/>
    </w:rPr>
  </w:style>
  <w:style w:type="character" w:customStyle="1" w:styleId="ParagrafNormalChar">
    <w:name w:val="Paragraf Normal Char"/>
    <w:basedOn w:val="DefaultParagraphFont"/>
    <w:link w:val="ParagrafNormal"/>
    <w:rsid w:val="009B6BAB"/>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998495">
      <w:bodyDiv w:val="1"/>
      <w:marLeft w:val="0"/>
      <w:marRight w:val="0"/>
      <w:marTop w:val="0"/>
      <w:marBottom w:val="0"/>
      <w:divBdr>
        <w:top w:val="none" w:sz="0" w:space="0" w:color="auto"/>
        <w:left w:val="none" w:sz="0" w:space="0" w:color="auto"/>
        <w:bottom w:val="none" w:sz="0" w:space="0" w:color="auto"/>
        <w:right w:val="none" w:sz="0" w:space="0" w:color="auto"/>
      </w:divBdr>
    </w:div>
    <w:div w:id="218982358">
      <w:bodyDiv w:val="1"/>
      <w:marLeft w:val="0"/>
      <w:marRight w:val="0"/>
      <w:marTop w:val="0"/>
      <w:marBottom w:val="0"/>
      <w:divBdr>
        <w:top w:val="none" w:sz="0" w:space="0" w:color="auto"/>
        <w:left w:val="none" w:sz="0" w:space="0" w:color="auto"/>
        <w:bottom w:val="none" w:sz="0" w:space="0" w:color="auto"/>
        <w:right w:val="none" w:sz="0" w:space="0" w:color="auto"/>
      </w:divBdr>
    </w:div>
    <w:div w:id="353728442">
      <w:bodyDiv w:val="1"/>
      <w:marLeft w:val="0"/>
      <w:marRight w:val="0"/>
      <w:marTop w:val="0"/>
      <w:marBottom w:val="0"/>
      <w:divBdr>
        <w:top w:val="none" w:sz="0" w:space="0" w:color="auto"/>
        <w:left w:val="none" w:sz="0" w:space="0" w:color="auto"/>
        <w:bottom w:val="none" w:sz="0" w:space="0" w:color="auto"/>
        <w:right w:val="none" w:sz="0" w:space="0" w:color="auto"/>
      </w:divBdr>
    </w:div>
    <w:div w:id="370498650">
      <w:bodyDiv w:val="1"/>
      <w:marLeft w:val="0"/>
      <w:marRight w:val="0"/>
      <w:marTop w:val="0"/>
      <w:marBottom w:val="0"/>
      <w:divBdr>
        <w:top w:val="none" w:sz="0" w:space="0" w:color="auto"/>
        <w:left w:val="none" w:sz="0" w:space="0" w:color="auto"/>
        <w:bottom w:val="none" w:sz="0" w:space="0" w:color="auto"/>
        <w:right w:val="none" w:sz="0" w:space="0" w:color="auto"/>
      </w:divBdr>
    </w:div>
    <w:div w:id="538474553">
      <w:bodyDiv w:val="1"/>
      <w:marLeft w:val="0"/>
      <w:marRight w:val="0"/>
      <w:marTop w:val="0"/>
      <w:marBottom w:val="0"/>
      <w:divBdr>
        <w:top w:val="none" w:sz="0" w:space="0" w:color="auto"/>
        <w:left w:val="none" w:sz="0" w:space="0" w:color="auto"/>
        <w:bottom w:val="none" w:sz="0" w:space="0" w:color="auto"/>
        <w:right w:val="none" w:sz="0" w:space="0" w:color="auto"/>
      </w:divBdr>
    </w:div>
    <w:div w:id="658073779">
      <w:bodyDiv w:val="1"/>
      <w:marLeft w:val="0"/>
      <w:marRight w:val="0"/>
      <w:marTop w:val="0"/>
      <w:marBottom w:val="0"/>
      <w:divBdr>
        <w:top w:val="none" w:sz="0" w:space="0" w:color="auto"/>
        <w:left w:val="none" w:sz="0" w:space="0" w:color="auto"/>
        <w:bottom w:val="none" w:sz="0" w:space="0" w:color="auto"/>
        <w:right w:val="none" w:sz="0" w:space="0" w:color="auto"/>
      </w:divBdr>
    </w:div>
    <w:div w:id="664477029">
      <w:bodyDiv w:val="1"/>
      <w:marLeft w:val="0"/>
      <w:marRight w:val="0"/>
      <w:marTop w:val="0"/>
      <w:marBottom w:val="0"/>
      <w:divBdr>
        <w:top w:val="none" w:sz="0" w:space="0" w:color="auto"/>
        <w:left w:val="none" w:sz="0" w:space="0" w:color="auto"/>
        <w:bottom w:val="none" w:sz="0" w:space="0" w:color="auto"/>
        <w:right w:val="none" w:sz="0" w:space="0" w:color="auto"/>
      </w:divBdr>
    </w:div>
    <w:div w:id="688801928">
      <w:bodyDiv w:val="1"/>
      <w:marLeft w:val="0"/>
      <w:marRight w:val="0"/>
      <w:marTop w:val="0"/>
      <w:marBottom w:val="0"/>
      <w:divBdr>
        <w:top w:val="none" w:sz="0" w:space="0" w:color="auto"/>
        <w:left w:val="none" w:sz="0" w:space="0" w:color="auto"/>
        <w:bottom w:val="none" w:sz="0" w:space="0" w:color="auto"/>
        <w:right w:val="none" w:sz="0" w:space="0" w:color="auto"/>
      </w:divBdr>
    </w:div>
    <w:div w:id="753355471">
      <w:bodyDiv w:val="1"/>
      <w:marLeft w:val="0"/>
      <w:marRight w:val="0"/>
      <w:marTop w:val="0"/>
      <w:marBottom w:val="0"/>
      <w:divBdr>
        <w:top w:val="none" w:sz="0" w:space="0" w:color="auto"/>
        <w:left w:val="none" w:sz="0" w:space="0" w:color="auto"/>
        <w:bottom w:val="none" w:sz="0" w:space="0" w:color="auto"/>
        <w:right w:val="none" w:sz="0" w:space="0" w:color="auto"/>
      </w:divBdr>
    </w:div>
    <w:div w:id="895315876">
      <w:bodyDiv w:val="1"/>
      <w:marLeft w:val="0"/>
      <w:marRight w:val="0"/>
      <w:marTop w:val="0"/>
      <w:marBottom w:val="0"/>
      <w:divBdr>
        <w:top w:val="none" w:sz="0" w:space="0" w:color="auto"/>
        <w:left w:val="none" w:sz="0" w:space="0" w:color="auto"/>
        <w:bottom w:val="none" w:sz="0" w:space="0" w:color="auto"/>
        <w:right w:val="none" w:sz="0" w:space="0" w:color="auto"/>
      </w:divBdr>
    </w:div>
    <w:div w:id="944767714">
      <w:bodyDiv w:val="1"/>
      <w:marLeft w:val="0"/>
      <w:marRight w:val="0"/>
      <w:marTop w:val="0"/>
      <w:marBottom w:val="0"/>
      <w:divBdr>
        <w:top w:val="none" w:sz="0" w:space="0" w:color="auto"/>
        <w:left w:val="none" w:sz="0" w:space="0" w:color="auto"/>
        <w:bottom w:val="none" w:sz="0" w:space="0" w:color="auto"/>
        <w:right w:val="none" w:sz="0" w:space="0" w:color="auto"/>
      </w:divBdr>
    </w:div>
    <w:div w:id="992835094">
      <w:bodyDiv w:val="1"/>
      <w:marLeft w:val="0"/>
      <w:marRight w:val="0"/>
      <w:marTop w:val="0"/>
      <w:marBottom w:val="0"/>
      <w:divBdr>
        <w:top w:val="none" w:sz="0" w:space="0" w:color="auto"/>
        <w:left w:val="none" w:sz="0" w:space="0" w:color="auto"/>
        <w:bottom w:val="none" w:sz="0" w:space="0" w:color="auto"/>
        <w:right w:val="none" w:sz="0" w:space="0" w:color="auto"/>
      </w:divBdr>
    </w:div>
    <w:div w:id="1009258499">
      <w:bodyDiv w:val="1"/>
      <w:marLeft w:val="0"/>
      <w:marRight w:val="0"/>
      <w:marTop w:val="0"/>
      <w:marBottom w:val="0"/>
      <w:divBdr>
        <w:top w:val="none" w:sz="0" w:space="0" w:color="auto"/>
        <w:left w:val="none" w:sz="0" w:space="0" w:color="auto"/>
        <w:bottom w:val="none" w:sz="0" w:space="0" w:color="auto"/>
        <w:right w:val="none" w:sz="0" w:space="0" w:color="auto"/>
      </w:divBdr>
    </w:div>
    <w:div w:id="1055353904">
      <w:bodyDiv w:val="1"/>
      <w:marLeft w:val="0"/>
      <w:marRight w:val="0"/>
      <w:marTop w:val="0"/>
      <w:marBottom w:val="0"/>
      <w:divBdr>
        <w:top w:val="none" w:sz="0" w:space="0" w:color="auto"/>
        <w:left w:val="none" w:sz="0" w:space="0" w:color="auto"/>
        <w:bottom w:val="none" w:sz="0" w:space="0" w:color="auto"/>
        <w:right w:val="none" w:sz="0" w:space="0" w:color="auto"/>
      </w:divBdr>
    </w:div>
    <w:div w:id="1065297560">
      <w:bodyDiv w:val="1"/>
      <w:marLeft w:val="0"/>
      <w:marRight w:val="0"/>
      <w:marTop w:val="0"/>
      <w:marBottom w:val="0"/>
      <w:divBdr>
        <w:top w:val="none" w:sz="0" w:space="0" w:color="auto"/>
        <w:left w:val="none" w:sz="0" w:space="0" w:color="auto"/>
        <w:bottom w:val="none" w:sz="0" w:space="0" w:color="auto"/>
        <w:right w:val="none" w:sz="0" w:space="0" w:color="auto"/>
      </w:divBdr>
    </w:div>
    <w:div w:id="1172840801">
      <w:bodyDiv w:val="1"/>
      <w:marLeft w:val="0"/>
      <w:marRight w:val="0"/>
      <w:marTop w:val="0"/>
      <w:marBottom w:val="0"/>
      <w:divBdr>
        <w:top w:val="none" w:sz="0" w:space="0" w:color="auto"/>
        <w:left w:val="none" w:sz="0" w:space="0" w:color="auto"/>
        <w:bottom w:val="none" w:sz="0" w:space="0" w:color="auto"/>
        <w:right w:val="none" w:sz="0" w:space="0" w:color="auto"/>
      </w:divBdr>
    </w:div>
    <w:div w:id="1174609309">
      <w:bodyDiv w:val="1"/>
      <w:marLeft w:val="0"/>
      <w:marRight w:val="0"/>
      <w:marTop w:val="0"/>
      <w:marBottom w:val="0"/>
      <w:divBdr>
        <w:top w:val="none" w:sz="0" w:space="0" w:color="auto"/>
        <w:left w:val="none" w:sz="0" w:space="0" w:color="auto"/>
        <w:bottom w:val="none" w:sz="0" w:space="0" w:color="auto"/>
        <w:right w:val="none" w:sz="0" w:space="0" w:color="auto"/>
      </w:divBdr>
    </w:div>
    <w:div w:id="1387147831">
      <w:bodyDiv w:val="1"/>
      <w:marLeft w:val="0"/>
      <w:marRight w:val="0"/>
      <w:marTop w:val="0"/>
      <w:marBottom w:val="0"/>
      <w:divBdr>
        <w:top w:val="none" w:sz="0" w:space="0" w:color="auto"/>
        <w:left w:val="none" w:sz="0" w:space="0" w:color="auto"/>
        <w:bottom w:val="none" w:sz="0" w:space="0" w:color="auto"/>
        <w:right w:val="none" w:sz="0" w:space="0" w:color="auto"/>
      </w:divBdr>
    </w:div>
    <w:div w:id="1423791906">
      <w:bodyDiv w:val="1"/>
      <w:marLeft w:val="0"/>
      <w:marRight w:val="0"/>
      <w:marTop w:val="0"/>
      <w:marBottom w:val="0"/>
      <w:divBdr>
        <w:top w:val="none" w:sz="0" w:space="0" w:color="auto"/>
        <w:left w:val="none" w:sz="0" w:space="0" w:color="auto"/>
        <w:bottom w:val="none" w:sz="0" w:space="0" w:color="auto"/>
        <w:right w:val="none" w:sz="0" w:space="0" w:color="auto"/>
      </w:divBdr>
    </w:div>
    <w:div w:id="1429884553">
      <w:bodyDiv w:val="1"/>
      <w:marLeft w:val="0"/>
      <w:marRight w:val="0"/>
      <w:marTop w:val="0"/>
      <w:marBottom w:val="0"/>
      <w:divBdr>
        <w:top w:val="none" w:sz="0" w:space="0" w:color="auto"/>
        <w:left w:val="none" w:sz="0" w:space="0" w:color="auto"/>
        <w:bottom w:val="none" w:sz="0" w:space="0" w:color="auto"/>
        <w:right w:val="none" w:sz="0" w:space="0" w:color="auto"/>
      </w:divBdr>
    </w:div>
    <w:div w:id="1441560982">
      <w:bodyDiv w:val="1"/>
      <w:marLeft w:val="0"/>
      <w:marRight w:val="0"/>
      <w:marTop w:val="0"/>
      <w:marBottom w:val="0"/>
      <w:divBdr>
        <w:top w:val="none" w:sz="0" w:space="0" w:color="auto"/>
        <w:left w:val="none" w:sz="0" w:space="0" w:color="auto"/>
        <w:bottom w:val="none" w:sz="0" w:space="0" w:color="auto"/>
        <w:right w:val="none" w:sz="0" w:space="0" w:color="auto"/>
      </w:divBdr>
    </w:div>
    <w:div w:id="1460799483">
      <w:bodyDiv w:val="1"/>
      <w:marLeft w:val="0"/>
      <w:marRight w:val="0"/>
      <w:marTop w:val="0"/>
      <w:marBottom w:val="0"/>
      <w:divBdr>
        <w:top w:val="none" w:sz="0" w:space="0" w:color="auto"/>
        <w:left w:val="none" w:sz="0" w:space="0" w:color="auto"/>
        <w:bottom w:val="none" w:sz="0" w:space="0" w:color="auto"/>
        <w:right w:val="none" w:sz="0" w:space="0" w:color="auto"/>
      </w:divBdr>
    </w:div>
    <w:div w:id="1466504866">
      <w:bodyDiv w:val="1"/>
      <w:marLeft w:val="0"/>
      <w:marRight w:val="0"/>
      <w:marTop w:val="0"/>
      <w:marBottom w:val="0"/>
      <w:divBdr>
        <w:top w:val="none" w:sz="0" w:space="0" w:color="auto"/>
        <w:left w:val="none" w:sz="0" w:space="0" w:color="auto"/>
        <w:bottom w:val="none" w:sz="0" w:space="0" w:color="auto"/>
        <w:right w:val="none" w:sz="0" w:space="0" w:color="auto"/>
      </w:divBdr>
    </w:div>
    <w:div w:id="1488978417">
      <w:bodyDiv w:val="1"/>
      <w:marLeft w:val="0"/>
      <w:marRight w:val="0"/>
      <w:marTop w:val="0"/>
      <w:marBottom w:val="0"/>
      <w:divBdr>
        <w:top w:val="none" w:sz="0" w:space="0" w:color="auto"/>
        <w:left w:val="none" w:sz="0" w:space="0" w:color="auto"/>
        <w:bottom w:val="none" w:sz="0" w:space="0" w:color="auto"/>
        <w:right w:val="none" w:sz="0" w:space="0" w:color="auto"/>
      </w:divBdr>
    </w:div>
    <w:div w:id="1502550830">
      <w:bodyDiv w:val="1"/>
      <w:marLeft w:val="0"/>
      <w:marRight w:val="0"/>
      <w:marTop w:val="0"/>
      <w:marBottom w:val="0"/>
      <w:divBdr>
        <w:top w:val="none" w:sz="0" w:space="0" w:color="auto"/>
        <w:left w:val="none" w:sz="0" w:space="0" w:color="auto"/>
        <w:bottom w:val="none" w:sz="0" w:space="0" w:color="auto"/>
        <w:right w:val="none" w:sz="0" w:space="0" w:color="auto"/>
      </w:divBdr>
    </w:div>
    <w:div w:id="1527055688">
      <w:bodyDiv w:val="1"/>
      <w:marLeft w:val="0"/>
      <w:marRight w:val="0"/>
      <w:marTop w:val="0"/>
      <w:marBottom w:val="0"/>
      <w:divBdr>
        <w:top w:val="none" w:sz="0" w:space="0" w:color="auto"/>
        <w:left w:val="none" w:sz="0" w:space="0" w:color="auto"/>
        <w:bottom w:val="none" w:sz="0" w:space="0" w:color="auto"/>
        <w:right w:val="none" w:sz="0" w:space="0" w:color="auto"/>
      </w:divBdr>
    </w:div>
    <w:div w:id="1616476270">
      <w:bodyDiv w:val="1"/>
      <w:marLeft w:val="0"/>
      <w:marRight w:val="0"/>
      <w:marTop w:val="0"/>
      <w:marBottom w:val="0"/>
      <w:divBdr>
        <w:top w:val="none" w:sz="0" w:space="0" w:color="auto"/>
        <w:left w:val="none" w:sz="0" w:space="0" w:color="auto"/>
        <w:bottom w:val="none" w:sz="0" w:space="0" w:color="auto"/>
        <w:right w:val="none" w:sz="0" w:space="0" w:color="auto"/>
      </w:divBdr>
    </w:div>
    <w:div w:id="1619531470">
      <w:bodyDiv w:val="1"/>
      <w:marLeft w:val="0"/>
      <w:marRight w:val="0"/>
      <w:marTop w:val="0"/>
      <w:marBottom w:val="0"/>
      <w:divBdr>
        <w:top w:val="none" w:sz="0" w:space="0" w:color="auto"/>
        <w:left w:val="none" w:sz="0" w:space="0" w:color="auto"/>
        <w:bottom w:val="none" w:sz="0" w:space="0" w:color="auto"/>
        <w:right w:val="none" w:sz="0" w:space="0" w:color="auto"/>
      </w:divBdr>
    </w:div>
    <w:div w:id="1645889173">
      <w:bodyDiv w:val="1"/>
      <w:marLeft w:val="0"/>
      <w:marRight w:val="0"/>
      <w:marTop w:val="0"/>
      <w:marBottom w:val="0"/>
      <w:divBdr>
        <w:top w:val="none" w:sz="0" w:space="0" w:color="auto"/>
        <w:left w:val="none" w:sz="0" w:space="0" w:color="auto"/>
        <w:bottom w:val="none" w:sz="0" w:space="0" w:color="auto"/>
        <w:right w:val="none" w:sz="0" w:space="0" w:color="auto"/>
      </w:divBdr>
    </w:div>
    <w:div w:id="1729305846">
      <w:bodyDiv w:val="1"/>
      <w:marLeft w:val="0"/>
      <w:marRight w:val="0"/>
      <w:marTop w:val="0"/>
      <w:marBottom w:val="0"/>
      <w:divBdr>
        <w:top w:val="none" w:sz="0" w:space="0" w:color="auto"/>
        <w:left w:val="none" w:sz="0" w:space="0" w:color="auto"/>
        <w:bottom w:val="none" w:sz="0" w:space="0" w:color="auto"/>
        <w:right w:val="none" w:sz="0" w:space="0" w:color="auto"/>
      </w:divBdr>
    </w:div>
    <w:div w:id="1780296238">
      <w:bodyDiv w:val="1"/>
      <w:marLeft w:val="0"/>
      <w:marRight w:val="0"/>
      <w:marTop w:val="0"/>
      <w:marBottom w:val="0"/>
      <w:divBdr>
        <w:top w:val="none" w:sz="0" w:space="0" w:color="auto"/>
        <w:left w:val="none" w:sz="0" w:space="0" w:color="auto"/>
        <w:bottom w:val="none" w:sz="0" w:space="0" w:color="auto"/>
        <w:right w:val="none" w:sz="0" w:space="0" w:color="auto"/>
      </w:divBdr>
    </w:div>
    <w:div w:id="1801680532">
      <w:bodyDiv w:val="1"/>
      <w:marLeft w:val="0"/>
      <w:marRight w:val="0"/>
      <w:marTop w:val="0"/>
      <w:marBottom w:val="0"/>
      <w:divBdr>
        <w:top w:val="none" w:sz="0" w:space="0" w:color="auto"/>
        <w:left w:val="none" w:sz="0" w:space="0" w:color="auto"/>
        <w:bottom w:val="none" w:sz="0" w:space="0" w:color="auto"/>
        <w:right w:val="none" w:sz="0" w:space="0" w:color="auto"/>
      </w:divBdr>
    </w:div>
    <w:div w:id="1827090977">
      <w:bodyDiv w:val="1"/>
      <w:marLeft w:val="0"/>
      <w:marRight w:val="0"/>
      <w:marTop w:val="0"/>
      <w:marBottom w:val="0"/>
      <w:divBdr>
        <w:top w:val="none" w:sz="0" w:space="0" w:color="auto"/>
        <w:left w:val="none" w:sz="0" w:space="0" w:color="auto"/>
        <w:bottom w:val="none" w:sz="0" w:space="0" w:color="auto"/>
        <w:right w:val="none" w:sz="0" w:space="0" w:color="auto"/>
      </w:divBdr>
    </w:div>
    <w:div w:id="1918708013">
      <w:bodyDiv w:val="1"/>
      <w:marLeft w:val="0"/>
      <w:marRight w:val="0"/>
      <w:marTop w:val="0"/>
      <w:marBottom w:val="0"/>
      <w:divBdr>
        <w:top w:val="none" w:sz="0" w:space="0" w:color="auto"/>
        <w:left w:val="none" w:sz="0" w:space="0" w:color="auto"/>
        <w:bottom w:val="none" w:sz="0" w:space="0" w:color="auto"/>
        <w:right w:val="none" w:sz="0" w:space="0" w:color="auto"/>
      </w:divBdr>
    </w:div>
    <w:div w:id="1988898589">
      <w:bodyDiv w:val="1"/>
      <w:marLeft w:val="0"/>
      <w:marRight w:val="0"/>
      <w:marTop w:val="0"/>
      <w:marBottom w:val="0"/>
      <w:divBdr>
        <w:top w:val="none" w:sz="0" w:space="0" w:color="auto"/>
        <w:left w:val="none" w:sz="0" w:space="0" w:color="auto"/>
        <w:bottom w:val="none" w:sz="0" w:space="0" w:color="auto"/>
        <w:right w:val="none" w:sz="0" w:space="0" w:color="auto"/>
      </w:divBdr>
    </w:div>
    <w:div w:id="2010670317">
      <w:bodyDiv w:val="1"/>
      <w:marLeft w:val="0"/>
      <w:marRight w:val="0"/>
      <w:marTop w:val="0"/>
      <w:marBottom w:val="0"/>
      <w:divBdr>
        <w:top w:val="none" w:sz="0" w:space="0" w:color="auto"/>
        <w:left w:val="none" w:sz="0" w:space="0" w:color="auto"/>
        <w:bottom w:val="none" w:sz="0" w:space="0" w:color="auto"/>
        <w:right w:val="none" w:sz="0" w:space="0" w:color="auto"/>
      </w:divBdr>
    </w:div>
    <w:div w:id="2123720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library.binus.ac.id/eColls/eThesisdoc/Bab2/2014-2-00296-IF%20Bab2001.pdf" TargetMode="External"/><Relationship Id="rId13" Type="http://schemas.openxmlformats.org/officeDocument/2006/relationships/hyperlink" Target="https://jurnal.umj.ac.id/index.php/sintek/article/view/1436/1256" TargetMode="External"/><Relationship Id="rId3" Type="http://schemas.openxmlformats.org/officeDocument/2006/relationships/hyperlink" Target="http://library.binus.ac.id/eColls/eThesisdoc/Bab2/2014-2-00296-IF%20Bab2001.pdf" TargetMode="External"/><Relationship Id="rId7" Type="http://schemas.openxmlformats.org/officeDocument/2006/relationships/hyperlink" Target="http://library.binus.ac.id/eColls/eThesisdoc/Bab2/2014-2-00296-IF%20Bab2001.pdf" TargetMode="External"/><Relationship Id="rId12" Type="http://schemas.openxmlformats.org/officeDocument/2006/relationships/hyperlink" Target="https://creatormedia.my.id/definisi-pengertian-javascript-menurut-para-ahli/" TargetMode="External"/><Relationship Id="rId2" Type="http://schemas.openxmlformats.org/officeDocument/2006/relationships/hyperlink" Target="http://repository.unama.ac.id/1025/7/BAB%20II.pdf" TargetMode="External"/><Relationship Id="rId1" Type="http://schemas.openxmlformats.org/officeDocument/2006/relationships/hyperlink" Target="https://www.yuksinau.id/elemen-sistem/" TargetMode="External"/><Relationship Id="rId6" Type="http://schemas.openxmlformats.org/officeDocument/2006/relationships/hyperlink" Target="https://elib.unikom.ac.id/files/disk1/644/jbptunikompp-gdl-eltrinovia-32181-8-unikom_e-i.pdf" TargetMode="External"/><Relationship Id="rId11" Type="http://schemas.openxmlformats.org/officeDocument/2006/relationships/hyperlink" Target="http://library.binus.ac.id/eColls/eThesisdoc/Bab2/2014-2-00296-IF%20Bab2001.pdf" TargetMode="External"/><Relationship Id="rId5" Type="http://schemas.openxmlformats.org/officeDocument/2006/relationships/hyperlink" Target="http://library.binus.ac.id/eColls/eThesisdoc/Bab2/2014-1-00077-SI%20Bab2001.pdf" TargetMode="External"/><Relationship Id="rId10" Type="http://schemas.openxmlformats.org/officeDocument/2006/relationships/hyperlink" Target="https://repository.nusamandiri.ac.id/index.php/unduh/item/64435/File_14-Bab-II-Landasan-Teori.pdf" TargetMode="External"/><Relationship Id="rId4" Type="http://schemas.openxmlformats.org/officeDocument/2006/relationships/hyperlink" Target="http://library.binus.ac.id/eColls/eThesisdoc/Bab2/2014-2-00296-IF%20Bab2001.pdf" TargetMode="External"/><Relationship Id="rId9" Type="http://schemas.openxmlformats.org/officeDocument/2006/relationships/hyperlink" Target="http://library.binus.ac.id/eColls/eThesisdoc/Bab2/2014-2-00296-IF%20Bab2001.pdf"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9" Type="http://schemas.openxmlformats.org/officeDocument/2006/relationships/image" Target="media/image13.png"/><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jpe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3.png"/><Relationship Id="rId14" Type="http://schemas.openxmlformats.org/officeDocument/2006/relationships/comments" Target="comment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1.png"/><Relationship Id="rId56" Type="http://schemas.openxmlformats.org/officeDocument/2006/relationships/image" Target="media/image39.jpeg"/><Relationship Id="rId8" Type="http://schemas.openxmlformats.org/officeDocument/2006/relationships/image" Target="media/image1.pn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header" Target="header2.xml"/><Relationship Id="rId17" Type="http://schemas.microsoft.com/office/2018/08/relationships/commentsExtensible" Target="commentsExtensible.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png"/><Relationship Id="rId59" Type="http://schemas.openxmlformats.org/officeDocument/2006/relationships/image" Target="media/image42.jpe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7.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2.png"/><Relationship Id="rId57" Type="http://schemas.openxmlformats.org/officeDocument/2006/relationships/image" Target="media/image40.jpeg"/><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header" Target="header3.xml"/><Relationship Id="rId52" Type="http://schemas.openxmlformats.org/officeDocument/2006/relationships/image" Target="media/image35.png"/><Relationship Id="rId60" Type="http://schemas.openxmlformats.org/officeDocument/2006/relationships/image" Target="media/image43.jpe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b20</b:Tag>
    <b:SourceType>DocumentFromInternetSite</b:SourceType>
    <b:Guid>{9FADACA4-5168-451D-8B8F-A91846F395C8}</b:Guid>
    <b:Year>2020</b:Year>
    <b:Author>
      <b:Author>
        <b:NameList>
          <b:Person>
            <b:Last>Albert Verasius Dian Sano</b:Last>
            <b:First>S.T.,</b:First>
            <b:Middle>M.KOM.</b:Middle>
          </b:Person>
        </b:NameList>
      </b:Author>
    </b:Author>
    <b:Month>Desember</b:Month>
    <b:URL>https://binus.ac.id/malang/2020/12/beberapa-definisi-tentang-data-informasi-dan-sistem-informasi-menurut-beberapa-ahli/</b:URL>
    <b:RefOrder>1</b:RefOrder>
  </b:Source>
  <b:Source>
    <b:Tag>DrH14</b:Tag>
    <b:SourceType>Book</b:SourceType>
    <b:Guid>{6A1B1A43-F746-4521-9CFD-647830A5C630}</b:Guid>
    <b:Author>
      <b:Author>
        <b:NameList>
          <b:Person>
            <b:First>Dr. H. A. Rusdiana, M.M.</b:First>
          </b:Person>
          <b:Person>
            <b:First>Moch. Irfan, S.T., M.Kom.</b:First>
          </b:Person>
        </b:NameList>
      </b:Author>
    </b:Author>
    <b:Title>Sistem Informasi Manajemen</b:Title>
    <b:Year>2014</b:Year>
    <b:City>Bandung, 28-29</b:City>
    <b:Pages>28-29</b:Pages>
    <b:RefOrder>2</b:RefOrder>
  </b:Source>
  <b:Source>
    <b:Tag>Bad19</b:Tag>
    <b:SourceType>JournalArticle</b:SourceType>
    <b:Guid>{47EAD7F4-DEC4-4F6D-AA52-5CE78EF2A53F}</b:Guid>
    <b:Author>
      <b:Author>
        <b:NameList>
          <b:Person>
            <b:Last>Badri</b:Last>
            <b:First>Al</b:First>
          </b:Person>
        </b:NameList>
      </b:Author>
    </b:Author>
    <b:Title>Perancangan Sistem Informasi Pengolahan Data Produksi Sawit Pada PT. TEBO PLASMA INTI LESTARI (PT. TPIL) BERBASIS WEB</b:Title>
    <b:Year>2019</b:Year>
    <b:URL>http://repository.unama.ac.id/id/eprint/1025</b:URL>
    <b:JournalName>Skripsi thesis, STIKOM Dinamika Bangsa Jambi</b:JournalName>
    <b:RefOrder>3</b:RefOrder>
  </b:Source>
  <b:Source>
    <b:Tag>DrH16</b:Tag>
    <b:SourceType>Book</b:SourceType>
    <b:Guid>{2C702AFD-4755-40F7-BBA0-FA78F6FA0912}</b:Guid>
    <b:Author>
      <b:Author>
        <b:NameList>
          <b:Person>
            <b:Last>Dr. H. Chamdan Purnama</b:Last>
            <b:First>S.E.,</b:First>
            <b:Middle>M.M.</b:Middle>
          </b:Person>
        </b:NameList>
      </b:Author>
    </b:Author>
    <b:Title>Sistem Informasi Manjemen</b:Title>
    <b:Year>2016</b:Year>
    <b:City>Mojokerto</b:City>
    <b:RefOrder>4</b:RefOrder>
  </b:Source>
  <b:Source>
    <b:Tag>Def22</b:Tag>
    <b:SourceType>InternetSite</b:SourceType>
    <b:Guid>{92B3FC18-CD19-40D1-AD50-69E5EED46716}</b:Guid>
    <b:Title>Definisi Penegertian Javascript Menurut Para Ahli</b:Title>
    <b:InternetSiteTitle>Creator Media</b:InternetSiteTitle>
    <b:Year>2022</b:Year>
    <b:URL>https://creatormedia.my.id/definisi-pengertian-javascript-menurut-para-ahli/</b:URL>
    <b:RefOrder>5</b:RefOrder>
  </b:Source>
  <b:Source>
    <b:Tag>Bin14</b:Tag>
    <b:SourceType>DocumentFromInternetSite</b:SourceType>
    <b:Guid>{7B3AF0DE-8F7D-4DF2-9F44-72145DEC513E}</b:Guid>
    <b:Year>2014</b:Year>
    <b:InternetSiteTitle>Binus Library and Knowledge Center</b:InternetSiteTitle>
    <b:URL>http://library.binus.ac.id/eColls/eThesisdoc/Bab2/2014-2-00296-IF%20Bab2001.pdf</b:URL>
    <b:Title>Binus Library and Knowledge Center</b:Title>
    <b:RefOrder>6</b:RefOrder>
  </b:Source>
  <b:Source>
    <b:Tag>Ahm16</b:Tag>
    <b:SourceType>JournalArticle</b:SourceType>
    <b:Guid>{6E5B0B1F-CD9C-4051-B06E-526566FB994E}</b:Guid>
    <b:Title>PENGUJIAN MESIN PRESS MEKANIK SEMI OTOMATIS DENGAN PENGGERAK MOTOR LISTRIK 0.5 HP</b:Title>
    <b:Year>2016</b:Year>
    <b:Author>
      <b:Author>
        <b:NameList>
          <b:Person>
            <b:First>Ahmad Yunus Nasution</b:First>
          </b:Person>
          <b:Person>
            <b:First>Muhamad Nur</b:First>
          </b:Person>
        </b:NameList>
      </b:Author>
    </b:Author>
    <b:JournalName>SINTEK JURNAL Universitas Muhammadiyah Jakarta</b:JournalName>
    <b:Pages>20</b:Pages>
    <b:RefOrder>7</b:RefOrder>
  </b:Source>
</b:Sources>
</file>

<file path=customXml/itemProps1.xml><?xml version="1.0" encoding="utf-8"?>
<ds:datastoreItem xmlns:ds="http://schemas.openxmlformats.org/officeDocument/2006/customXml" ds:itemID="{8E5D328B-BD3F-42B9-A69F-5DEEC72AC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TotalTime>
  <Pages>67</Pages>
  <Words>11296</Words>
  <Characters>64390</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lli Aji Gunawan</dc:creator>
  <cp:keywords/>
  <dc:description/>
  <cp:lastModifiedBy>Rulli Aji Gunawan</cp:lastModifiedBy>
  <cp:revision>28</cp:revision>
  <cp:lastPrinted>2022-09-12T14:33:00Z</cp:lastPrinted>
  <dcterms:created xsi:type="dcterms:W3CDTF">2022-09-12T14:04:00Z</dcterms:created>
  <dcterms:modified xsi:type="dcterms:W3CDTF">2023-07-17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36209c-0d1e-3c3d-8bbc-64295541db33</vt:lpwstr>
  </property>
  <property fmtid="{D5CDD505-2E9C-101B-9397-08002B2CF9AE}" pid="24" name="Mendeley Citation Style_1">
    <vt:lpwstr>http://www.zotero.org/styles/ieee</vt:lpwstr>
  </property>
</Properties>
</file>